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58B45C" w14:textId="77777777" w:rsidR="00E23636" w:rsidRDefault="000B3E1E" w:rsidP="009B5C8D">
      <w:pPr>
        <w:jc w:val="center"/>
      </w:pPr>
      <w:r>
        <w:rPr>
          <w:noProof/>
          <w:lang w:val="es-ES" w:eastAsia="es-ES"/>
        </w:rPr>
        <w:drawing>
          <wp:anchor distT="0" distB="0" distL="114300" distR="114300" simplePos="0" relativeHeight="251654144" behindDoc="0" locked="0" layoutInCell="1" allowOverlap="1" wp14:anchorId="0CC7FCC5" wp14:editId="6F38B71A">
            <wp:simplePos x="0" y="0"/>
            <wp:positionH relativeFrom="column">
              <wp:posOffset>1028700</wp:posOffset>
            </wp:positionH>
            <wp:positionV relativeFrom="paragraph">
              <wp:posOffset>17145</wp:posOffset>
            </wp:positionV>
            <wp:extent cx="3427095" cy="1257300"/>
            <wp:effectExtent l="0" t="0" r="0" b="0"/>
            <wp:wrapThrough wrapText="bothSides">
              <wp:wrapPolygon edited="0">
                <wp:start x="2641" y="3927"/>
                <wp:lineTo x="2521" y="4909"/>
                <wp:lineTo x="3122" y="10145"/>
                <wp:lineTo x="2281" y="14400"/>
                <wp:lineTo x="3002" y="17018"/>
                <wp:lineTo x="3122" y="17673"/>
                <wp:lineTo x="5163" y="17673"/>
                <wp:lineTo x="5283" y="17018"/>
                <wp:lineTo x="5883" y="15055"/>
                <wp:lineTo x="14528" y="15055"/>
                <wp:lineTo x="14528" y="11127"/>
                <wp:lineTo x="4803" y="9818"/>
                <wp:lineTo x="18730" y="9818"/>
                <wp:lineTo x="18730" y="4582"/>
                <wp:lineTo x="5523" y="3927"/>
                <wp:lineTo x="2641" y="3927"/>
              </wp:wrapPolygon>
            </wp:wrapThrough>
            <wp:docPr id="10" name="Imagen 1" descr="Descripción: 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logo_gener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7095" cy="1257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0C3809" w14:textId="77777777" w:rsidR="00E23636" w:rsidRDefault="00E23636" w:rsidP="009B5C8D">
      <w:pPr>
        <w:jc w:val="center"/>
      </w:pPr>
    </w:p>
    <w:p w14:paraId="35CEB2F9" w14:textId="77777777" w:rsidR="00E23636" w:rsidRDefault="00E23636" w:rsidP="009B5C8D">
      <w:pPr>
        <w:jc w:val="center"/>
      </w:pPr>
    </w:p>
    <w:p w14:paraId="55B4BE1E" w14:textId="77777777" w:rsidR="00F055B2" w:rsidRDefault="00F055B2" w:rsidP="009B5C8D">
      <w:pPr>
        <w:jc w:val="center"/>
      </w:pPr>
    </w:p>
    <w:p w14:paraId="11EE5F91" w14:textId="77777777" w:rsidR="007822BB" w:rsidRDefault="007822BB" w:rsidP="009B5C8D">
      <w:pPr>
        <w:jc w:val="center"/>
      </w:pPr>
    </w:p>
    <w:p w14:paraId="00D4E8EA" w14:textId="77777777" w:rsidR="007822BB" w:rsidRDefault="007822BB" w:rsidP="009B5C8D">
      <w:pPr>
        <w:jc w:val="center"/>
      </w:pPr>
    </w:p>
    <w:p w14:paraId="02F80512" w14:textId="77777777" w:rsidR="004B78CE" w:rsidRDefault="004B78CE" w:rsidP="009B5C8D">
      <w:pPr>
        <w:jc w:val="center"/>
        <w:rPr>
          <w:sz w:val="56"/>
          <w:szCs w:val="56"/>
        </w:rPr>
      </w:pPr>
    </w:p>
    <w:p w14:paraId="7FE72F85" w14:textId="77777777" w:rsidR="004B78CE" w:rsidRDefault="00BF7299" w:rsidP="009B5C8D">
      <w:pPr>
        <w:jc w:val="center"/>
        <w:rPr>
          <w:sz w:val="56"/>
          <w:szCs w:val="56"/>
        </w:rPr>
      </w:pPr>
      <w:r>
        <w:rPr>
          <w:sz w:val="56"/>
          <w:szCs w:val="56"/>
        </w:rPr>
        <w:t xml:space="preserve"> </w:t>
      </w:r>
    </w:p>
    <w:p w14:paraId="6316FE8E" w14:textId="77777777" w:rsidR="007822BB" w:rsidRPr="001E7C4F" w:rsidRDefault="00926622" w:rsidP="00CF49FE">
      <w:pPr>
        <w:pBdr>
          <w:top w:val="single" w:sz="18" w:space="1" w:color="70AD47"/>
          <w:left w:val="single" w:sz="18" w:space="4" w:color="70AD47"/>
          <w:bottom w:val="single" w:sz="18" w:space="1" w:color="70AD47"/>
          <w:right w:val="single" w:sz="18" w:space="4" w:color="70AD47"/>
        </w:pBdr>
        <w:jc w:val="center"/>
        <w:rPr>
          <w:sz w:val="56"/>
          <w:szCs w:val="56"/>
        </w:rPr>
      </w:pPr>
      <w:r w:rsidRPr="001E7C4F">
        <w:rPr>
          <w:sz w:val="56"/>
          <w:szCs w:val="56"/>
        </w:rPr>
        <w:t>Trabajo Fin de Grado</w:t>
      </w:r>
    </w:p>
    <w:p w14:paraId="04307B36" w14:textId="77777777" w:rsidR="004B78CE" w:rsidRDefault="004B78CE" w:rsidP="009B5C8D">
      <w:pPr>
        <w:jc w:val="center"/>
        <w:rPr>
          <w:sz w:val="40"/>
          <w:szCs w:val="40"/>
        </w:rPr>
      </w:pPr>
    </w:p>
    <w:p w14:paraId="60216D97" w14:textId="77777777" w:rsidR="004B78CE" w:rsidRDefault="004B78CE" w:rsidP="004A389F">
      <w:pPr>
        <w:rPr>
          <w:sz w:val="40"/>
          <w:szCs w:val="40"/>
        </w:rPr>
      </w:pPr>
    </w:p>
    <w:p w14:paraId="7D761E42" w14:textId="77777777" w:rsidR="004B78CE" w:rsidRPr="009B5C8D" w:rsidRDefault="007A1925" w:rsidP="009B5C8D">
      <w:pPr>
        <w:jc w:val="center"/>
        <w:rPr>
          <w:b/>
          <w:sz w:val="46"/>
          <w:szCs w:val="40"/>
        </w:rPr>
      </w:pPr>
      <w:r w:rsidRPr="009B5C8D">
        <w:rPr>
          <w:b/>
          <w:sz w:val="46"/>
          <w:szCs w:val="40"/>
        </w:rPr>
        <w:t>GeoCrawler:</w:t>
      </w:r>
      <w:r w:rsidR="00DB34F7" w:rsidRPr="009B5C8D">
        <w:rPr>
          <w:b/>
          <w:sz w:val="46"/>
          <w:szCs w:val="40"/>
        </w:rPr>
        <w:t xml:space="preserve"> </w:t>
      </w:r>
      <w:r w:rsidR="00582DF3" w:rsidRPr="009B5C8D">
        <w:rPr>
          <w:b/>
          <w:sz w:val="46"/>
          <w:szCs w:val="40"/>
        </w:rPr>
        <w:t>sistema de crawler web enfocado al descubrimiento de información geográfica</w:t>
      </w:r>
    </w:p>
    <w:p w14:paraId="6CAAC04A" w14:textId="77777777" w:rsidR="004B78CE" w:rsidRDefault="004B78CE" w:rsidP="004A389F">
      <w:pPr>
        <w:rPr>
          <w:sz w:val="40"/>
          <w:szCs w:val="40"/>
        </w:rPr>
      </w:pPr>
    </w:p>
    <w:p w14:paraId="6D9FBA89" w14:textId="77777777" w:rsidR="004B78CE" w:rsidRPr="009B5C8D" w:rsidRDefault="00911204" w:rsidP="009B5C8D">
      <w:pPr>
        <w:jc w:val="center"/>
        <w:rPr>
          <w:sz w:val="46"/>
          <w:szCs w:val="32"/>
        </w:rPr>
      </w:pPr>
      <w:r w:rsidRPr="009B5C8D">
        <w:rPr>
          <w:sz w:val="38"/>
        </w:rPr>
        <w:t>Autor</w:t>
      </w:r>
    </w:p>
    <w:p w14:paraId="23C40A17" w14:textId="77777777" w:rsidR="00CC5867" w:rsidRPr="009B5C8D" w:rsidRDefault="00582DF3" w:rsidP="009B5C8D">
      <w:pPr>
        <w:jc w:val="center"/>
        <w:rPr>
          <w:b/>
          <w:sz w:val="60"/>
          <w:szCs w:val="36"/>
        </w:rPr>
      </w:pPr>
      <w:r w:rsidRPr="009B5C8D">
        <w:rPr>
          <w:b/>
          <w:sz w:val="60"/>
          <w:szCs w:val="36"/>
        </w:rPr>
        <w:t>Jorge Cáncer Gil</w:t>
      </w:r>
    </w:p>
    <w:p w14:paraId="1D73F56E" w14:textId="77777777" w:rsidR="00911204" w:rsidRPr="009B5C8D" w:rsidRDefault="00911204" w:rsidP="004A389F">
      <w:pPr>
        <w:rPr>
          <w:sz w:val="44"/>
          <w:szCs w:val="40"/>
        </w:rPr>
      </w:pPr>
    </w:p>
    <w:p w14:paraId="049B445F" w14:textId="77777777" w:rsidR="004328B4" w:rsidRPr="009B5C8D" w:rsidRDefault="00582DF3" w:rsidP="009B5C8D">
      <w:pPr>
        <w:jc w:val="center"/>
        <w:rPr>
          <w:sz w:val="38"/>
          <w:szCs w:val="28"/>
        </w:rPr>
      </w:pPr>
      <w:r w:rsidRPr="009B5C8D">
        <w:rPr>
          <w:sz w:val="34"/>
        </w:rPr>
        <w:t>Director</w:t>
      </w:r>
    </w:p>
    <w:p w14:paraId="539AA7F5" w14:textId="77777777" w:rsidR="00911204" w:rsidRPr="009B5C8D" w:rsidRDefault="00582DF3" w:rsidP="009B5C8D">
      <w:pPr>
        <w:jc w:val="center"/>
        <w:rPr>
          <w:b/>
          <w:sz w:val="40"/>
          <w:szCs w:val="28"/>
        </w:rPr>
      </w:pPr>
      <w:r w:rsidRPr="009B5C8D">
        <w:rPr>
          <w:b/>
          <w:sz w:val="40"/>
          <w:szCs w:val="28"/>
        </w:rPr>
        <w:t xml:space="preserve">Francisco Javier </w:t>
      </w:r>
      <w:r w:rsidR="004328B4" w:rsidRPr="009B5C8D">
        <w:rPr>
          <w:b/>
          <w:sz w:val="40"/>
          <w:szCs w:val="28"/>
        </w:rPr>
        <w:t>López</w:t>
      </w:r>
      <w:r w:rsidRPr="009B5C8D">
        <w:rPr>
          <w:b/>
          <w:sz w:val="40"/>
          <w:szCs w:val="28"/>
        </w:rPr>
        <w:t xml:space="preserve"> Pellicer</w:t>
      </w:r>
    </w:p>
    <w:p w14:paraId="44A803B9" w14:textId="77777777" w:rsidR="00582DF3" w:rsidRDefault="00582DF3" w:rsidP="004A389F">
      <w:pPr>
        <w:rPr>
          <w:sz w:val="36"/>
          <w:szCs w:val="36"/>
        </w:rPr>
      </w:pPr>
    </w:p>
    <w:p w14:paraId="7CA3B26F" w14:textId="77777777" w:rsidR="009F7B04" w:rsidRDefault="009F7B04" w:rsidP="009B5C8D">
      <w:pPr>
        <w:jc w:val="center"/>
        <w:rPr>
          <w:sz w:val="36"/>
          <w:szCs w:val="36"/>
        </w:rPr>
      </w:pPr>
    </w:p>
    <w:p w14:paraId="2F01518C" w14:textId="77777777" w:rsidR="00911204" w:rsidRPr="009B5C8D" w:rsidRDefault="00582DF3" w:rsidP="009B5C8D">
      <w:pPr>
        <w:jc w:val="center"/>
      </w:pPr>
      <w:r w:rsidRPr="009B5C8D">
        <w:t>Escuela de Ingeniería y Arquitectura</w:t>
      </w:r>
    </w:p>
    <w:p w14:paraId="453F180A" w14:textId="581A063A" w:rsidR="009F7B04" w:rsidRDefault="00582DF3" w:rsidP="004A389F">
      <w:pPr>
        <w:jc w:val="center"/>
        <w:rPr>
          <w:szCs w:val="28"/>
        </w:rPr>
      </w:pPr>
      <w:r w:rsidRPr="009B5C8D">
        <w:t>2016</w:t>
      </w:r>
    </w:p>
    <w:p w14:paraId="208A2375" w14:textId="77777777" w:rsidR="009F7B04" w:rsidRDefault="00C24DF5" w:rsidP="00C24DF5">
      <w:pPr>
        <w:jc w:val="center"/>
        <w:rPr>
          <w:szCs w:val="28"/>
        </w:rPr>
      </w:pPr>
      <w:r>
        <w:rPr>
          <w:noProof/>
          <w:lang w:val="es-ES" w:eastAsia="es-ES"/>
        </w:rPr>
        <w:lastRenderedPageBreak/>
        <w:drawing>
          <wp:anchor distT="0" distB="0" distL="114300" distR="114300" simplePos="0" relativeHeight="251673600" behindDoc="0" locked="0" layoutInCell="1" allowOverlap="1" wp14:anchorId="6DD560B8" wp14:editId="2DEC71D9">
            <wp:simplePos x="0" y="0"/>
            <wp:positionH relativeFrom="margin">
              <wp:align>center</wp:align>
            </wp:positionH>
            <wp:positionV relativeFrom="paragraph">
              <wp:posOffset>0</wp:posOffset>
            </wp:positionV>
            <wp:extent cx="6448425" cy="9809976"/>
            <wp:effectExtent l="0" t="0" r="0" b="1270"/>
            <wp:wrapSquare wrapText="bothSides"/>
            <wp:docPr id="9" name="Imagen 3" descr="9086068ce425e5ab25d7842ef8adbb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086068ce425e5ab25d7842ef8adbbb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48425" cy="9809976"/>
                    </a:xfrm>
                    <a:prstGeom prst="rect">
                      <a:avLst/>
                    </a:prstGeom>
                    <a:noFill/>
                    <a:ln>
                      <a:noFill/>
                    </a:ln>
                  </pic:spPr>
                </pic:pic>
              </a:graphicData>
            </a:graphic>
            <wp14:sizeRelV relativeFrom="margin">
              <wp14:pctHeight>0</wp14:pctHeight>
            </wp14:sizeRelV>
          </wp:anchor>
        </w:drawing>
      </w:r>
    </w:p>
    <w:p w14:paraId="6E7F0197" w14:textId="77777777" w:rsidR="00164F47" w:rsidRPr="001E7C4F" w:rsidRDefault="00164F47" w:rsidP="00164F47">
      <w:pPr>
        <w:jc w:val="center"/>
        <w:rPr>
          <w:b/>
          <w:sz w:val="44"/>
          <w:szCs w:val="40"/>
        </w:rPr>
      </w:pPr>
      <w:r w:rsidRPr="001E7C4F">
        <w:rPr>
          <w:b/>
          <w:sz w:val="44"/>
          <w:szCs w:val="40"/>
        </w:rPr>
        <w:lastRenderedPageBreak/>
        <w:t>GeoCrawler: sistema de crawler web enfocado al descubrimiento de información geográfica</w:t>
      </w:r>
    </w:p>
    <w:p w14:paraId="196CDFA4" w14:textId="77777777" w:rsidR="00164F47" w:rsidRDefault="00164F47" w:rsidP="002441BF"/>
    <w:p w14:paraId="00CC4BB5" w14:textId="77777777" w:rsidR="00164F47" w:rsidRPr="001E7C4F" w:rsidRDefault="00164F47" w:rsidP="00164F47">
      <w:pPr>
        <w:jc w:val="center"/>
        <w:rPr>
          <w:rFonts w:ascii="Verdana" w:hAnsi="Verdana"/>
          <w:sz w:val="36"/>
        </w:rPr>
      </w:pPr>
      <w:r w:rsidRPr="001E7C4F">
        <w:rPr>
          <w:rFonts w:ascii="Verdana" w:hAnsi="Verdana"/>
          <w:sz w:val="36"/>
        </w:rPr>
        <w:t>RESUMEN</w:t>
      </w:r>
    </w:p>
    <w:p w14:paraId="388109EA" w14:textId="7CD9053E" w:rsidR="00164F47" w:rsidRDefault="00164F47" w:rsidP="002441BF"/>
    <w:p w14:paraId="2CAB20AC" w14:textId="66C69CC0" w:rsidR="00DA708A" w:rsidRDefault="00BE621D" w:rsidP="0066762F">
      <w:r>
        <w:t xml:space="preserve">La búsqueda de información en la web es uno de los aspectos clave en la actualidad. Gran cantidad de herramientas buscan información en la web con motivos muy diversos. Entre esos motivos esta la realización de motores de búsqueda generales o enfocados, búsqueda de imágenes, </w:t>
      </w:r>
      <w:r w:rsidR="00CF49FE">
        <w:t>comparadores de información, etc.</w:t>
      </w:r>
    </w:p>
    <w:p w14:paraId="50514345" w14:textId="6F0260BA" w:rsidR="00CF49FE" w:rsidRPr="00CF49FE" w:rsidRDefault="00CF49FE" w:rsidP="0066762F">
      <w:r>
        <w:t xml:space="preserve">Para alguno de ellos se utilizan </w:t>
      </w:r>
      <w:r>
        <w:rPr>
          <w:i/>
        </w:rPr>
        <w:t>crawlers</w:t>
      </w:r>
      <w:r>
        <w:t xml:space="preserve">. Los </w:t>
      </w:r>
      <w:r>
        <w:rPr>
          <w:i/>
        </w:rPr>
        <w:t>crawlers</w:t>
      </w:r>
      <w:r>
        <w:t xml:space="preserve"> son robots o arañas que se van propagando por páginas web a través de los enlaces de estas. Recopilan información, así como enlaces (links) de entrada y enlaces de salida.</w:t>
      </w:r>
    </w:p>
    <w:p w14:paraId="6E1E8DCC" w14:textId="4D6FE856" w:rsidR="009B5C8D" w:rsidRDefault="00CF49FE" w:rsidP="0066762F">
      <w:r>
        <w:t xml:space="preserve">El caso de la información geográfica es distinto, no es factible la recopilación de datos geográficos publicados por administraciones públicas por medio de </w:t>
      </w:r>
      <w:r>
        <w:rPr>
          <w:i/>
        </w:rPr>
        <w:t>crawlers</w:t>
      </w:r>
      <w:r>
        <w:t xml:space="preserve"> genéricos.</w:t>
      </w:r>
    </w:p>
    <w:p w14:paraId="59311112" w14:textId="0E07646D" w:rsidR="00CF49FE" w:rsidRDefault="00CF49FE" w:rsidP="0066762F">
      <w:r>
        <w:t xml:space="preserve">En este trabajo se ha realizado un </w:t>
      </w:r>
      <w:r w:rsidR="0066762F">
        <w:rPr>
          <w:i/>
        </w:rPr>
        <w:t>crawler</w:t>
      </w:r>
      <w:r w:rsidR="0066762F">
        <w:t xml:space="preserve"> enfocado</w:t>
      </w:r>
      <w:r>
        <w:t xml:space="preserve"> a la búsqueda y recolección de información </w:t>
      </w:r>
      <w:r w:rsidR="0066762F">
        <w:t>geográfica</w:t>
      </w:r>
      <w:r>
        <w:t xml:space="preserve"> publicada bajo alguno de los estándares OGC </w:t>
      </w:r>
    </w:p>
    <w:p w14:paraId="5956D9DD" w14:textId="2948CC62" w:rsidR="0066762F" w:rsidRDefault="0066762F" w:rsidP="0066762F">
      <w:r>
        <w:t xml:space="preserve">Para ello se han realizado modificaciones al </w:t>
      </w:r>
      <w:r>
        <w:rPr>
          <w:i/>
        </w:rPr>
        <w:t>crawler</w:t>
      </w:r>
      <w:r>
        <w:t xml:space="preserve"> de código abierto Nutch. Estas modificaciones actúan en partes concretas del flujo de trabajo del </w:t>
      </w:r>
      <w:r>
        <w:rPr>
          <w:i/>
        </w:rPr>
        <w:t>crawler</w:t>
      </w:r>
      <w:r>
        <w:t xml:space="preserve"> para modificar o añadir funcionalidad del mismo.</w:t>
      </w:r>
    </w:p>
    <w:p w14:paraId="3847D913" w14:textId="2773D271" w:rsidR="0066762F" w:rsidRDefault="0066762F" w:rsidP="0066762F">
      <w:r>
        <w:t xml:space="preserve">En concreto se ha modificado el sistema de </w:t>
      </w:r>
      <w:r>
        <w:rPr>
          <w:i/>
        </w:rPr>
        <w:t>scoring</w:t>
      </w:r>
      <w:r>
        <w:t xml:space="preserve"> para adaptarlo a un sistema de búsqueda enfocado basado en un algoritmo de búsqueda llamado Shark-Search.</w:t>
      </w:r>
    </w:p>
    <w:p w14:paraId="46C40FF9" w14:textId="6F682148" w:rsidR="00C8497C" w:rsidRDefault="00C8497C" w:rsidP="0066762F">
      <w:r>
        <w:t xml:space="preserve">Se ha hecho uso de un tesauro con términos geográficos para ayudar al </w:t>
      </w:r>
      <w:r>
        <w:rPr>
          <w:i/>
        </w:rPr>
        <w:t>crawler</w:t>
      </w:r>
      <w:r>
        <w:t xml:space="preserve"> a estimar la importancia de una página web.</w:t>
      </w:r>
      <w:r w:rsidR="007E4457">
        <w:t xml:space="preserve"> </w:t>
      </w:r>
    </w:p>
    <w:p w14:paraId="08D1CD48" w14:textId="2CB74711" w:rsidR="007E4457" w:rsidRPr="00C8497C" w:rsidRDefault="007E4457" w:rsidP="0066762F">
      <w:r>
        <w:t>Los documentos recuperados se guardan en el sistema de ficheros de la máquina en la cual se está ejecutando.</w:t>
      </w:r>
    </w:p>
    <w:p w14:paraId="3BA98A1B" w14:textId="6A390E13" w:rsidR="0066762F" w:rsidRDefault="0066762F" w:rsidP="0066762F">
      <w:r>
        <w:t xml:space="preserve">Una vez se acabó el </w:t>
      </w:r>
      <w:r>
        <w:rPr>
          <w:i/>
        </w:rPr>
        <w:t>crawler</w:t>
      </w:r>
      <w:r>
        <w:t xml:space="preserve"> se realizaron pruebas para recolectar información. Durante esas pruebas se detectaron problemas que fueron solucionados. También se realizaron ajustes para mejorar el rendimiento del </w:t>
      </w:r>
      <w:r>
        <w:rPr>
          <w:i/>
        </w:rPr>
        <w:t>crawler</w:t>
      </w:r>
      <w:r>
        <w:t>.</w:t>
      </w:r>
    </w:p>
    <w:p w14:paraId="29DDD542" w14:textId="2EE8EE75" w:rsidR="008C3C01" w:rsidRPr="008C3C01" w:rsidRDefault="008C3C01" w:rsidP="0066762F">
      <w:pPr>
        <w:rPr>
          <w:i/>
        </w:rPr>
      </w:pPr>
      <w:r>
        <w:t xml:space="preserve">Tras las modificaciones se obtuvo un resultado muy prometedor llegando a recuperar gran cantidad de documentos con los que se pueden realizar tareas de análisis de datos o </w:t>
      </w:r>
      <w:r>
        <w:rPr>
          <w:i/>
        </w:rPr>
        <w:t>big data.</w:t>
      </w:r>
    </w:p>
    <w:p w14:paraId="141E294B" w14:textId="77777777" w:rsidR="00B90438" w:rsidRDefault="00B90438" w:rsidP="002441BF">
      <w:pPr>
        <w:rPr>
          <w:szCs w:val="28"/>
        </w:rPr>
      </w:pPr>
    </w:p>
    <w:sdt>
      <w:sdtPr>
        <w:rPr>
          <w:rFonts w:eastAsia="MS Mincho"/>
          <w:color w:val="auto"/>
          <w:sz w:val="26"/>
          <w:szCs w:val="24"/>
          <w:lang w:val="es-ES_tradnl" w:eastAsia="es-ES_tradnl"/>
        </w:rPr>
        <w:id w:val="-1158917769"/>
        <w:docPartObj>
          <w:docPartGallery w:val="Table of Contents"/>
          <w:docPartUnique/>
        </w:docPartObj>
      </w:sdtPr>
      <w:sdtEndPr>
        <w:rPr>
          <w:b/>
          <w:bCs/>
          <w:sz w:val="24"/>
        </w:rPr>
      </w:sdtEndPr>
      <w:sdtContent>
        <w:p w14:paraId="6422E109" w14:textId="2C30AE16" w:rsidR="0013575C" w:rsidRDefault="0013575C">
          <w:pPr>
            <w:pStyle w:val="TtuloTDC"/>
          </w:pPr>
          <w:r>
            <w:t>Contenido</w:t>
          </w:r>
        </w:p>
        <w:p w14:paraId="1AAD4498" w14:textId="7D4B2587" w:rsidR="00606058" w:rsidRDefault="0013575C">
          <w:pPr>
            <w:pStyle w:val="TDC1"/>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o "1-3" \h \z \u </w:instrText>
          </w:r>
          <w:r>
            <w:fldChar w:fldCharType="separate"/>
          </w:r>
        </w:p>
        <w:p w14:paraId="042D3392" w14:textId="69A18C8A" w:rsidR="00606058" w:rsidRDefault="001B1786">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398" w:history="1">
            <w:r w:rsidR="00606058" w:rsidRPr="00AA0649">
              <w:rPr>
                <w:rStyle w:val="Hipervnculo"/>
                <w:noProof/>
              </w:rPr>
              <w:t>1.</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Introducción</w:t>
            </w:r>
            <w:r w:rsidR="00606058">
              <w:rPr>
                <w:noProof/>
                <w:webHidden/>
              </w:rPr>
              <w:tab/>
            </w:r>
            <w:r w:rsidR="00606058">
              <w:rPr>
                <w:noProof/>
                <w:webHidden/>
              </w:rPr>
              <w:fldChar w:fldCharType="begin"/>
            </w:r>
            <w:r w:rsidR="00606058">
              <w:rPr>
                <w:noProof/>
                <w:webHidden/>
              </w:rPr>
              <w:instrText xml:space="preserve"> PAGEREF _Toc454029398 \h </w:instrText>
            </w:r>
            <w:r w:rsidR="00606058">
              <w:rPr>
                <w:noProof/>
                <w:webHidden/>
              </w:rPr>
            </w:r>
            <w:r w:rsidR="00606058">
              <w:rPr>
                <w:noProof/>
                <w:webHidden/>
              </w:rPr>
              <w:fldChar w:fldCharType="separate"/>
            </w:r>
            <w:r w:rsidR="00F41806">
              <w:rPr>
                <w:noProof/>
                <w:webHidden/>
              </w:rPr>
              <w:t>6</w:t>
            </w:r>
            <w:r w:rsidR="00606058">
              <w:rPr>
                <w:noProof/>
                <w:webHidden/>
              </w:rPr>
              <w:fldChar w:fldCharType="end"/>
            </w:r>
          </w:hyperlink>
        </w:p>
        <w:p w14:paraId="55200BEE" w14:textId="37AFCFBA"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399" w:history="1">
            <w:r w:rsidR="00606058" w:rsidRPr="00AA0649">
              <w:rPr>
                <w:rStyle w:val="Hipervnculo"/>
                <w:noProof/>
              </w:rPr>
              <w:t>1.1.</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Objetivo</w:t>
            </w:r>
            <w:r w:rsidR="00606058">
              <w:rPr>
                <w:noProof/>
                <w:webHidden/>
              </w:rPr>
              <w:tab/>
            </w:r>
            <w:r w:rsidR="00606058">
              <w:rPr>
                <w:noProof/>
                <w:webHidden/>
              </w:rPr>
              <w:fldChar w:fldCharType="begin"/>
            </w:r>
            <w:r w:rsidR="00606058">
              <w:rPr>
                <w:noProof/>
                <w:webHidden/>
              </w:rPr>
              <w:instrText xml:space="preserve"> PAGEREF _Toc454029399 \h </w:instrText>
            </w:r>
            <w:r w:rsidR="00606058">
              <w:rPr>
                <w:noProof/>
                <w:webHidden/>
              </w:rPr>
            </w:r>
            <w:r w:rsidR="00606058">
              <w:rPr>
                <w:noProof/>
                <w:webHidden/>
              </w:rPr>
              <w:fldChar w:fldCharType="separate"/>
            </w:r>
            <w:r w:rsidR="00F41806">
              <w:rPr>
                <w:noProof/>
                <w:webHidden/>
              </w:rPr>
              <w:t>6</w:t>
            </w:r>
            <w:r w:rsidR="00606058">
              <w:rPr>
                <w:noProof/>
                <w:webHidden/>
              </w:rPr>
              <w:fldChar w:fldCharType="end"/>
            </w:r>
          </w:hyperlink>
        </w:p>
        <w:p w14:paraId="49768386" w14:textId="7ADB4292"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0" w:history="1">
            <w:r w:rsidR="00606058" w:rsidRPr="00AA0649">
              <w:rPr>
                <w:rStyle w:val="Hipervnculo"/>
                <w:noProof/>
              </w:rPr>
              <w:t>1.2.</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Resolución del problema</w:t>
            </w:r>
            <w:r w:rsidR="00606058">
              <w:rPr>
                <w:noProof/>
                <w:webHidden/>
              </w:rPr>
              <w:tab/>
            </w:r>
            <w:r w:rsidR="00606058">
              <w:rPr>
                <w:noProof/>
                <w:webHidden/>
              </w:rPr>
              <w:fldChar w:fldCharType="begin"/>
            </w:r>
            <w:r w:rsidR="00606058">
              <w:rPr>
                <w:noProof/>
                <w:webHidden/>
              </w:rPr>
              <w:instrText xml:space="preserve"> PAGEREF _Toc454029400 \h </w:instrText>
            </w:r>
            <w:r w:rsidR="00606058">
              <w:rPr>
                <w:noProof/>
                <w:webHidden/>
              </w:rPr>
            </w:r>
            <w:r w:rsidR="00606058">
              <w:rPr>
                <w:noProof/>
                <w:webHidden/>
              </w:rPr>
              <w:fldChar w:fldCharType="separate"/>
            </w:r>
            <w:r w:rsidR="00F41806">
              <w:rPr>
                <w:noProof/>
                <w:webHidden/>
              </w:rPr>
              <w:t>6</w:t>
            </w:r>
            <w:r w:rsidR="00606058">
              <w:rPr>
                <w:noProof/>
                <w:webHidden/>
              </w:rPr>
              <w:fldChar w:fldCharType="end"/>
            </w:r>
          </w:hyperlink>
        </w:p>
        <w:p w14:paraId="62A09241" w14:textId="37E62CD3"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1" w:history="1">
            <w:r w:rsidR="00606058" w:rsidRPr="00AA0649">
              <w:rPr>
                <w:rStyle w:val="Hipervnculo"/>
                <w:noProof/>
              </w:rPr>
              <w:t>1.3.</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Estructura de la memoria</w:t>
            </w:r>
            <w:r w:rsidR="00606058">
              <w:rPr>
                <w:noProof/>
                <w:webHidden/>
              </w:rPr>
              <w:tab/>
            </w:r>
            <w:r w:rsidR="00606058">
              <w:rPr>
                <w:noProof/>
                <w:webHidden/>
              </w:rPr>
              <w:fldChar w:fldCharType="begin"/>
            </w:r>
            <w:r w:rsidR="00606058">
              <w:rPr>
                <w:noProof/>
                <w:webHidden/>
              </w:rPr>
              <w:instrText xml:space="preserve"> PAGEREF _Toc454029401 \h </w:instrText>
            </w:r>
            <w:r w:rsidR="00606058">
              <w:rPr>
                <w:noProof/>
                <w:webHidden/>
              </w:rPr>
            </w:r>
            <w:r w:rsidR="00606058">
              <w:rPr>
                <w:noProof/>
                <w:webHidden/>
              </w:rPr>
              <w:fldChar w:fldCharType="separate"/>
            </w:r>
            <w:r w:rsidR="00F41806">
              <w:rPr>
                <w:noProof/>
                <w:webHidden/>
              </w:rPr>
              <w:t>6</w:t>
            </w:r>
            <w:r w:rsidR="00606058">
              <w:rPr>
                <w:noProof/>
                <w:webHidden/>
              </w:rPr>
              <w:fldChar w:fldCharType="end"/>
            </w:r>
          </w:hyperlink>
        </w:p>
        <w:p w14:paraId="4517BB01" w14:textId="372F9B45" w:rsidR="00606058" w:rsidRDefault="001B1786">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402" w:history="1">
            <w:r w:rsidR="00606058" w:rsidRPr="00AA0649">
              <w:rPr>
                <w:rStyle w:val="Hipervnculo"/>
                <w:noProof/>
              </w:rPr>
              <w:t>2.</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Crawlers</w:t>
            </w:r>
            <w:r w:rsidR="00606058">
              <w:rPr>
                <w:noProof/>
                <w:webHidden/>
              </w:rPr>
              <w:tab/>
            </w:r>
            <w:r w:rsidR="00606058">
              <w:rPr>
                <w:noProof/>
                <w:webHidden/>
              </w:rPr>
              <w:fldChar w:fldCharType="begin"/>
            </w:r>
            <w:r w:rsidR="00606058">
              <w:rPr>
                <w:noProof/>
                <w:webHidden/>
              </w:rPr>
              <w:instrText xml:space="preserve"> PAGEREF _Toc454029402 \h </w:instrText>
            </w:r>
            <w:r w:rsidR="00606058">
              <w:rPr>
                <w:noProof/>
                <w:webHidden/>
              </w:rPr>
            </w:r>
            <w:r w:rsidR="00606058">
              <w:rPr>
                <w:noProof/>
                <w:webHidden/>
              </w:rPr>
              <w:fldChar w:fldCharType="separate"/>
            </w:r>
            <w:r w:rsidR="00F41806">
              <w:rPr>
                <w:noProof/>
                <w:webHidden/>
              </w:rPr>
              <w:t>8</w:t>
            </w:r>
            <w:r w:rsidR="00606058">
              <w:rPr>
                <w:noProof/>
                <w:webHidden/>
              </w:rPr>
              <w:fldChar w:fldCharType="end"/>
            </w:r>
          </w:hyperlink>
        </w:p>
        <w:p w14:paraId="3A6DE4B7" w14:textId="011329E6"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3" w:history="1">
            <w:r w:rsidR="00606058" w:rsidRPr="00AA0649">
              <w:rPr>
                <w:rStyle w:val="Hipervnculo"/>
                <w:noProof/>
              </w:rPr>
              <w:t>2.1.</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Crawlers genéricos</w:t>
            </w:r>
            <w:r w:rsidR="00606058">
              <w:rPr>
                <w:noProof/>
                <w:webHidden/>
              </w:rPr>
              <w:tab/>
            </w:r>
            <w:r w:rsidR="00606058">
              <w:rPr>
                <w:noProof/>
                <w:webHidden/>
              </w:rPr>
              <w:fldChar w:fldCharType="begin"/>
            </w:r>
            <w:r w:rsidR="00606058">
              <w:rPr>
                <w:noProof/>
                <w:webHidden/>
              </w:rPr>
              <w:instrText xml:space="preserve"> PAGEREF _Toc454029403 \h </w:instrText>
            </w:r>
            <w:r w:rsidR="00606058">
              <w:rPr>
                <w:noProof/>
                <w:webHidden/>
              </w:rPr>
            </w:r>
            <w:r w:rsidR="00606058">
              <w:rPr>
                <w:noProof/>
                <w:webHidden/>
              </w:rPr>
              <w:fldChar w:fldCharType="separate"/>
            </w:r>
            <w:r w:rsidR="00F41806">
              <w:rPr>
                <w:noProof/>
                <w:webHidden/>
              </w:rPr>
              <w:t>8</w:t>
            </w:r>
            <w:r w:rsidR="00606058">
              <w:rPr>
                <w:noProof/>
                <w:webHidden/>
              </w:rPr>
              <w:fldChar w:fldCharType="end"/>
            </w:r>
          </w:hyperlink>
        </w:p>
        <w:p w14:paraId="24EC01AC" w14:textId="103BF093"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4" w:history="1">
            <w:r w:rsidR="00606058" w:rsidRPr="00AA0649">
              <w:rPr>
                <w:rStyle w:val="Hipervnculo"/>
                <w:noProof/>
              </w:rPr>
              <w:t>2.2.</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Crawlers enfocados</w:t>
            </w:r>
            <w:r w:rsidR="00606058">
              <w:rPr>
                <w:noProof/>
                <w:webHidden/>
              </w:rPr>
              <w:tab/>
            </w:r>
            <w:r w:rsidR="00606058">
              <w:rPr>
                <w:noProof/>
                <w:webHidden/>
              </w:rPr>
              <w:fldChar w:fldCharType="begin"/>
            </w:r>
            <w:r w:rsidR="00606058">
              <w:rPr>
                <w:noProof/>
                <w:webHidden/>
              </w:rPr>
              <w:instrText xml:space="preserve"> PAGEREF _Toc454029404 \h </w:instrText>
            </w:r>
            <w:r w:rsidR="00606058">
              <w:rPr>
                <w:noProof/>
                <w:webHidden/>
              </w:rPr>
            </w:r>
            <w:r w:rsidR="00606058">
              <w:rPr>
                <w:noProof/>
                <w:webHidden/>
              </w:rPr>
              <w:fldChar w:fldCharType="separate"/>
            </w:r>
            <w:r w:rsidR="00F41806">
              <w:rPr>
                <w:noProof/>
                <w:webHidden/>
              </w:rPr>
              <w:t>8</w:t>
            </w:r>
            <w:r w:rsidR="00606058">
              <w:rPr>
                <w:noProof/>
                <w:webHidden/>
              </w:rPr>
              <w:fldChar w:fldCharType="end"/>
            </w:r>
          </w:hyperlink>
        </w:p>
        <w:p w14:paraId="0D08D803" w14:textId="2D684E42"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5" w:history="1">
            <w:r w:rsidR="00606058" w:rsidRPr="00AA0649">
              <w:rPr>
                <w:rStyle w:val="Hipervnculo"/>
                <w:noProof/>
              </w:rPr>
              <w:t>2.3.</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Funcionamiento de un crawler</w:t>
            </w:r>
            <w:r w:rsidR="00606058">
              <w:rPr>
                <w:noProof/>
                <w:webHidden/>
              </w:rPr>
              <w:tab/>
            </w:r>
            <w:r w:rsidR="00606058">
              <w:rPr>
                <w:noProof/>
                <w:webHidden/>
              </w:rPr>
              <w:fldChar w:fldCharType="begin"/>
            </w:r>
            <w:r w:rsidR="00606058">
              <w:rPr>
                <w:noProof/>
                <w:webHidden/>
              </w:rPr>
              <w:instrText xml:space="preserve"> PAGEREF _Toc454029405 \h </w:instrText>
            </w:r>
            <w:r w:rsidR="00606058">
              <w:rPr>
                <w:noProof/>
                <w:webHidden/>
              </w:rPr>
            </w:r>
            <w:r w:rsidR="00606058">
              <w:rPr>
                <w:noProof/>
                <w:webHidden/>
              </w:rPr>
              <w:fldChar w:fldCharType="separate"/>
            </w:r>
            <w:r w:rsidR="00F41806">
              <w:rPr>
                <w:noProof/>
                <w:webHidden/>
              </w:rPr>
              <w:t>9</w:t>
            </w:r>
            <w:r w:rsidR="00606058">
              <w:rPr>
                <w:noProof/>
                <w:webHidden/>
              </w:rPr>
              <w:fldChar w:fldCharType="end"/>
            </w:r>
          </w:hyperlink>
        </w:p>
        <w:p w14:paraId="2753AB3B" w14:textId="293DB589"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6" w:history="1">
            <w:r w:rsidR="00606058" w:rsidRPr="00AA0649">
              <w:rPr>
                <w:rStyle w:val="Hipervnculo"/>
                <w:noProof/>
              </w:rPr>
              <w:t>2.4.</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Educación</w:t>
            </w:r>
            <w:r w:rsidR="00606058">
              <w:rPr>
                <w:noProof/>
                <w:webHidden/>
              </w:rPr>
              <w:tab/>
            </w:r>
            <w:r w:rsidR="00606058">
              <w:rPr>
                <w:noProof/>
                <w:webHidden/>
              </w:rPr>
              <w:fldChar w:fldCharType="begin"/>
            </w:r>
            <w:r w:rsidR="00606058">
              <w:rPr>
                <w:noProof/>
                <w:webHidden/>
              </w:rPr>
              <w:instrText xml:space="preserve"> PAGEREF _Toc454029406 \h </w:instrText>
            </w:r>
            <w:r w:rsidR="00606058">
              <w:rPr>
                <w:noProof/>
                <w:webHidden/>
              </w:rPr>
            </w:r>
            <w:r w:rsidR="00606058">
              <w:rPr>
                <w:noProof/>
                <w:webHidden/>
              </w:rPr>
              <w:fldChar w:fldCharType="separate"/>
            </w:r>
            <w:r w:rsidR="00F41806">
              <w:rPr>
                <w:noProof/>
                <w:webHidden/>
              </w:rPr>
              <w:t>11</w:t>
            </w:r>
            <w:r w:rsidR="00606058">
              <w:rPr>
                <w:noProof/>
                <w:webHidden/>
              </w:rPr>
              <w:fldChar w:fldCharType="end"/>
            </w:r>
          </w:hyperlink>
        </w:p>
        <w:p w14:paraId="4FDCBC7E" w14:textId="63BEE35D"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7" w:history="1">
            <w:r w:rsidR="00606058" w:rsidRPr="00AA0649">
              <w:rPr>
                <w:rStyle w:val="Hipervnculo"/>
                <w:noProof/>
              </w:rPr>
              <w:t>2.5.</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Crawlers famosos</w:t>
            </w:r>
            <w:r w:rsidR="00606058">
              <w:rPr>
                <w:noProof/>
                <w:webHidden/>
              </w:rPr>
              <w:tab/>
            </w:r>
            <w:r w:rsidR="00606058">
              <w:rPr>
                <w:noProof/>
                <w:webHidden/>
              </w:rPr>
              <w:fldChar w:fldCharType="begin"/>
            </w:r>
            <w:r w:rsidR="00606058">
              <w:rPr>
                <w:noProof/>
                <w:webHidden/>
              </w:rPr>
              <w:instrText xml:space="preserve"> PAGEREF _Toc454029407 \h </w:instrText>
            </w:r>
            <w:r w:rsidR="00606058">
              <w:rPr>
                <w:noProof/>
                <w:webHidden/>
              </w:rPr>
            </w:r>
            <w:r w:rsidR="00606058">
              <w:rPr>
                <w:noProof/>
                <w:webHidden/>
              </w:rPr>
              <w:fldChar w:fldCharType="separate"/>
            </w:r>
            <w:r w:rsidR="00F41806">
              <w:rPr>
                <w:noProof/>
                <w:webHidden/>
              </w:rPr>
              <w:t>12</w:t>
            </w:r>
            <w:r w:rsidR="00606058">
              <w:rPr>
                <w:noProof/>
                <w:webHidden/>
              </w:rPr>
              <w:fldChar w:fldCharType="end"/>
            </w:r>
          </w:hyperlink>
        </w:p>
        <w:p w14:paraId="6238013E" w14:textId="09CE048F" w:rsidR="00606058" w:rsidRDefault="001B1786">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408" w:history="1">
            <w:r w:rsidR="00606058" w:rsidRPr="00AA0649">
              <w:rPr>
                <w:rStyle w:val="Hipervnculo"/>
                <w:noProof/>
              </w:rPr>
              <w:t>3.</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Nutch</w:t>
            </w:r>
            <w:r w:rsidR="00606058">
              <w:rPr>
                <w:noProof/>
                <w:webHidden/>
              </w:rPr>
              <w:tab/>
            </w:r>
            <w:r w:rsidR="00606058">
              <w:rPr>
                <w:noProof/>
                <w:webHidden/>
              </w:rPr>
              <w:fldChar w:fldCharType="begin"/>
            </w:r>
            <w:r w:rsidR="00606058">
              <w:rPr>
                <w:noProof/>
                <w:webHidden/>
              </w:rPr>
              <w:instrText xml:space="preserve"> PAGEREF _Toc454029408 \h </w:instrText>
            </w:r>
            <w:r w:rsidR="00606058">
              <w:rPr>
                <w:noProof/>
                <w:webHidden/>
              </w:rPr>
            </w:r>
            <w:r w:rsidR="00606058">
              <w:rPr>
                <w:noProof/>
                <w:webHidden/>
              </w:rPr>
              <w:fldChar w:fldCharType="separate"/>
            </w:r>
            <w:r w:rsidR="00F41806">
              <w:rPr>
                <w:noProof/>
                <w:webHidden/>
              </w:rPr>
              <w:t>14</w:t>
            </w:r>
            <w:r w:rsidR="00606058">
              <w:rPr>
                <w:noProof/>
                <w:webHidden/>
              </w:rPr>
              <w:fldChar w:fldCharType="end"/>
            </w:r>
          </w:hyperlink>
        </w:p>
        <w:p w14:paraId="19948EB4" w14:textId="4EF60A14"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9" w:history="1">
            <w:r w:rsidR="00606058" w:rsidRPr="00AA0649">
              <w:rPr>
                <w:rStyle w:val="Hipervnculo"/>
                <w:noProof/>
              </w:rPr>
              <w:t>3.1.</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Estructura</w:t>
            </w:r>
            <w:r w:rsidR="00606058">
              <w:rPr>
                <w:noProof/>
                <w:webHidden/>
              </w:rPr>
              <w:tab/>
            </w:r>
            <w:r w:rsidR="00606058">
              <w:rPr>
                <w:noProof/>
                <w:webHidden/>
              </w:rPr>
              <w:fldChar w:fldCharType="begin"/>
            </w:r>
            <w:r w:rsidR="00606058">
              <w:rPr>
                <w:noProof/>
                <w:webHidden/>
              </w:rPr>
              <w:instrText xml:space="preserve"> PAGEREF _Toc454029409 \h </w:instrText>
            </w:r>
            <w:r w:rsidR="00606058">
              <w:rPr>
                <w:noProof/>
                <w:webHidden/>
              </w:rPr>
            </w:r>
            <w:r w:rsidR="00606058">
              <w:rPr>
                <w:noProof/>
                <w:webHidden/>
              </w:rPr>
              <w:fldChar w:fldCharType="separate"/>
            </w:r>
            <w:r w:rsidR="00F41806">
              <w:rPr>
                <w:noProof/>
                <w:webHidden/>
              </w:rPr>
              <w:t>14</w:t>
            </w:r>
            <w:r w:rsidR="00606058">
              <w:rPr>
                <w:noProof/>
                <w:webHidden/>
              </w:rPr>
              <w:fldChar w:fldCharType="end"/>
            </w:r>
          </w:hyperlink>
        </w:p>
        <w:p w14:paraId="7333476F" w14:textId="676CEBE3"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10" w:history="1">
            <w:r w:rsidR="00606058" w:rsidRPr="00AA0649">
              <w:rPr>
                <w:rStyle w:val="Hipervnculo"/>
                <w:noProof/>
              </w:rPr>
              <w:t>3.2.</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Principales componentes</w:t>
            </w:r>
            <w:r w:rsidR="00606058">
              <w:rPr>
                <w:noProof/>
                <w:webHidden/>
              </w:rPr>
              <w:tab/>
            </w:r>
            <w:r w:rsidR="00606058">
              <w:rPr>
                <w:noProof/>
                <w:webHidden/>
              </w:rPr>
              <w:fldChar w:fldCharType="begin"/>
            </w:r>
            <w:r w:rsidR="00606058">
              <w:rPr>
                <w:noProof/>
                <w:webHidden/>
              </w:rPr>
              <w:instrText xml:space="preserve"> PAGEREF _Toc454029410 \h </w:instrText>
            </w:r>
            <w:r w:rsidR="00606058">
              <w:rPr>
                <w:noProof/>
                <w:webHidden/>
              </w:rPr>
            </w:r>
            <w:r w:rsidR="00606058">
              <w:rPr>
                <w:noProof/>
                <w:webHidden/>
              </w:rPr>
              <w:fldChar w:fldCharType="separate"/>
            </w:r>
            <w:r w:rsidR="00F41806">
              <w:rPr>
                <w:noProof/>
                <w:webHidden/>
              </w:rPr>
              <w:t>15</w:t>
            </w:r>
            <w:r w:rsidR="00606058">
              <w:rPr>
                <w:noProof/>
                <w:webHidden/>
              </w:rPr>
              <w:fldChar w:fldCharType="end"/>
            </w:r>
          </w:hyperlink>
        </w:p>
        <w:p w14:paraId="1148686F" w14:textId="685DAE39"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11" w:history="1">
            <w:r w:rsidR="00606058" w:rsidRPr="00AA0649">
              <w:rPr>
                <w:rStyle w:val="Hipervnculo"/>
                <w:noProof/>
              </w:rPr>
              <w:t>3.3.</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Flujo principal de Nutch</w:t>
            </w:r>
            <w:r w:rsidR="00606058">
              <w:rPr>
                <w:noProof/>
                <w:webHidden/>
              </w:rPr>
              <w:tab/>
            </w:r>
            <w:r w:rsidR="00606058">
              <w:rPr>
                <w:noProof/>
                <w:webHidden/>
              </w:rPr>
              <w:fldChar w:fldCharType="begin"/>
            </w:r>
            <w:r w:rsidR="00606058">
              <w:rPr>
                <w:noProof/>
                <w:webHidden/>
              </w:rPr>
              <w:instrText xml:space="preserve"> PAGEREF _Toc454029411 \h </w:instrText>
            </w:r>
            <w:r w:rsidR="00606058">
              <w:rPr>
                <w:noProof/>
                <w:webHidden/>
              </w:rPr>
            </w:r>
            <w:r w:rsidR="00606058">
              <w:rPr>
                <w:noProof/>
                <w:webHidden/>
              </w:rPr>
              <w:fldChar w:fldCharType="separate"/>
            </w:r>
            <w:r w:rsidR="00F41806">
              <w:rPr>
                <w:noProof/>
                <w:webHidden/>
              </w:rPr>
              <w:t>17</w:t>
            </w:r>
            <w:r w:rsidR="00606058">
              <w:rPr>
                <w:noProof/>
                <w:webHidden/>
              </w:rPr>
              <w:fldChar w:fldCharType="end"/>
            </w:r>
          </w:hyperlink>
        </w:p>
        <w:p w14:paraId="21DB2E96" w14:textId="0EA29D6D" w:rsidR="00606058" w:rsidRDefault="001B178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12" w:history="1">
            <w:r w:rsidR="00606058" w:rsidRPr="00AA0649">
              <w:rPr>
                <w:rStyle w:val="Hipervnculo"/>
                <w:noProof/>
              </w:rPr>
              <w:t>3.3.1.</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Inject</w:t>
            </w:r>
            <w:r w:rsidR="00606058">
              <w:rPr>
                <w:noProof/>
                <w:webHidden/>
              </w:rPr>
              <w:tab/>
            </w:r>
            <w:r w:rsidR="00606058">
              <w:rPr>
                <w:noProof/>
                <w:webHidden/>
              </w:rPr>
              <w:fldChar w:fldCharType="begin"/>
            </w:r>
            <w:r w:rsidR="00606058">
              <w:rPr>
                <w:noProof/>
                <w:webHidden/>
              </w:rPr>
              <w:instrText xml:space="preserve"> PAGEREF _Toc454029412 \h </w:instrText>
            </w:r>
            <w:r w:rsidR="00606058">
              <w:rPr>
                <w:noProof/>
                <w:webHidden/>
              </w:rPr>
            </w:r>
            <w:r w:rsidR="00606058">
              <w:rPr>
                <w:noProof/>
                <w:webHidden/>
              </w:rPr>
              <w:fldChar w:fldCharType="separate"/>
            </w:r>
            <w:r w:rsidR="00F41806">
              <w:rPr>
                <w:noProof/>
                <w:webHidden/>
              </w:rPr>
              <w:t>17</w:t>
            </w:r>
            <w:r w:rsidR="00606058">
              <w:rPr>
                <w:noProof/>
                <w:webHidden/>
              </w:rPr>
              <w:fldChar w:fldCharType="end"/>
            </w:r>
          </w:hyperlink>
        </w:p>
        <w:p w14:paraId="7096F62C" w14:textId="755C93FB" w:rsidR="00606058" w:rsidRDefault="001B178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13" w:history="1">
            <w:r w:rsidR="00606058" w:rsidRPr="00AA0649">
              <w:rPr>
                <w:rStyle w:val="Hipervnculo"/>
                <w:noProof/>
              </w:rPr>
              <w:t>3.3.2.</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Generate</w:t>
            </w:r>
            <w:r w:rsidR="00606058">
              <w:rPr>
                <w:noProof/>
                <w:webHidden/>
              </w:rPr>
              <w:tab/>
            </w:r>
            <w:r w:rsidR="00606058">
              <w:rPr>
                <w:noProof/>
                <w:webHidden/>
              </w:rPr>
              <w:fldChar w:fldCharType="begin"/>
            </w:r>
            <w:r w:rsidR="00606058">
              <w:rPr>
                <w:noProof/>
                <w:webHidden/>
              </w:rPr>
              <w:instrText xml:space="preserve"> PAGEREF _Toc454029413 \h </w:instrText>
            </w:r>
            <w:r w:rsidR="00606058">
              <w:rPr>
                <w:noProof/>
                <w:webHidden/>
              </w:rPr>
            </w:r>
            <w:r w:rsidR="00606058">
              <w:rPr>
                <w:noProof/>
                <w:webHidden/>
              </w:rPr>
              <w:fldChar w:fldCharType="separate"/>
            </w:r>
            <w:r w:rsidR="00F41806">
              <w:rPr>
                <w:noProof/>
                <w:webHidden/>
              </w:rPr>
              <w:t>17</w:t>
            </w:r>
            <w:r w:rsidR="00606058">
              <w:rPr>
                <w:noProof/>
                <w:webHidden/>
              </w:rPr>
              <w:fldChar w:fldCharType="end"/>
            </w:r>
          </w:hyperlink>
        </w:p>
        <w:p w14:paraId="6A6EF356" w14:textId="2A8A6125" w:rsidR="00606058" w:rsidRDefault="001B178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14" w:history="1">
            <w:r w:rsidR="00606058" w:rsidRPr="00AA0649">
              <w:rPr>
                <w:rStyle w:val="Hipervnculo"/>
                <w:noProof/>
              </w:rPr>
              <w:t>3.3.3.</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Fetch</w:t>
            </w:r>
            <w:r w:rsidR="00606058">
              <w:rPr>
                <w:noProof/>
                <w:webHidden/>
              </w:rPr>
              <w:tab/>
            </w:r>
            <w:r w:rsidR="00606058">
              <w:rPr>
                <w:noProof/>
                <w:webHidden/>
              </w:rPr>
              <w:fldChar w:fldCharType="begin"/>
            </w:r>
            <w:r w:rsidR="00606058">
              <w:rPr>
                <w:noProof/>
                <w:webHidden/>
              </w:rPr>
              <w:instrText xml:space="preserve"> PAGEREF _Toc454029414 \h </w:instrText>
            </w:r>
            <w:r w:rsidR="00606058">
              <w:rPr>
                <w:noProof/>
                <w:webHidden/>
              </w:rPr>
            </w:r>
            <w:r w:rsidR="00606058">
              <w:rPr>
                <w:noProof/>
                <w:webHidden/>
              </w:rPr>
              <w:fldChar w:fldCharType="separate"/>
            </w:r>
            <w:r w:rsidR="00F41806">
              <w:rPr>
                <w:noProof/>
                <w:webHidden/>
              </w:rPr>
              <w:t>18</w:t>
            </w:r>
            <w:r w:rsidR="00606058">
              <w:rPr>
                <w:noProof/>
                <w:webHidden/>
              </w:rPr>
              <w:fldChar w:fldCharType="end"/>
            </w:r>
          </w:hyperlink>
        </w:p>
        <w:p w14:paraId="3D7A2619" w14:textId="1935CAC8" w:rsidR="00606058" w:rsidRDefault="001B178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15" w:history="1">
            <w:r w:rsidR="00606058" w:rsidRPr="00AA0649">
              <w:rPr>
                <w:rStyle w:val="Hipervnculo"/>
                <w:noProof/>
              </w:rPr>
              <w:t>3.3.4.</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Parse</w:t>
            </w:r>
            <w:r w:rsidR="00606058">
              <w:rPr>
                <w:noProof/>
                <w:webHidden/>
              </w:rPr>
              <w:tab/>
            </w:r>
            <w:r w:rsidR="00606058">
              <w:rPr>
                <w:noProof/>
                <w:webHidden/>
              </w:rPr>
              <w:fldChar w:fldCharType="begin"/>
            </w:r>
            <w:r w:rsidR="00606058">
              <w:rPr>
                <w:noProof/>
                <w:webHidden/>
              </w:rPr>
              <w:instrText xml:space="preserve"> PAGEREF _Toc454029415 \h </w:instrText>
            </w:r>
            <w:r w:rsidR="00606058">
              <w:rPr>
                <w:noProof/>
                <w:webHidden/>
              </w:rPr>
            </w:r>
            <w:r w:rsidR="00606058">
              <w:rPr>
                <w:noProof/>
                <w:webHidden/>
              </w:rPr>
              <w:fldChar w:fldCharType="separate"/>
            </w:r>
            <w:r w:rsidR="00F41806">
              <w:rPr>
                <w:noProof/>
                <w:webHidden/>
              </w:rPr>
              <w:t>18</w:t>
            </w:r>
            <w:r w:rsidR="00606058">
              <w:rPr>
                <w:noProof/>
                <w:webHidden/>
              </w:rPr>
              <w:fldChar w:fldCharType="end"/>
            </w:r>
          </w:hyperlink>
        </w:p>
        <w:p w14:paraId="12147097" w14:textId="08B6E629" w:rsidR="00606058" w:rsidRDefault="001B178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16" w:history="1">
            <w:r w:rsidR="00606058" w:rsidRPr="00AA0649">
              <w:rPr>
                <w:rStyle w:val="Hipervnculo"/>
                <w:noProof/>
              </w:rPr>
              <w:t>3.3.5.</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UpdateDb</w:t>
            </w:r>
            <w:r w:rsidR="00606058">
              <w:rPr>
                <w:noProof/>
                <w:webHidden/>
              </w:rPr>
              <w:tab/>
            </w:r>
            <w:r w:rsidR="00606058">
              <w:rPr>
                <w:noProof/>
                <w:webHidden/>
              </w:rPr>
              <w:fldChar w:fldCharType="begin"/>
            </w:r>
            <w:r w:rsidR="00606058">
              <w:rPr>
                <w:noProof/>
                <w:webHidden/>
              </w:rPr>
              <w:instrText xml:space="preserve"> PAGEREF _Toc454029416 \h </w:instrText>
            </w:r>
            <w:r w:rsidR="00606058">
              <w:rPr>
                <w:noProof/>
                <w:webHidden/>
              </w:rPr>
            </w:r>
            <w:r w:rsidR="00606058">
              <w:rPr>
                <w:noProof/>
                <w:webHidden/>
              </w:rPr>
              <w:fldChar w:fldCharType="separate"/>
            </w:r>
            <w:r w:rsidR="00F41806">
              <w:rPr>
                <w:noProof/>
                <w:webHidden/>
              </w:rPr>
              <w:t>18</w:t>
            </w:r>
            <w:r w:rsidR="00606058">
              <w:rPr>
                <w:noProof/>
                <w:webHidden/>
              </w:rPr>
              <w:fldChar w:fldCharType="end"/>
            </w:r>
          </w:hyperlink>
        </w:p>
        <w:p w14:paraId="35300CB9" w14:textId="3951BAD1" w:rsidR="00606058" w:rsidRDefault="001B178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17" w:history="1">
            <w:r w:rsidR="00606058" w:rsidRPr="00AA0649">
              <w:rPr>
                <w:rStyle w:val="Hipervnculo"/>
                <w:noProof/>
              </w:rPr>
              <w:t>3.3.6.</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Index</w:t>
            </w:r>
            <w:r w:rsidR="00606058">
              <w:rPr>
                <w:noProof/>
                <w:webHidden/>
              </w:rPr>
              <w:tab/>
            </w:r>
            <w:r w:rsidR="00606058">
              <w:rPr>
                <w:noProof/>
                <w:webHidden/>
              </w:rPr>
              <w:fldChar w:fldCharType="begin"/>
            </w:r>
            <w:r w:rsidR="00606058">
              <w:rPr>
                <w:noProof/>
                <w:webHidden/>
              </w:rPr>
              <w:instrText xml:space="preserve"> PAGEREF _Toc454029417 \h </w:instrText>
            </w:r>
            <w:r w:rsidR="00606058">
              <w:rPr>
                <w:noProof/>
                <w:webHidden/>
              </w:rPr>
            </w:r>
            <w:r w:rsidR="00606058">
              <w:rPr>
                <w:noProof/>
                <w:webHidden/>
              </w:rPr>
              <w:fldChar w:fldCharType="separate"/>
            </w:r>
            <w:r w:rsidR="00F41806">
              <w:rPr>
                <w:noProof/>
                <w:webHidden/>
              </w:rPr>
              <w:t>18</w:t>
            </w:r>
            <w:r w:rsidR="00606058">
              <w:rPr>
                <w:noProof/>
                <w:webHidden/>
              </w:rPr>
              <w:fldChar w:fldCharType="end"/>
            </w:r>
          </w:hyperlink>
        </w:p>
        <w:p w14:paraId="0F64F412" w14:textId="27A747C5"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18" w:history="1">
            <w:r w:rsidR="00606058" w:rsidRPr="00AA0649">
              <w:rPr>
                <w:rStyle w:val="Hipervnculo"/>
                <w:noProof/>
              </w:rPr>
              <w:t>3.4.</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Map-Reduce</w:t>
            </w:r>
            <w:r w:rsidR="00606058">
              <w:rPr>
                <w:noProof/>
                <w:webHidden/>
              </w:rPr>
              <w:tab/>
            </w:r>
            <w:r w:rsidR="00606058">
              <w:rPr>
                <w:noProof/>
                <w:webHidden/>
              </w:rPr>
              <w:fldChar w:fldCharType="begin"/>
            </w:r>
            <w:r w:rsidR="00606058">
              <w:rPr>
                <w:noProof/>
                <w:webHidden/>
              </w:rPr>
              <w:instrText xml:space="preserve"> PAGEREF _Toc454029418 \h </w:instrText>
            </w:r>
            <w:r w:rsidR="00606058">
              <w:rPr>
                <w:noProof/>
                <w:webHidden/>
              </w:rPr>
            </w:r>
            <w:r w:rsidR="00606058">
              <w:rPr>
                <w:noProof/>
                <w:webHidden/>
              </w:rPr>
              <w:fldChar w:fldCharType="separate"/>
            </w:r>
            <w:r w:rsidR="00F41806">
              <w:rPr>
                <w:noProof/>
                <w:webHidden/>
              </w:rPr>
              <w:t>18</w:t>
            </w:r>
            <w:r w:rsidR="00606058">
              <w:rPr>
                <w:noProof/>
                <w:webHidden/>
              </w:rPr>
              <w:fldChar w:fldCharType="end"/>
            </w:r>
          </w:hyperlink>
        </w:p>
        <w:p w14:paraId="2EF4085E" w14:textId="5E11ECD0"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19" w:history="1">
            <w:r w:rsidR="00606058" w:rsidRPr="00AA0649">
              <w:rPr>
                <w:rStyle w:val="Hipervnculo"/>
                <w:noProof/>
              </w:rPr>
              <w:t>3.5.</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Puntos de extensión</w:t>
            </w:r>
            <w:r w:rsidR="00606058">
              <w:rPr>
                <w:noProof/>
                <w:webHidden/>
              </w:rPr>
              <w:tab/>
            </w:r>
            <w:r w:rsidR="00606058">
              <w:rPr>
                <w:noProof/>
                <w:webHidden/>
              </w:rPr>
              <w:fldChar w:fldCharType="begin"/>
            </w:r>
            <w:r w:rsidR="00606058">
              <w:rPr>
                <w:noProof/>
                <w:webHidden/>
              </w:rPr>
              <w:instrText xml:space="preserve"> PAGEREF _Toc454029419 \h </w:instrText>
            </w:r>
            <w:r w:rsidR="00606058">
              <w:rPr>
                <w:noProof/>
                <w:webHidden/>
              </w:rPr>
            </w:r>
            <w:r w:rsidR="00606058">
              <w:rPr>
                <w:noProof/>
                <w:webHidden/>
              </w:rPr>
              <w:fldChar w:fldCharType="separate"/>
            </w:r>
            <w:r w:rsidR="00F41806">
              <w:rPr>
                <w:noProof/>
                <w:webHidden/>
              </w:rPr>
              <w:t>18</w:t>
            </w:r>
            <w:r w:rsidR="00606058">
              <w:rPr>
                <w:noProof/>
                <w:webHidden/>
              </w:rPr>
              <w:fldChar w:fldCharType="end"/>
            </w:r>
          </w:hyperlink>
        </w:p>
        <w:p w14:paraId="62F1CFF8" w14:textId="32A42A5C"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20" w:history="1">
            <w:r w:rsidR="00606058" w:rsidRPr="00AA0649">
              <w:rPr>
                <w:rStyle w:val="Hipervnculo"/>
                <w:noProof/>
              </w:rPr>
              <w:t>3.6.</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Compilación de Nutch</w:t>
            </w:r>
            <w:r w:rsidR="00606058">
              <w:rPr>
                <w:noProof/>
                <w:webHidden/>
              </w:rPr>
              <w:tab/>
            </w:r>
            <w:r w:rsidR="00606058">
              <w:rPr>
                <w:noProof/>
                <w:webHidden/>
              </w:rPr>
              <w:fldChar w:fldCharType="begin"/>
            </w:r>
            <w:r w:rsidR="00606058">
              <w:rPr>
                <w:noProof/>
                <w:webHidden/>
              </w:rPr>
              <w:instrText xml:space="preserve"> PAGEREF _Toc454029420 \h </w:instrText>
            </w:r>
            <w:r w:rsidR="00606058">
              <w:rPr>
                <w:noProof/>
                <w:webHidden/>
              </w:rPr>
            </w:r>
            <w:r w:rsidR="00606058">
              <w:rPr>
                <w:noProof/>
                <w:webHidden/>
              </w:rPr>
              <w:fldChar w:fldCharType="separate"/>
            </w:r>
            <w:r w:rsidR="00F41806">
              <w:rPr>
                <w:noProof/>
                <w:webHidden/>
              </w:rPr>
              <w:t>19</w:t>
            </w:r>
            <w:r w:rsidR="00606058">
              <w:rPr>
                <w:noProof/>
                <w:webHidden/>
              </w:rPr>
              <w:fldChar w:fldCharType="end"/>
            </w:r>
          </w:hyperlink>
        </w:p>
        <w:p w14:paraId="71C4446B" w14:textId="33FF8B76"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21" w:history="1">
            <w:r w:rsidR="00606058" w:rsidRPr="00AA0649">
              <w:rPr>
                <w:rStyle w:val="Hipervnculo"/>
                <w:noProof/>
              </w:rPr>
              <w:t>3.7.</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Configuración de Nutch</w:t>
            </w:r>
            <w:r w:rsidR="00606058">
              <w:rPr>
                <w:noProof/>
                <w:webHidden/>
              </w:rPr>
              <w:tab/>
            </w:r>
            <w:r w:rsidR="00606058">
              <w:rPr>
                <w:noProof/>
                <w:webHidden/>
              </w:rPr>
              <w:fldChar w:fldCharType="begin"/>
            </w:r>
            <w:r w:rsidR="00606058">
              <w:rPr>
                <w:noProof/>
                <w:webHidden/>
              </w:rPr>
              <w:instrText xml:space="preserve"> PAGEREF _Toc454029421 \h </w:instrText>
            </w:r>
            <w:r w:rsidR="00606058">
              <w:rPr>
                <w:noProof/>
                <w:webHidden/>
              </w:rPr>
            </w:r>
            <w:r w:rsidR="00606058">
              <w:rPr>
                <w:noProof/>
                <w:webHidden/>
              </w:rPr>
              <w:fldChar w:fldCharType="separate"/>
            </w:r>
            <w:r w:rsidR="00F41806">
              <w:rPr>
                <w:noProof/>
                <w:webHidden/>
              </w:rPr>
              <w:t>19</w:t>
            </w:r>
            <w:r w:rsidR="00606058">
              <w:rPr>
                <w:noProof/>
                <w:webHidden/>
              </w:rPr>
              <w:fldChar w:fldCharType="end"/>
            </w:r>
          </w:hyperlink>
        </w:p>
        <w:p w14:paraId="1181A938" w14:textId="2DF7D058" w:rsidR="00606058" w:rsidRDefault="001B178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22" w:history="1">
            <w:r w:rsidR="00606058" w:rsidRPr="00AA0649">
              <w:rPr>
                <w:rStyle w:val="Hipervnculo"/>
                <w:noProof/>
              </w:rPr>
              <w:t>3.7.1.</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Parámetros de configuración</w:t>
            </w:r>
            <w:r w:rsidR="00606058">
              <w:rPr>
                <w:noProof/>
                <w:webHidden/>
              </w:rPr>
              <w:tab/>
            </w:r>
            <w:r w:rsidR="00606058">
              <w:rPr>
                <w:noProof/>
                <w:webHidden/>
              </w:rPr>
              <w:fldChar w:fldCharType="begin"/>
            </w:r>
            <w:r w:rsidR="00606058">
              <w:rPr>
                <w:noProof/>
                <w:webHidden/>
              </w:rPr>
              <w:instrText xml:space="preserve"> PAGEREF _Toc454029422 \h </w:instrText>
            </w:r>
            <w:r w:rsidR="00606058">
              <w:rPr>
                <w:noProof/>
                <w:webHidden/>
              </w:rPr>
            </w:r>
            <w:r w:rsidR="00606058">
              <w:rPr>
                <w:noProof/>
                <w:webHidden/>
              </w:rPr>
              <w:fldChar w:fldCharType="separate"/>
            </w:r>
            <w:r w:rsidR="00F41806">
              <w:rPr>
                <w:noProof/>
                <w:webHidden/>
              </w:rPr>
              <w:t>20</w:t>
            </w:r>
            <w:r w:rsidR="00606058">
              <w:rPr>
                <w:noProof/>
                <w:webHidden/>
              </w:rPr>
              <w:fldChar w:fldCharType="end"/>
            </w:r>
          </w:hyperlink>
        </w:p>
        <w:p w14:paraId="364595FF" w14:textId="0A678AEA" w:rsidR="00606058" w:rsidRDefault="001B178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23" w:history="1">
            <w:r w:rsidR="00606058" w:rsidRPr="00AA0649">
              <w:rPr>
                <w:rStyle w:val="Hipervnculo"/>
                <w:noProof/>
              </w:rPr>
              <w:t>3.7.2.</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Parámetros propios</w:t>
            </w:r>
            <w:r w:rsidR="00606058">
              <w:rPr>
                <w:noProof/>
                <w:webHidden/>
              </w:rPr>
              <w:tab/>
            </w:r>
            <w:r w:rsidR="00606058">
              <w:rPr>
                <w:noProof/>
                <w:webHidden/>
              </w:rPr>
              <w:fldChar w:fldCharType="begin"/>
            </w:r>
            <w:r w:rsidR="00606058">
              <w:rPr>
                <w:noProof/>
                <w:webHidden/>
              </w:rPr>
              <w:instrText xml:space="preserve"> PAGEREF _Toc454029423 \h </w:instrText>
            </w:r>
            <w:r w:rsidR="00606058">
              <w:rPr>
                <w:noProof/>
                <w:webHidden/>
              </w:rPr>
            </w:r>
            <w:r w:rsidR="00606058">
              <w:rPr>
                <w:noProof/>
                <w:webHidden/>
              </w:rPr>
              <w:fldChar w:fldCharType="separate"/>
            </w:r>
            <w:r w:rsidR="00F41806">
              <w:rPr>
                <w:noProof/>
                <w:webHidden/>
              </w:rPr>
              <w:t>20</w:t>
            </w:r>
            <w:r w:rsidR="00606058">
              <w:rPr>
                <w:noProof/>
                <w:webHidden/>
              </w:rPr>
              <w:fldChar w:fldCharType="end"/>
            </w:r>
          </w:hyperlink>
        </w:p>
        <w:p w14:paraId="26982A82" w14:textId="236BC3FB" w:rsidR="00606058" w:rsidRDefault="001B1786">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424" w:history="1">
            <w:r w:rsidR="00606058" w:rsidRPr="00AA0649">
              <w:rPr>
                <w:rStyle w:val="Hipervnculo"/>
                <w:noProof/>
              </w:rPr>
              <w:t>4.</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GeoCrawler</w:t>
            </w:r>
            <w:r w:rsidR="00606058">
              <w:rPr>
                <w:noProof/>
                <w:webHidden/>
              </w:rPr>
              <w:tab/>
            </w:r>
            <w:r w:rsidR="00606058">
              <w:rPr>
                <w:noProof/>
                <w:webHidden/>
              </w:rPr>
              <w:fldChar w:fldCharType="begin"/>
            </w:r>
            <w:r w:rsidR="00606058">
              <w:rPr>
                <w:noProof/>
                <w:webHidden/>
              </w:rPr>
              <w:instrText xml:space="preserve"> PAGEREF _Toc454029424 \h </w:instrText>
            </w:r>
            <w:r w:rsidR="00606058">
              <w:rPr>
                <w:noProof/>
                <w:webHidden/>
              </w:rPr>
            </w:r>
            <w:r w:rsidR="00606058">
              <w:rPr>
                <w:noProof/>
                <w:webHidden/>
              </w:rPr>
              <w:fldChar w:fldCharType="separate"/>
            </w:r>
            <w:r w:rsidR="00F41806">
              <w:rPr>
                <w:noProof/>
                <w:webHidden/>
              </w:rPr>
              <w:t>21</w:t>
            </w:r>
            <w:r w:rsidR="00606058">
              <w:rPr>
                <w:noProof/>
                <w:webHidden/>
              </w:rPr>
              <w:fldChar w:fldCharType="end"/>
            </w:r>
          </w:hyperlink>
        </w:p>
        <w:p w14:paraId="36A39305" w14:textId="53B1A418"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25" w:history="1">
            <w:r w:rsidR="00606058" w:rsidRPr="00AA0649">
              <w:rPr>
                <w:rStyle w:val="Hipervnculo"/>
                <w:noProof/>
              </w:rPr>
              <w:t>4.1.</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Documentos OGC</w:t>
            </w:r>
            <w:r w:rsidR="00606058">
              <w:rPr>
                <w:noProof/>
                <w:webHidden/>
              </w:rPr>
              <w:tab/>
            </w:r>
            <w:r w:rsidR="00606058">
              <w:rPr>
                <w:noProof/>
                <w:webHidden/>
              </w:rPr>
              <w:fldChar w:fldCharType="begin"/>
            </w:r>
            <w:r w:rsidR="00606058">
              <w:rPr>
                <w:noProof/>
                <w:webHidden/>
              </w:rPr>
              <w:instrText xml:space="preserve"> PAGEREF _Toc454029425 \h </w:instrText>
            </w:r>
            <w:r w:rsidR="00606058">
              <w:rPr>
                <w:noProof/>
                <w:webHidden/>
              </w:rPr>
            </w:r>
            <w:r w:rsidR="00606058">
              <w:rPr>
                <w:noProof/>
                <w:webHidden/>
              </w:rPr>
              <w:fldChar w:fldCharType="separate"/>
            </w:r>
            <w:r w:rsidR="00F41806">
              <w:rPr>
                <w:noProof/>
                <w:webHidden/>
              </w:rPr>
              <w:t>21</w:t>
            </w:r>
            <w:r w:rsidR="00606058">
              <w:rPr>
                <w:noProof/>
                <w:webHidden/>
              </w:rPr>
              <w:fldChar w:fldCharType="end"/>
            </w:r>
          </w:hyperlink>
        </w:p>
        <w:p w14:paraId="3C4BFFD5" w14:textId="1C474E96"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26" w:history="1">
            <w:r w:rsidR="00606058" w:rsidRPr="00AA0649">
              <w:rPr>
                <w:rStyle w:val="Hipervnculo"/>
                <w:noProof/>
                <w:lang w:val="en-US"/>
              </w:rPr>
              <w:t>4.2.</w:t>
            </w:r>
            <w:r w:rsidR="00606058">
              <w:rPr>
                <w:rFonts w:asciiTheme="minorHAnsi" w:eastAsiaTheme="minorEastAsia" w:hAnsiTheme="minorHAnsi" w:cstheme="minorBidi"/>
                <w:noProof/>
                <w:sz w:val="22"/>
                <w:szCs w:val="22"/>
                <w:lang w:val="es-ES" w:eastAsia="es-ES"/>
              </w:rPr>
              <w:tab/>
            </w:r>
            <w:r w:rsidR="00606058" w:rsidRPr="00AA0649">
              <w:rPr>
                <w:rStyle w:val="Hipervnculo"/>
                <w:noProof/>
                <w:lang w:val="en-US"/>
              </w:rPr>
              <w:t>Modificaciones</w:t>
            </w:r>
            <w:r w:rsidR="00606058">
              <w:rPr>
                <w:noProof/>
                <w:webHidden/>
              </w:rPr>
              <w:tab/>
            </w:r>
            <w:r w:rsidR="00606058">
              <w:rPr>
                <w:noProof/>
                <w:webHidden/>
              </w:rPr>
              <w:fldChar w:fldCharType="begin"/>
            </w:r>
            <w:r w:rsidR="00606058">
              <w:rPr>
                <w:noProof/>
                <w:webHidden/>
              </w:rPr>
              <w:instrText xml:space="preserve"> PAGEREF _Toc454029426 \h </w:instrText>
            </w:r>
            <w:r w:rsidR="00606058">
              <w:rPr>
                <w:noProof/>
                <w:webHidden/>
              </w:rPr>
            </w:r>
            <w:r w:rsidR="00606058">
              <w:rPr>
                <w:noProof/>
                <w:webHidden/>
              </w:rPr>
              <w:fldChar w:fldCharType="separate"/>
            </w:r>
            <w:r w:rsidR="00F41806">
              <w:rPr>
                <w:noProof/>
                <w:webHidden/>
              </w:rPr>
              <w:t>21</w:t>
            </w:r>
            <w:r w:rsidR="00606058">
              <w:rPr>
                <w:noProof/>
                <w:webHidden/>
              </w:rPr>
              <w:fldChar w:fldCharType="end"/>
            </w:r>
          </w:hyperlink>
        </w:p>
        <w:p w14:paraId="4AA26020" w14:textId="3B6A450F" w:rsidR="00606058" w:rsidRDefault="001B178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27" w:history="1">
            <w:r w:rsidR="00606058" w:rsidRPr="00AA0649">
              <w:rPr>
                <w:rStyle w:val="Hipervnculo"/>
                <w:noProof/>
              </w:rPr>
              <w:t>4.2.1.</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OgcParseFilter</w:t>
            </w:r>
            <w:r w:rsidR="00606058">
              <w:rPr>
                <w:noProof/>
                <w:webHidden/>
              </w:rPr>
              <w:tab/>
            </w:r>
            <w:r w:rsidR="00606058">
              <w:rPr>
                <w:noProof/>
                <w:webHidden/>
              </w:rPr>
              <w:fldChar w:fldCharType="begin"/>
            </w:r>
            <w:r w:rsidR="00606058">
              <w:rPr>
                <w:noProof/>
                <w:webHidden/>
              </w:rPr>
              <w:instrText xml:space="preserve"> PAGEREF _Toc454029427 \h </w:instrText>
            </w:r>
            <w:r w:rsidR="00606058">
              <w:rPr>
                <w:noProof/>
                <w:webHidden/>
              </w:rPr>
            </w:r>
            <w:r w:rsidR="00606058">
              <w:rPr>
                <w:noProof/>
                <w:webHidden/>
              </w:rPr>
              <w:fldChar w:fldCharType="separate"/>
            </w:r>
            <w:r w:rsidR="00F41806">
              <w:rPr>
                <w:noProof/>
                <w:webHidden/>
              </w:rPr>
              <w:t>22</w:t>
            </w:r>
            <w:r w:rsidR="00606058">
              <w:rPr>
                <w:noProof/>
                <w:webHidden/>
              </w:rPr>
              <w:fldChar w:fldCharType="end"/>
            </w:r>
          </w:hyperlink>
        </w:p>
        <w:p w14:paraId="524E8BFB" w14:textId="4160C4F0" w:rsidR="00606058" w:rsidRDefault="001B178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28" w:history="1">
            <w:r w:rsidR="00606058" w:rsidRPr="00AA0649">
              <w:rPr>
                <w:rStyle w:val="Hipervnculo"/>
                <w:noProof/>
              </w:rPr>
              <w:t>4.2.2.</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OgcIndexingFilter</w:t>
            </w:r>
            <w:r w:rsidR="00606058">
              <w:rPr>
                <w:noProof/>
                <w:webHidden/>
              </w:rPr>
              <w:tab/>
            </w:r>
            <w:r w:rsidR="00606058">
              <w:rPr>
                <w:noProof/>
                <w:webHidden/>
              </w:rPr>
              <w:fldChar w:fldCharType="begin"/>
            </w:r>
            <w:r w:rsidR="00606058">
              <w:rPr>
                <w:noProof/>
                <w:webHidden/>
              </w:rPr>
              <w:instrText xml:space="preserve"> PAGEREF _Toc454029428 \h </w:instrText>
            </w:r>
            <w:r w:rsidR="00606058">
              <w:rPr>
                <w:noProof/>
                <w:webHidden/>
              </w:rPr>
            </w:r>
            <w:r w:rsidR="00606058">
              <w:rPr>
                <w:noProof/>
                <w:webHidden/>
              </w:rPr>
              <w:fldChar w:fldCharType="separate"/>
            </w:r>
            <w:r w:rsidR="00F41806">
              <w:rPr>
                <w:noProof/>
                <w:webHidden/>
              </w:rPr>
              <w:t>27</w:t>
            </w:r>
            <w:r w:rsidR="00606058">
              <w:rPr>
                <w:noProof/>
                <w:webHidden/>
              </w:rPr>
              <w:fldChar w:fldCharType="end"/>
            </w:r>
          </w:hyperlink>
        </w:p>
        <w:p w14:paraId="2A5D0CA7" w14:textId="3BF3B56C" w:rsidR="00606058" w:rsidRDefault="001B178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29" w:history="1">
            <w:r w:rsidR="00606058" w:rsidRPr="00AA0649">
              <w:rPr>
                <w:rStyle w:val="Hipervnculo"/>
                <w:noProof/>
              </w:rPr>
              <w:t>4.2.3.</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SharkScoringFilter</w:t>
            </w:r>
            <w:r w:rsidR="00606058">
              <w:rPr>
                <w:noProof/>
                <w:webHidden/>
              </w:rPr>
              <w:tab/>
            </w:r>
            <w:r w:rsidR="00606058">
              <w:rPr>
                <w:noProof/>
                <w:webHidden/>
              </w:rPr>
              <w:fldChar w:fldCharType="begin"/>
            </w:r>
            <w:r w:rsidR="00606058">
              <w:rPr>
                <w:noProof/>
                <w:webHidden/>
              </w:rPr>
              <w:instrText xml:space="preserve"> PAGEREF _Toc454029429 \h </w:instrText>
            </w:r>
            <w:r w:rsidR="00606058">
              <w:rPr>
                <w:noProof/>
                <w:webHidden/>
              </w:rPr>
            </w:r>
            <w:r w:rsidR="00606058">
              <w:rPr>
                <w:noProof/>
                <w:webHidden/>
              </w:rPr>
              <w:fldChar w:fldCharType="separate"/>
            </w:r>
            <w:r w:rsidR="00F41806">
              <w:rPr>
                <w:noProof/>
                <w:webHidden/>
              </w:rPr>
              <w:t>29</w:t>
            </w:r>
            <w:r w:rsidR="00606058">
              <w:rPr>
                <w:noProof/>
                <w:webHidden/>
              </w:rPr>
              <w:fldChar w:fldCharType="end"/>
            </w:r>
          </w:hyperlink>
        </w:p>
        <w:p w14:paraId="4EBB2ECB" w14:textId="4EC0C301" w:rsidR="00606058" w:rsidRDefault="001B1786">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30" w:history="1">
            <w:r w:rsidR="00606058" w:rsidRPr="00AA0649">
              <w:rPr>
                <w:rStyle w:val="Hipervnculo"/>
                <w:noProof/>
              </w:rPr>
              <w:t>4.2.4.</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OgcIndexWriter</w:t>
            </w:r>
            <w:r w:rsidR="00606058">
              <w:rPr>
                <w:noProof/>
                <w:webHidden/>
              </w:rPr>
              <w:tab/>
            </w:r>
            <w:r w:rsidR="00606058">
              <w:rPr>
                <w:noProof/>
                <w:webHidden/>
              </w:rPr>
              <w:fldChar w:fldCharType="begin"/>
            </w:r>
            <w:r w:rsidR="00606058">
              <w:rPr>
                <w:noProof/>
                <w:webHidden/>
              </w:rPr>
              <w:instrText xml:space="preserve"> PAGEREF _Toc454029430 \h </w:instrText>
            </w:r>
            <w:r w:rsidR="00606058">
              <w:rPr>
                <w:noProof/>
                <w:webHidden/>
              </w:rPr>
            </w:r>
            <w:r w:rsidR="00606058">
              <w:rPr>
                <w:noProof/>
                <w:webHidden/>
              </w:rPr>
              <w:fldChar w:fldCharType="separate"/>
            </w:r>
            <w:r w:rsidR="00F41806">
              <w:rPr>
                <w:noProof/>
                <w:webHidden/>
              </w:rPr>
              <w:t>33</w:t>
            </w:r>
            <w:r w:rsidR="00606058">
              <w:rPr>
                <w:noProof/>
                <w:webHidden/>
              </w:rPr>
              <w:fldChar w:fldCharType="end"/>
            </w:r>
          </w:hyperlink>
        </w:p>
        <w:p w14:paraId="7DFF1090" w14:textId="7F5734F9"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1" w:history="1">
            <w:r w:rsidR="00606058" w:rsidRPr="00AA0649">
              <w:rPr>
                <w:rStyle w:val="Hipervnculo"/>
                <w:noProof/>
                <w:lang w:val="es-ES"/>
              </w:rPr>
              <w:t>4.3.</w:t>
            </w:r>
            <w:r w:rsidR="00606058">
              <w:rPr>
                <w:rFonts w:asciiTheme="minorHAnsi" w:eastAsiaTheme="minorEastAsia" w:hAnsiTheme="minorHAnsi" w:cstheme="minorBidi"/>
                <w:noProof/>
                <w:sz w:val="22"/>
                <w:szCs w:val="22"/>
                <w:lang w:val="es-ES" w:eastAsia="es-ES"/>
              </w:rPr>
              <w:tab/>
            </w:r>
            <w:r w:rsidR="00606058" w:rsidRPr="00AA0649">
              <w:rPr>
                <w:rStyle w:val="Hipervnculo"/>
                <w:noProof/>
                <w:lang w:val="es-ES"/>
              </w:rPr>
              <w:t>Algoritmo búsqueda</w:t>
            </w:r>
            <w:r w:rsidR="00606058">
              <w:rPr>
                <w:noProof/>
                <w:webHidden/>
              </w:rPr>
              <w:tab/>
            </w:r>
            <w:r w:rsidR="00606058">
              <w:rPr>
                <w:noProof/>
                <w:webHidden/>
              </w:rPr>
              <w:fldChar w:fldCharType="begin"/>
            </w:r>
            <w:r w:rsidR="00606058">
              <w:rPr>
                <w:noProof/>
                <w:webHidden/>
              </w:rPr>
              <w:instrText xml:space="preserve"> PAGEREF _Toc454029431 \h </w:instrText>
            </w:r>
            <w:r w:rsidR="00606058">
              <w:rPr>
                <w:noProof/>
                <w:webHidden/>
              </w:rPr>
            </w:r>
            <w:r w:rsidR="00606058">
              <w:rPr>
                <w:noProof/>
                <w:webHidden/>
              </w:rPr>
              <w:fldChar w:fldCharType="separate"/>
            </w:r>
            <w:r w:rsidR="00F41806">
              <w:rPr>
                <w:noProof/>
                <w:webHidden/>
              </w:rPr>
              <w:t>35</w:t>
            </w:r>
            <w:r w:rsidR="00606058">
              <w:rPr>
                <w:noProof/>
                <w:webHidden/>
              </w:rPr>
              <w:fldChar w:fldCharType="end"/>
            </w:r>
          </w:hyperlink>
        </w:p>
        <w:p w14:paraId="3D2B56F4" w14:textId="1C3D53C0"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2" w:history="1">
            <w:r w:rsidR="00606058" w:rsidRPr="00AA0649">
              <w:rPr>
                <w:rStyle w:val="Hipervnculo"/>
                <w:noProof/>
              </w:rPr>
              <w:t>4.4.</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Tesauro</w:t>
            </w:r>
            <w:r w:rsidR="00606058">
              <w:rPr>
                <w:noProof/>
                <w:webHidden/>
              </w:rPr>
              <w:tab/>
            </w:r>
            <w:r w:rsidR="00606058">
              <w:rPr>
                <w:noProof/>
                <w:webHidden/>
              </w:rPr>
              <w:fldChar w:fldCharType="begin"/>
            </w:r>
            <w:r w:rsidR="00606058">
              <w:rPr>
                <w:noProof/>
                <w:webHidden/>
              </w:rPr>
              <w:instrText xml:space="preserve"> PAGEREF _Toc454029432 \h </w:instrText>
            </w:r>
            <w:r w:rsidR="00606058">
              <w:rPr>
                <w:noProof/>
                <w:webHidden/>
              </w:rPr>
            </w:r>
            <w:r w:rsidR="00606058">
              <w:rPr>
                <w:noProof/>
                <w:webHidden/>
              </w:rPr>
              <w:fldChar w:fldCharType="separate"/>
            </w:r>
            <w:r w:rsidR="00F41806">
              <w:rPr>
                <w:noProof/>
                <w:webHidden/>
              </w:rPr>
              <w:t>36</w:t>
            </w:r>
            <w:r w:rsidR="00606058">
              <w:rPr>
                <w:noProof/>
                <w:webHidden/>
              </w:rPr>
              <w:fldChar w:fldCharType="end"/>
            </w:r>
          </w:hyperlink>
        </w:p>
        <w:p w14:paraId="42B3A52F" w14:textId="006A042B"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3" w:history="1">
            <w:r w:rsidR="00606058" w:rsidRPr="00AA0649">
              <w:rPr>
                <w:rStyle w:val="Hipervnculo"/>
                <w:noProof/>
              </w:rPr>
              <w:t>4.5.</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Modificaciones extra</w:t>
            </w:r>
            <w:r w:rsidR="00606058">
              <w:rPr>
                <w:noProof/>
                <w:webHidden/>
              </w:rPr>
              <w:tab/>
            </w:r>
            <w:r w:rsidR="00606058">
              <w:rPr>
                <w:noProof/>
                <w:webHidden/>
              </w:rPr>
              <w:fldChar w:fldCharType="begin"/>
            </w:r>
            <w:r w:rsidR="00606058">
              <w:rPr>
                <w:noProof/>
                <w:webHidden/>
              </w:rPr>
              <w:instrText xml:space="preserve"> PAGEREF _Toc454029433 \h </w:instrText>
            </w:r>
            <w:r w:rsidR="00606058">
              <w:rPr>
                <w:noProof/>
                <w:webHidden/>
              </w:rPr>
            </w:r>
            <w:r w:rsidR="00606058">
              <w:rPr>
                <w:noProof/>
                <w:webHidden/>
              </w:rPr>
              <w:fldChar w:fldCharType="separate"/>
            </w:r>
            <w:r w:rsidR="00F41806">
              <w:rPr>
                <w:noProof/>
                <w:webHidden/>
              </w:rPr>
              <w:t>41</w:t>
            </w:r>
            <w:r w:rsidR="00606058">
              <w:rPr>
                <w:noProof/>
                <w:webHidden/>
              </w:rPr>
              <w:fldChar w:fldCharType="end"/>
            </w:r>
          </w:hyperlink>
        </w:p>
        <w:p w14:paraId="00D4CE0D" w14:textId="5DB11A60" w:rsidR="00606058" w:rsidRDefault="001B1786">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434" w:history="1">
            <w:r w:rsidR="00606058" w:rsidRPr="00AA0649">
              <w:rPr>
                <w:rStyle w:val="Hipervnculo"/>
                <w:noProof/>
              </w:rPr>
              <w:t>5.</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Resultados</w:t>
            </w:r>
            <w:r w:rsidR="00606058">
              <w:rPr>
                <w:noProof/>
                <w:webHidden/>
              </w:rPr>
              <w:tab/>
            </w:r>
            <w:r w:rsidR="00606058">
              <w:rPr>
                <w:noProof/>
                <w:webHidden/>
              </w:rPr>
              <w:fldChar w:fldCharType="begin"/>
            </w:r>
            <w:r w:rsidR="00606058">
              <w:rPr>
                <w:noProof/>
                <w:webHidden/>
              </w:rPr>
              <w:instrText xml:space="preserve"> PAGEREF _Toc454029434 \h </w:instrText>
            </w:r>
            <w:r w:rsidR="00606058">
              <w:rPr>
                <w:noProof/>
                <w:webHidden/>
              </w:rPr>
            </w:r>
            <w:r w:rsidR="00606058">
              <w:rPr>
                <w:noProof/>
                <w:webHidden/>
              </w:rPr>
              <w:fldChar w:fldCharType="separate"/>
            </w:r>
            <w:r w:rsidR="00F41806">
              <w:rPr>
                <w:noProof/>
                <w:webHidden/>
              </w:rPr>
              <w:t>43</w:t>
            </w:r>
            <w:r w:rsidR="00606058">
              <w:rPr>
                <w:noProof/>
                <w:webHidden/>
              </w:rPr>
              <w:fldChar w:fldCharType="end"/>
            </w:r>
          </w:hyperlink>
        </w:p>
        <w:p w14:paraId="7EF17141" w14:textId="34B03A1A"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5" w:history="1">
            <w:r w:rsidR="00606058" w:rsidRPr="00AA0649">
              <w:rPr>
                <w:rStyle w:val="Hipervnculo"/>
                <w:noProof/>
              </w:rPr>
              <w:t>5.1.</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Ejemplo de ejecución</w:t>
            </w:r>
            <w:r w:rsidR="00606058">
              <w:rPr>
                <w:noProof/>
                <w:webHidden/>
              </w:rPr>
              <w:tab/>
            </w:r>
            <w:r w:rsidR="00606058">
              <w:rPr>
                <w:noProof/>
                <w:webHidden/>
              </w:rPr>
              <w:fldChar w:fldCharType="begin"/>
            </w:r>
            <w:r w:rsidR="00606058">
              <w:rPr>
                <w:noProof/>
                <w:webHidden/>
              </w:rPr>
              <w:instrText xml:space="preserve"> PAGEREF _Toc454029435 \h </w:instrText>
            </w:r>
            <w:r w:rsidR="00606058">
              <w:rPr>
                <w:noProof/>
                <w:webHidden/>
              </w:rPr>
            </w:r>
            <w:r w:rsidR="00606058">
              <w:rPr>
                <w:noProof/>
                <w:webHidden/>
              </w:rPr>
              <w:fldChar w:fldCharType="separate"/>
            </w:r>
            <w:r w:rsidR="00F41806">
              <w:rPr>
                <w:noProof/>
                <w:webHidden/>
              </w:rPr>
              <w:t>43</w:t>
            </w:r>
            <w:r w:rsidR="00606058">
              <w:rPr>
                <w:noProof/>
                <w:webHidden/>
              </w:rPr>
              <w:fldChar w:fldCharType="end"/>
            </w:r>
          </w:hyperlink>
        </w:p>
        <w:p w14:paraId="0F92D516" w14:textId="2B4F33D9"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6" w:history="1">
            <w:r w:rsidR="00606058" w:rsidRPr="00AA0649">
              <w:rPr>
                <w:rStyle w:val="Hipervnculo"/>
                <w:noProof/>
              </w:rPr>
              <w:t>5.2.</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Problemas encontrados</w:t>
            </w:r>
            <w:r w:rsidR="00606058">
              <w:rPr>
                <w:noProof/>
                <w:webHidden/>
              </w:rPr>
              <w:tab/>
            </w:r>
            <w:r w:rsidR="00606058">
              <w:rPr>
                <w:noProof/>
                <w:webHidden/>
              </w:rPr>
              <w:fldChar w:fldCharType="begin"/>
            </w:r>
            <w:r w:rsidR="00606058">
              <w:rPr>
                <w:noProof/>
                <w:webHidden/>
              </w:rPr>
              <w:instrText xml:space="preserve"> PAGEREF _Toc454029436 \h </w:instrText>
            </w:r>
            <w:r w:rsidR="00606058">
              <w:rPr>
                <w:noProof/>
                <w:webHidden/>
              </w:rPr>
            </w:r>
            <w:r w:rsidR="00606058">
              <w:rPr>
                <w:noProof/>
                <w:webHidden/>
              </w:rPr>
              <w:fldChar w:fldCharType="separate"/>
            </w:r>
            <w:r w:rsidR="00F41806">
              <w:rPr>
                <w:noProof/>
                <w:webHidden/>
              </w:rPr>
              <w:t>43</w:t>
            </w:r>
            <w:r w:rsidR="00606058">
              <w:rPr>
                <w:noProof/>
                <w:webHidden/>
              </w:rPr>
              <w:fldChar w:fldCharType="end"/>
            </w:r>
          </w:hyperlink>
        </w:p>
        <w:p w14:paraId="0F055F6C" w14:textId="3C9712BA" w:rsidR="00606058" w:rsidRDefault="001B1786">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437" w:history="1">
            <w:r w:rsidR="00606058" w:rsidRPr="00AA0649">
              <w:rPr>
                <w:rStyle w:val="Hipervnculo"/>
                <w:noProof/>
              </w:rPr>
              <w:t>6.</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Conclusiones y futuro</w:t>
            </w:r>
            <w:r w:rsidR="00606058">
              <w:rPr>
                <w:noProof/>
                <w:webHidden/>
              </w:rPr>
              <w:tab/>
            </w:r>
            <w:r w:rsidR="00606058">
              <w:rPr>
                <w:noProof/>
                <w:webHidden/>
              </w:rPr>
              <w:fldChar w:fldCharType="begin"/>
            </w:r>
            <w:r w:rsidR="00606058">
              <w:rPr>
                <w:noProof/>
                <w:webHidden/>
              </w:rPr>
              <w:instrText xml:space="preserve"> PAGEREF _Toc454029437 \h </w:instrText>
            </w:r>
            <w:r w:rsidR="00606058">
              <w:rPr>
                <w:noProof/>
                <w:webHidden/>
              </w:rPr>
            </w:r>
            <w:r w:rsidR="00606058">
              <w:rPr>
                <w:noProof/>
                <w:webHidden/>
              </w:rPr>
              <w:fldChar w:fldCharType="separate"/>
            </w:r>
            <w:r w:rsidR="00F41806">
              <w:rPr>
                <w:noProof/>
                <w:webHidden/>
              </w:rPr>
              <w:t>45</w:t>
            </w:r>
            <w:r w:rsidR="00606058">
              <w:rPr>
                <w:noProof/>
                <w:webHidden/>
              </w:rPr>
              <w:fldChar w:fldCharType="end"/>
            </w:r>
          </w:hyperlink>
        </w:p>
        <w:p w14:paraId="5C2A6F13" w14:textId="0CE8E8F5"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8" w:history="1">
            <w:r w:rsidR="00606058" w:rsidRPr="00AA0649">
              <w:rPr>
                <w:rStyle w:val="Hipervnculo"/>
                <w:noProof/>
              </w:rPr>
              <w:t>6.1.</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Conclusión personal</w:t>
            </w:r>
            <w:r w:rsidR="00606058">
              <w:rPr>
                <w:noProof/>
                <w:webHidden/>
              </w:rPr>
              <w:tab/>
            </w:r>
            <w:r w:rsidR="00606058">
              <w:rPr>
                <w:noProof/>
                <w:webHidden/>
              </w:rPr>
              <w:fldChar w:fldCharType="begin"/>
            </w:r>
            <w:r w:rsidR="00606058">
              <w:rPr>
                <w:noProof/>
                <w:webHidden/>
              </w:rPr>
              <w:instrText xml:space="preserve"> PAGEREF _Toc454029438 \h </w:instrText>
            </w:r>
            <w:r w:rsidR="00606058">
              <w:rPr>
                <w:noProof/>
                <w:webHidden/>
              </w:rPr>
            </w:r>
            <w:r w:rsidR="00606058">
              <w:rPr>
                <w:noProof/>
                <w:webHidden/>
              </w:rPr>
              <w:fldChar w:fldCharType="separate"/>
            </w:r>
            <w:r w:rsidR="00F41806">
              <w:rPr>
                <w:noProof/>
                <w:webHidden/>
              </w:rPr>
              <w:t>45</w:t>
            </w:r>
            <w:r w:rsidR="00606058">
              <w:rPr>
                <w:noProof/>
                <w:webHidden/>
              </w:rPr>
              <w:fldChar w:fldCharType="end"/>
            </w:r>
          </w:hyperlink>
        </w:p>
        <w:p w14:paraId="62F4189F" w14:textId="02678E2B"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9" w:history="1">
            <w:r w:rsidR="00606058" w:rsidRPr="00AA0649">
              <w:rPr>
                <w:rStyle w:val="Hipervnculo"/>
                <w:noProof/>
              </w:rPr>
              <w:t>6.2.</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Conclusiones sobre el trabajo</w:t>
            </w:r>
            <w:r w:rsidR="00606058">
              <w:rPr>
                <w:noProof/>
                <w:webHidden/>
              </w:rPr>
              <w:tab/>
            </w:r>
            <w:r w:rsidR="00606058">
              <w:rPr>
                <w:noProof/>
                <w:webHidden/>
              </w:rPr>
              <w:fldChar w:fldCharType="begin"/>
            </w:r>
            <w:r w:rsidR="00606058">
              <w:rPr>
                <w:noProof/>
                <w:webHidden/>
              </w:rPr>
              <w:instrText xml:space="preserve"> PAGEREF _Toc454029439 \h </w:instrText>
            </w:r>
            <w:r w:rsidR="00606058">
              <w:rPr>
                <w:noProof/>
                <w:webHidden/>
              </w:rPr>
            </w:r>
            <w:r w:rsidR="00606058">
              <w:rPr>
                <w:noProof/>
                <w:webHidden/>
              </w:rPr>
              <w:fldChar w:fldCharType="separate"/>
            </w:r>
            <w:r w:rsidR="00F41806">
              <w:rPr>
                <w:noProof/>
                <w:webHidden/>
              </w:rPr>
              <w:t>45</w:t>
            </w:r>
            <w:r w:rsidR="00606058">
              <w:rPr>
                <w:noProof/>
                <w:webHidden/>
              </w:rPr>
              <w:fldChar w:fldCharType="end"/>
            </w:r>
          </w:hyperlink>
        </w:p>
        <w:p w14:paraId="49617B1B" w14:textId="0F2F1C36" w:rsidR="00606058" w:rsidRDefault="001B1786">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40" w:history="1">
            <w:r w:rsidR="00606058" w:rsidRPr="00AA0649">
              <w:rPr>
                <w:rStyle w:val="Hipervnculo"/>
                <w:noProof/>
              </w:rPr>
              <w:t>6.3.</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Mejoras futuras</w:t>
            </w:r>
            <w:r w:rsidR="00606058">
              <w:rPr>
                <w:noProof/>
                <w:webHidden/>
              </w:rPr>
              <w:tab/>
            </w:r>
            <w:r w:rsidR="00606058">
              <w:rPr>
                <w:noProof/>
                <w:webHidden/>
              </w:rPr>
              <w:fldChar w:fldCharType="begin"/>
            </w:r>
            <w:r w:rsidR="00606058">
              <w:rPr>
                <w:noProof/>
                <w:webHidden/>
              </w:rPr>
              <w:instrText xml:space="preserve"> PAGEREF _Toc454029440 \h </w:instrText>
            </w:r>
            <w:r w:rsidR="00606058">
              <w:rPr>
                <w:noProof/>
                <w:webHidden/>
              </w:rPr>
            </w:r>
            <w:r w:rsidR="00606058">
              <w:rPr>
                <w:noProof/>
                <w:webHidden/>
              </w:rPr>
              <w:fldChar w:fldCharType="separate"/>
            </w:r>
            <w:r w:rsidR="00F41806">
              <w:rPr>
                <w:noProof/>
                <w:webHidden/>
              </w:rPr>
              <w:t>46</w:t>
            </w:r>
            <w:r w:rsidR="00606058">
              <w:rPr>
                <w:noProof/>
                <w:webHidden/>
              </w:rPr>
              <w:fldChar w:fldCharType="end"/>
            </w:r>
          </w:hyperlink>
        </w:p>
        <w:p w14:paraId="3BBC9180" w14:textId="20ADF6C7" w:rsidR="00606058" w:rsidRDefault="001B1786">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441" w:history="1">
            <w:r w:rsidR="00606058" w:rsidRPr="00AA0649">
              <w:rPr>
                <w:rStyle w:val="Hipervnculo"/>
                <w:noProof/>
              </w:rPr>
              <w:t>7.</w:t>
            </w:r>
            <w:r w:rsidR="00606058">
              <w:rPr>
                <w:rFonts w:asciiTheme="minorHAnsi" w:eastAsiaTheme="minorEastAsia" w:hAnsiTheme="minorHAnsi" w:cstheme="minorBidi"/>
                <w:noProof/>
                <w:sz w:val="22"/>
                <w:szCs w:val="22"/>
                <w:lang w:val="es-ES" w:eastAsia="es-ES"/>
              </w:rPr>
              <w:tab/>
            </w:r>
            <w:r w:rsidR="00606058" w:rsidRPr="00AA0649">
              <w:rPr>
                <w:rStyle w:val="Hipervnculo"/>
                <w:noProof/>
              </w:rPr>
              <w:t>Bibliografía</w:t>
            </w:r>
            <w:r w:rsidR="00606058">
              <w:rPr>
                <w:noProof/>
                <w:webHidden/>
              </w:rPr>
              <w:tab/>
            </w:r>
            <w:r w:rsidR="00606058">
              <w:rPr>
                <w:noProof/>
                <w:webHidden/>
              </w:rPr>
              <w:fldChar w:fldCharType="begin"/>
            </w:r>
            <w:r w:rsidR="00606058">
              <w:rPr>
                <w:noProof/>
                <w:webHidden/>
              </w:rPr>
              <w:instrText xml:space="preserve"> PAGEREF _Toc454029441 \h </w:instrText>
            </w:r>
            <w:r w:rsidR="00606058">
              <w:rPr>
                <w:noProof/>
                <w:webHidden/>
              </w:rPr>
            </w:r>
            <w:r w:rsidR="00606058">
              <w:rPr>
                <w:noProof/>
                <w:webHidden/>
              </w:rPr>
              <w:fldChar w:fldCharType="separate"/>
            </w:r>
            <w:r w:rsidR="00F41806">
              <w:rPr>
                <w:noProof/>
                <w:webHidden/>
              </w:rPr>
              <w:t>47</w:t>
            </w:r>
            <w:r w:rsidR="00606058">
              <w:rPr>
                <w:noProof/>
                <w:webHidden/>
              </w:rPr>
              <w:fldChar w:fldCharType="end"/>
            </w:r>
          </w:hyperlink>
        </w:p>
        <w:p w14:paraId="4C26BB68" w14:textId="6F7135FB" w:rsidR="00606058" w:rsidRDefault="001B1786">
          <w:pPr>
            <w:pStyle w:val="TDC1"/>
            <w:tabs>
              <w:tab w:val="right" w:leader="dot" w:pos="8488"/>
            </w:tabs>
            <w:rPr>
              <w:rFonts w:asciiTheme="minorHAnsi" w:eastAsiaTheme="minorEastAsia" w:hAnsiTheme="minorHAnsi" w:cstheme="minorBidi"/>
              <w:noProof/>
              <w:sz w:val="22"/>
              <w:szCs w:val="22"/>
              <w:lang w:val="es-ES" w:eastAsia="es-ES"/>
            </w:rPr>
          </w:pPr>
          <w:hyperlink w:anchor="_Toc454029442" w:history="1">
            <w:r w:rsidR="00606058" w:rsidRPr="00AA0649">
              <w:rPr>
                <w:rStyle w:val="Hipervnculo"/>
                <w:noProof/>
              </w:rPr>
              <w:t>Anexo A – Operaciones de Nutch</w:t>
            </w:r>
            <w:r w:rsidR="00606058">
              <w:rPr>
                <w:noProof/>
                <w:webHidden/>
              </w:rPr>
              <w:tab/>
            </w:r>
            <w:r w:rsidR="00606058">
              <w:rPr>
                <w:noProof/>
                <w:webHidden/>
              </w:rPr>
              <w:fldChar w:fldCharType="begin"/>
            </w:r>
            <w:r w:rsidR="00606058">
              <w:rPr>
                <w:noProof/>
                <w:webHidden/>
              </w:rPr>
              <w:instrText xml:space="preserve"> PAGEREF _Toc454029442 \h </w:instrText>
            </w:r>
            <w:r w:rsidR="00606058">
              <w:rPr>
                <w:noProof/>
                <w:webHidden/>
              </w:rPr>
            </w:r>
            <w:r w:rsidR="00606058">
              <w:rPr>
                <w:noProof/>
                <w:webHidden/>
              </w:rPr>
              <w:fldChar w:fldCharType="separate"/>
            </w:r>
            <w:r w:rsidR="00F41806">
              <w:rPr>
                <w:noProof/>
                <w:webHidden/>
              </w:rPr>
              <w:t>48</w:t>
            </w:r>
            <w:r w:rsidR="00606058">
              <w:rPr>
                <w:noProof/>
                <w:webHidden/>
              </w:rPr>
              <w:fldChar w:fldCharType="end"/>
            </w:r>
          </w:hyperlink>
        </w:p>
        <w:p w14:paraId="04F071CE" w14:textId="1A8EDEA7" w:rsidR="00606058" w:rsidRDefault="001B1786">
          <w:pPr>
            <w:pStyle w:val="TDC1"/>
            <w:tabs>
              <w:tab w:val="right" w:leader="dot" w:pos="8488"/>
            </w:tabs>
            <w:rPr>
              <w:rFonts w:asciiTheme="minorHAnsi" w:eastAsiaTheme="minorEastAsia" w:hAnsiTheme="minorHAnsi" w:cstheme="minorBidi"/>
              <w:noProof/>
              <w:sz w:val="22"/>
              <w:szCs w:val="22"/>
              <w:lang w:val="es-ES" w:eastAsia="es-ES"/>
            </w:rPr>
          </w:pPr>
          <w:hyperlink w:anchor="_Toc454029443" w:history="1">
            <w:r w:rsidR="00606058" w:rsidRPr="00AA0649">
              <w:rPr>
                <w:rStyle w:val="Hipervnculo"/>
                <w:noProof/>
              </w:rPr>
              <w:t>Anexo B – Manual de GeoCrawler</w:t>
            </w:r>
            <w:r w:rsidR="00606058">
              <w:rPr>
                <w:noProof/>
                <w:webHidden/>
              </w:rPr>
              <w:tab/>
            </w:r>
            <w:r w:rsidR="00606058">
              <w:rPr>
                <w:noProof/>
                <w:webHidden/>
              </w:rPr>
              <w:fldChar w:fldCharType="begin"/>
            </w:r>
            <w:r w:rsidR="00606058">
              <w:rPr>
                <w:noProof/>
                <w:webHidden/>
              </w:rPr>
              <w:instrText xml:space="preserve"> PAGEREF _Toc454029443 \h </w:instrText>
            </w:r>
            <w:r w:rsidR="00606058">
              <w:rPr>
                <w:noProof/>
                <w:webHidden/>
              </w:rPr>
            </w:r>
            <w:r w:rsidR="00606058">
              <w:rPr>
                <w:noProof/>
                <w:webHidden/>
              </w:rPr>
              <w:fldChar w:fldCharType="separate"/>
            </w:r>
            <w:r w:rsidR="00F41806">
              <w:rPr>
                <w:noProof/>
                <w:webHidden/>
              </w:rPr>
              <w:t>49</w:t>
            </w:r>
            <w:r w:rsidR="00606058">
              <w:rPr>
                <w:noProof/>
                <w:webHidden/>
              </w:rPr>
              <w:fldChar w:fldCharType="end"/>
            </w:r>
          </w:hyperlink>
        </w:p>
        <w:p w14:paraId="174AAA54" w14:textId="0B7D2EB0" w:rsidR="00606058" w:rsidRDefault="001B1786">
          <w:pPr>
            <w:pStyle w:val="TDC2"/>
            <w:tabs>
              <w:tab w:val="right" w:leader="dot" w:pos="8488"/>
            </w:tabs>
            <w:rPr>
              <w:rFonts w:asciiTheme="minorHAnsi" w:eastAsiaTheme="minorEastAsia" w:hAnsiTheme="minorHAnsi" w:cstheme="minorBidi"/>
              <w:noProof/>
              <w:sz w:val="22"/>
              <w:szCs w:val="22"/>
              <w:lang w:val="es-ES" w:eastAsia="es-ES"/>
            </w:rPr>
          </w:pPr>
          <w:hyperlink w:anchor="_Toc454029444" w:history="1">
            <w:r w:rsidR="00606058" w:rsidRPr="00AA0649">
              <w:rPr>
                <w:rStyle w:val="Hipervnculo"/>
                <w:noProof/>
              </w:rPr>
              <w:t>Compilación</w:t>
            </w:r>
            <w:r w:rsidR="00606058">
              <w:rPr>
                <w:noProof/>
                <w:webHidden/>
              </w:rPr>
              <w:tab/>
            </w:r>
            <w:r w:rsidR="00606058">
              <w:rPr>
                <w:noProof/>
                <w:webHidden/>
              </w:rPr>
              <w:fldChar w:fldCharType="begin"/>
            </w:r>
            <w:r w:rsidR="00606058">
              <w:rPr>
                <w:noProof/>
                <w:webHidden/>
              </w:rPr>
              <w:instrText xml:space="preserve"> PAGEREF _Toc454029444 \h </w:instrText>
            </w:r>
            <w:r w:rsidR="00606058">
              <w:rPr>
                <w:noProof/>
                <w:webHidden/>
              </w:rPr>
            </w:r>
            <w:r w:rsidR="00606058">
              <w:rPr>
                <w:noProof/>
                <w:webHidden/>
              </w:rPr>
              <w:fldChar w:fldCharType="separate"/>
            </w:r>
            <w:r w:rsidR="00F41806">
              <w:rPr>
                <w:noProof/>
                <w:webHidden/>
              </w:rPr>
              <w:t>49</w:t>
            </w:r>
            <w:r w:rsidR="00606058">
              <w:rPr>
                <w:noProof/>
                <w:webHidden/>
              </w:rPr>
              <w:fldChar w:fldCharType="end"/>
            </w:r>
          </w:hyperlink>
        </w:p>
        <w:p w14:paraId="26751EBA" w14:textId="09D25CFE" w:rsidR="00606058" w:rsidRDefault="001B1786">
          <w:pPr>
            <w:pStyle w:val="TDC2"/>
            <w:tabs>
              <w:tab w:val="right" w:leader="dot" w:pos="8488"/>
            </w:tabs>
            <w:rPr>
              <w:rFonts w:asciiTheme="minorHAnsi" w:eastAsiaTheme="minorEastAsia" w:hAnsiTheme="minorHAnsi" w:cstheme="minorBidi"/>
              <w:noProof/>
              <w:sz w:val="22"/>
              <w:szCs w:val="22"/>
              <w:lang w:val="es-ES" w:eastAsia="es-ES"/>
            </w:rPr>
          </w:pPr>
          <w:hyperlink w:anchor="_Toc454029445" w:history="1">
            <w:r w:rsidR="00606058" w:rsidRPr="00AA0649">
              <w:rPr>
                <w:rStyle w:val="Hipervnculo"/>
                <w:noProof/>
              </w:rPr>
              <w:t>Ejecución</w:t>
            </w:r>
            <w:r w:rsidR="00606058">
              <w:rPr>
                <w:noProof/>
                <w:webHidden/>
              </w:rPr>
              <w:tab/>
            </w:r>
            <w:r w:rsidR="00606058">
              <w:rPr>
                <w:noProof/>
                <w:webHidden/>
              </w:rPr>
              <w:fldChar w:fldCharType="begin"/>
            </w:r>
            <w:r w:rsidR="00606058">
              <w:rPr>
                <w:noProof/>
                <w:webHidden/>
              </w:rPr>
              <w:instrText xml:space="preserve"> PAGEREF _Toc454029445 \h </w:instrText>
            </w:r>
            <w:r w:rsidR="00606058">
              <w:rPr>
                <w:noProof/>
                <w:webHidden/>
              </w:rPr>
            </w:r>
            <w:r w:rsidR="00606058">
              <w:rPr>
                <w:noProof/>
                <w:webHidden/>
              </w:rPr>
              <w:fldChar w:fldCharType="separate"/>
            </w:r>
            <w:r w:rsidR="00F41806">
              <w:rPr>
                <w:noProof/>
                <w:webHidden/>
              </w:rPr>
              <w:t>49</w:t>
            </w:r>
            <w:r w:rsidR="00606058">
              <w:rPr>
                <w:noProof/>
                <w:webHidden/>
              </w:rPr>
              <w:fldChar w:fldCharType="end"/>
            </w:r>
          </w:hyperlink>
        </w:p>
        <w:p w14:paraId="7628809C" w14:textId="2B2A46E0" w:rsidR="00606058" w:rsidRDefault="001B1786">
          <w:pPr>
            <w:pStyle w:val="TDC1"/>
            <w:tabs>
              <w:tab w:val="right" w:leader="dot" w:pos="8488"/>
            </w:tabs>
            <w:rPr>
              <w:rFonts w:asciiTheme="minorHAnsi" w:eastAsiaTheme="minorEastAsia" w:hAnsiTheme="minorHAnsi" w:cstheme="minorBidi"/>
              <w:noProof/>
              <w:sz w:val="22"/>
              <w:szCs w:val="22"/>
              <w:lang w:val="es-ES" w:eastAsia="es-ES"/>
            </w:rPr>
          </w:pPr>
          <w:hyperlink w:anchor="_Toc454029446" w:history="1">
            <w:r w:rsidR="00606058" w:rsidRPr="00AA0649">
              <w:rPr>
                <w:rStyle w:val="Hipervnculo"/>
                <w:noProof/>
              </w:rPr>
              <w:t>Anexo C – Tipos de recursos OGC</w:t>
            </w:r>
            <w:r w:rsidR="00606058">
              <w:rPr>
                <w:noProof/>
                <w:webHidden/>
              </w:rPr>
              <w:tab/>
            </w:r>
            <w:r w:rsidR="00606058">
              <w:rPr>
                <w:noProof/>
                <w:webHidden/>
              </w:rPr>
              <w:fldChar w:fldCharType="begin"/>
            </w:r>
            <w:r w:rsidR="00606058">
              <w:rPr>
                <w:noProof/>
                <w:webHidden/>
              </w:rPr>
              <w:instrText xml:space="preserve"> PAGEREF _Toc454029446 \h </w:instrText>
            </w:r>
            <w:r w:rsidR="00606058">
              <w:rPr>
                <w:noProof/>
                <w:webHidden/>
              </w:rPr>
            </w:r>
            <w:r w:rsidR="00606058">
              <w:rPr>
                <w:noProof/>
                <w:webHidden/>
              </w:rPr>
              <w:fldChar w:fldCharType="separate"/>
            </w:r>
            <w:r w:rsidR="00F41806">
              <w:rPr>
                <w:noProof/>
                <w:webHidden/>
              </w:rPr>
              <w:t>50</w:t>
            </w:r>
            <w:r w:rsidR="00606058">
              <w:rPr>
                <w:noProof/>
                <w:webHidden/>
              </w:rPr>
              <w:fldChar w:fldCharType="end"/>
            </w:r>
          </w:hyperlink>
        </w:p>
        <w:p w14:paraId="0ADAE5F9" w14:textId="30853DBE" w:rsidR="00606058" w:rsidRDefault="001B1786">
          <w:pPr>
            <w:pStyle w:val="TDC3"/>
            <w:tabs>
              <w:tab w:val="right" w:leader="dot" w:pos="8488"/>
            </w:tabs>
            <w:rPr>
              <w:rFonts w:asciiTheme="minorHAnsi" w:eastAsiaTheme="minorEastAsia" w:hAnsiTheme="minorHAnsi" w:cstheme="minorBidi"/>
              <w:noProof/>
              <w:sz w:val="22"/>
              <w:szCs w:val="22"/>
              <w:lang w:val="es-ES" w:eastAsia="es-ES"/>
            </w:rPr>
          </w:pPr>
          <w:hyperlink w:anchor="_Toc454029447" w:history="1">
            <w:r w:rsidR="00606058" w:rsidRPr="00AA0649">
              <w:rPr>
                <w:rStyle w:val="Hipervnculo"/>
                <w:noProof/>
                <w:lang w:val="es-ES"/>
              </w:rPr>
              <w:t>WPS</w:t>
            </w:r>
            <w:r w:rsidR="00606058">
              <w:rPr>
                <w:noProof/>
                <w:webHidden/>
              </w:rPr>
              <w:tab/>
            </w:r>
            <w:r w:rsidR="00606058">
              <w:rPr>
                <w:noProof/>
                <w:webHidden/>
              </w:rPr>
              <w:fldChar w:fldCharType="begin"/>
            </w:r>
            <w:r w:rsidR="00606058">
              <w:rPr>
                <w:noProof/>
                <w:webHidden/>
              </w:rPr>
              <w:instrText xml:space="preserve"> PAGEREF _Toc454029447 \h </w:instrText>
            </w:r>
            <w:r w:rsidR="00606058">
              <w:rPr>
                <w:noProof/>
                <w:webHidden/>
              </w:rPr>
            </w:r>
            <w:r w:rsidR="00606058">
              <w:rPr>
                <w:noProof/>
                <w:webHidden/>
              </w:rPr>
              <w:fldChar w:fldCharType="separate"/>
            </w:r>
            <w:r w:rsidR="00F41806">
              <w:rPr>
                <w:noProof/>
                <w:webHidden/>
              </w:rPr>
              <w:t>50</w:t>
            </w:r>
            <w:r w:rsidR="00606058">
              <w:rPr>
                <w:noProof/>
                <w:webHidden/>
              </w:rPr>
              <w:fldChar w:fldCharType="end"/>
            </w:r>
          </w:hyperlink>
        </w:p>
        <w:p w14:paraId="0AB53A55" w14:textId="1405AA57" w:rsidR="00606058" w:rsidRDefault="001B1786">
          <w:pPr>
            <w:pStyle w:val="TDC3"/>
            <w:tabs>
              <w:tab w:val="right" w:leader="dot" w:pos="8488"/>
            </w:tabs>
            <w:rPr>
              <w:rFonts w:asciiTheme="minorHAnsi" w:eastAsiaTheme="minorEastAsia" w:hAnsiTheme="minorHAnsi" w:cstheme="minorBidi"/>
              <w:noProof/>
              <w:sz w:val="22"/>
              <w:szCs w:val="22"/>
              <w:lang w:val="es-ES" w:eastAsia="es-ES"/>
            </w:rPr>
          </w:pPr>
          <w:hyperlink w:anchor="_Toc454029448" w:history="1">
            <w:r w:rsidR="00606058" w:rsidRPr="00AA0649">
              <w:rPr>
                <w:rStyle w:val="Hipervnculo"/>
                <w:noProof/>
                <w:lang w:val="es-ES"/>
              </w:rPr>
              <w:t>WCTS</w:t>
            </w:r>
            <w:r w:rsidR="00606058">
              <w:rPr>
                <w:noProof/>
                <w:webHidden/>
              </w:rPr>
              <w:tab/>
            </w:r>
            <w:r w:rsidR="00606058">
              <w:rPr>
                <w:noProof/>
                <w:webHidden/>
              </w:rPr>
              <w:fldChar w:fldCharType="begin"/>
            </w:r>
            <w:r w:rsidR="00606058">
              <w:rPr>
                <w:noProof/>
                <w:webHidden/>
              </w:rPr>
              <w:instrText xml:space="preserve"> PAGEREF _Toc454029448 \h </w:instrText>
            </w:r>
            <w:r w:rsidR="00606058">
              <w:rPr>
                <w:noProof/>
                <w:webHidden/>
              </w:rPr>
            </w:r>
            <w:r w:rsidR="00606058">
              <w:rPr>
                <w:noProof/>
                <w:webHidden/>
              </w:rPr>
              <w:fldChar w:fldCharType="separate"/>
            </w:r>
            <w:r w:rsidR="00F41806">
              <w:rPr>
                <w:noProof/>
                <w:webHidden/>
              </w:rPr>
              <w:t>50</w:t>
            </w:r>
            <w:r w:rsidR="00606058">
              <w:rPr>
                <w:noProof/>
                <w:webHidden/>
              </w:rPr>
              <w:fldChar w:fldCharType="end"/>
            </w:r>
          </w:hyperlink>
        </w:p>
        <w:p w14:paraId="658B7D2F" w14:textId="04F5D414" w:rsidR="00606058" w:rsidRDefault="001B1786">
          <w:pPr>
            <w:pStyle w:val="TDC3"/>
            <w:tabs>
              <w:tab w:val="right" w:leader="dot" w:pos="8488"/>
            </w:tabs>
            <w:rPr>
              <w:rFonts w:asciiTheme="minorHAnsi" w:eastAsiaTheme="minorEastAsia" w:hAnsiTheme="minorHAnsi" w:cstheme="minorBidi"/>
              <w:noProof/>
              <w:sz w:val="22"/>
              <w:szCs w:val="22"/>
              <w:lang w:val="es-ES" w:eastAsia="es-ES"/>
            </w:rPr>
          </w:pPr>
          <w:hyperlink w:anchor="_Toc454029449" w:history="1">
            <w:r w:rsidR="00606058" w:rsidRPr="00AA0649">
              <w:rPr>
                <w:rStyle w:val="Hipervnculo"/>
                <w:noProof/>
                <w:lang w:val="es-ES"/>
              </w:rPr>
              <w:t>WMS</w:t>
            </w:r>
            <w:r w:rsidR="00606058">
              <w:rPr>
                <w:noProof/>
                <w:webHidden/>
              </w:rPr>
              <w:tab/>
            </w:r>
            <w:r w:rsidR="00606058">
              <w:rPr>
                <w:noProof/>
                <w:webHidden/>
              </w:rPr>
              <w:fldChar w:fldCharType="begin"/>
            </w:r>
            <w:r w:rsidR="00606058">
              <w:rPr>
                <w:noProof/>
                <w:webHidden/>
              </w:rPr>
              <w:instrText xml:space="preserve"> PAGEREF _Toc454029449 \h </w:instrText>
            </w:r>
            <w:r w:rsidR="00606058">
              <w:rPr>
                <w:noProof/>
                <w:webHidden/>
              </w:rPr>
            </w:r>
            <w:r w:rsidR="00606058">
              <w:rPr>
                <w:noProof/>
                <w:webHidden/>
              </w:rPr>
              <w:fldChar w:fldCharType="separate"/>
            </w:r>
            <w:r w:rsidR="00F41806">
              <w:rPr>
                <w:noProof/>
                <w:webHidden/>
              </w:rPr>
              <w:t>50</w:t>
            </w:r>
            <w:r w:rsidR="00606058">
              <w:rPr>
                <w:noProof/>
                <w:webHidden/>
              </w:rPr>
              <w:fldChar w:fldCharType="end"/>
            </w:r>
          </w:hyperlink>
        </w:p>
        <w:p w14:paraId="334E57A8" w14:textId="558AE945" w:rsidR="00606058" w:rsidRDefault="001B1786">
          <w:pPr>
            <w:pStyle w:val="TDC3"/>
            <w:tabs>
              <w:tab w:val="right" w:leader="dot" w:pos="8488"/>
            </w:tabs>
            <w:rPr>
              <w:rFonts w:asciiTheme="minorHAnsi" w:eastAsiaTheme="minorEastAsia" w:hAnsiTheme="minorHAnsi" w:cstheme="minorBidi"/>
              <w:noProof/>
              <w:sz w:val="22"/>
              <w:szCs w:val="22"/>
              <w:lang w:val="es-ES" w:eastAsia="es-ES"/>
            </w:rPr>
          </w:pPr>
          <w:hyperlink w:anchor="_Toc454029450" w:history="1">
            <w:r w:rsidR="00606058" w:rsidRPr="00AA0649">
              <w:rPr>
                <w:rStyle w:val="Hipervnculo"/>
                <w:noProof/>
                <w:lang w:val="es-ES"/>
              </w:rPr>
              <w:t>WFS</w:t>
            </w:r>
            <w:r w:rsidR="00606058">
              <w:rPr>
                <w:noProof/>
                <w:webHidden/>
              </w:rPr>
              <w:tab/>
            </w:r>
            <w:r w:rsidR="00606058">
              <w:rPr>
                <w:noProof/>
                <w:webHidden/>
              </w:rPr>
              <w:fldChar w:fldCharType="begin"/>
            </w:r>
            <w:r w:rsidR="00606058">
              <w:rPr>
                <w:noProof/>
                <w:webHidden/>
              </w:rPr>
              <w:instrText xml:space="preserve"> PAGEREF _Toc454029450 \h </w:instrText>
            </w:r>
            <w:r w:rsidR="00606058">
              <w:rPr>
                <w:noProof/>
                <w:webHidden/>
              </w:rPr>
            </w:r>
            <w:r w:rsidR="00606058">
              <w:rPr>
                <w:noProof/>
                <w:webHidden/>
              </w:rPr>
              <w:fldChar w:fldCharType="separate"/>
            </w:r>
            <w:r w:rsidR="00F41806">
              <w:rPr>
                <w:noProof/>
                <w:webHidden/>
              </w:rPr>
              <w:t>50</w:t>
            </w:r>
            <w:r w:rsidR="00606058">
              <w:rPr>
                <w:noProof/>
                <w:webHidden/>
              </w:rPr>
              <w:fldChar w:fldCharType="end"/>
            </w:r>
          </w:hyperlink>
        </w:p>
        <w:p w14:paraId="5F858ADE" w14:textId="72285E95" w:rsidR="00606058" w:rsidRDefault="001B1786">
          <w:pPr>
            <w:pStyle w:val="TDC3"/>
            <w:tabs>
              <w:tab w:val="right" w:leader="dot" w:pos="8488"/>
            </w:tabs>
            <w:rPr>
              <w:rFonts w:asciiTheme="minorHAnsi" w:eastAsiaTheme="minorEastAsia" w:hAnsiTheme="minorHAnsi" w:cstheme="minorBidi"/>
              <w:noProof/>
              <w:sz w:val="22"/>
              <w:szCs w:val="22"/>
              <w:lang w:val="es-ES" w:eastAsia="es-ES"/>
            </w:rPr>
          </w:pPr>
          <w:hyperlink w:anchor="_Toc454029451" w:history="1">
            <w:r w:rsidR="00606058" w:rsidRPr="00AA0649">
              <w:rPr>
                <w:rStyle w:val="Hipervnculo"/>
                <w:noProof/>
                <w:lang w:val="es-ES"/>
              </w:rPr>
              <w:t>WMTS</w:t>
            </w:r>
            <w:r w:rsidR="00606058">
              <w:rPr>
                <w:noProof/>
                <w:webHidden/>
              </w:rPr>
              <w:tab/>
            </w:r>
            <w:r w:rsidR="00606058">
              <w:rPr>
                <w:noProof/>
                <w:webHidden/>
              </w:rPr>
              <w:fldChar w:fldCharType="begin"/>
            </w:r>
            <w:r w:rsidR="00606058">
              <w:rPr>
                <w:noProof/>
                <w:webHidden/>
              </w:rPr>
              <w:instrText xml:space="preserve"> PAGEREF _Toc454029451 \h </w:instrText>
            </w:r>
            <w:r w:rsidR="00606058">
              <w:rPr>
                <w:noProof/>
                <w:webHidden/>
              </w:rPr>
            </w:r>
            <w:r w:rsidR="00606058">
              <w:rPr>
                <w:noProof/>
                <w:webHidden/>
              </w:rPr>
              <w:fldChar w:fldCharType="separate"/>
            </w:r>
            <w:r w:rsidR="00F41806">
              <w:rPr>
                <w:noProof/>
                <w:webHidden/>
              </w:rPr>
              <w:t>50</w:t>
            </w:r>
            <w:r w:rsidR="00606058">
              <w:rPr>
                <w:noProof/>
                <w:webHidden/>
              </w:rPr>
              <w:fldChar w:fldCharType="end"/>
            </w:r>
          </w:hyperlink>
        </w:p>
        <w:p w14:paraId="212D4164" w14:textId="429F2D51" w:rsidR="00606058" w:rsidRDefault="001B1786">
          <w:pPr>
            <w:pStyle w:val="TDC3"/>
            <w:tabs>
              <w:tab w:val="right" w:leader="dot" w:pos="8488"/>
            </w:tabs>
            <w:rPr>
              <w:rFonts w:asciiTheme="minorHAnsi" w:eastAsiaTheme="minorEastAsia" w:hAnsiTheme="minorHAnsi" w:cstheme="minorBidi"/>
              <w:noProof/>
              <w:sz w:val="22"/>
              <w:szCs w:val="22"/>
              <w:lang w:val="es-ES" w:eastAsia="es-ES"/>
            </w:rPr>
          </w:pPr>
          <w:hyperlink w:anchor="_Toc454029452" w:history="1">
            <w:r w:rsidR="00606058" w:rsidRPr="00AA0649">
              <w:rPr>
                <w:rStyle w:val="Hipervnculo"/>
                <w:noProof/>
                <w:lang w:val="es-ES"/>
              </w:rPr>
              <w:t>WCS</w:t>
            </w:r>
            <w:r w:rsidR="00606058">
              <w:rPr>
                <w:noProof/>
                <w:webHidden/>
              </w:rPr>
              <w:tab/>
            </w:r>
            <w:r w:rsidR="00606058">
              <w:rPr>
                <w:noProof/>
                <w:webHidden/>
              </w:rPr>
              <w:fldChar w:fldCharType="begin"/>
            </w:r>
            <w:r w:rsidR="00606058">
              <w:rPr>
                <w:noProof/>
                <w:webHidden/>
              </w:rPr>
              <w:instrText xml:space="preserve"> PAGEREF _Toc454029452 \h </w:instrText>
            </w:r>
            <w:r w:rsidR="00606058">
              <w:rPr>
                <w:noProof/>
                <w:webHidden/>
              </w:rPr>
            </w:r>
            <w:r w:rsidR="00606058">
              <w:rPr>
                <w:noProof/>
                <w:webHidden/>
              </w:rPr>
              <w:fldChar w:fldCharType="separate"/>
            </w:r>
            <w:r w:rsidR="00F41806">
              <w:rPr>
                <w:noProof/>
                <w:webHidden/>
              </w:rPr>
              <w:t>50</w:t>
            </w:r>
            <w:r w:rsidR="00606058">
              <w:rPr>
                <w:noProof/>
                <w:webHidden/>
              </w:rPr>
              <w:fldChar w:fldCharType="end"/>
            </w:r>
          </w:hyperlink>
        </w:p>
        <w:p w14:paraId="60324B87" w14:textId="114AC517" w:rsidR="00606058" w:rsidRDefault="001B1786">
          <w:pPr>
            <w:pStyle w:val="TDC3"/>
            <w:tabs>
              <w:tab w:val="right" w:leader="dot" w:pos="8488"/>
            </w:tabs>
            <w:rPr>
              <w:rFonts w:asciiTheme="minorHAnsi" w:eastAsiaTheme="minorEastAsia" w:hAnsiTheme="minorHAnsi" w:cstheme="minorBidi"/>
              <w:noProof/>
              <w:sz w:val="22"/>
              <w:szCs w:val="22"/>
              <w:lang w:val="es-ES" w:eastAsia="es-ES"/>
            </w:rPr>
          </w:pPr>
          <w:hyperlink w:anchor="_Toc454029453" w:history="1">
            <w:r w:rsidR="00606058" w:rsidRPr="00AA0649">
              <w:rPr>
                <w:rStyle w:val="Hipervnculo"/>
                <w:noProof/>
                <w:lang w:val="es-ES"/>
              </w:rPr>
              <w:t>CSW</w:t>
            </w:r>
            <w:r w:rsidR="00606058">
              <w:rPr>
                <w:noProof/>
                <w:webHidden/>
              </w:rPr>
              <w:tab/>
            </w:r>
            <w:r w:rsidR="00606058">
              <w:rPr>
                <w:noProof/>
                <w:webHidden/>
              </w:rPr>
              <w:fldChar w:fldCharType="begin"/>
            </w:r>
            <w:r w:rsidR="00606058">
              <w:rPr>
                <w:noProof/>
                <w:webHidden/>
              </w:rPr>
              <w:instrText xml:space="preserve"> PAGEREF _Toc454029453 \h </w:instrText>
            </w:r>
            <w:r w:rsidR="00606058">
              <w:rPr>
                <w:noProof/>
                <w:webHidden/>
              </w:rPr>
            </w:r>
            <w:r w:rsidR="00606058">
              <w:rPr>
                <w:noProof/>
                <w:webHidden/>
              </w:rPr>
              <w:fldChar w:fldCharType="separate"/>
            </w:r>
            <w:r w:rsidR="00F41806">
              <w:rPr>
                <w:noProof/>
                <w:webHidden/>
              </w:rPr>
              <w:t>51</w:t>
            </w:r>
            <w:r w:rsidR="00606058">
              <w:rPr>
                <w:noProof/>
                <w:webHidden/>
              </w:rPr>
              <w:fldChar w:fldCharType="end"/>
            </w:r>
          </w:hyperlink>
        </w:p>
        <w:p w14:paraId="04886EB6" w14:textId="198B0596" w:rsidR="00606058" w:rsidRDefault="001B1786">
          <w:pPr>
            <w:pStyle w:val="TDC1"/>
            <w:tabs>
              <w:tab w:val="right" w:leader="dot" w:pos="8488"/>
            </w:tabs>
            <w:rPr>
              <w:rFonts w:asciiTheme="minorHAnsi" w:eastAsiaTheme="minorEastAsia" w:hAnsiTheme="minorHAnsi" w:cstheme="minorBidi"/>
              <w:noProof/>
              <w:sz w:val="22"/>
              <w:szCs w:val="22"/>
              <w:lang w:val="es-ES" w:eastAsia="es-ES"/>
            </w:rPr>
          </w:pPr>
          <w:hyperlink w:anchor="_Toc454029454" w:history="1">
            <w:r w:rsidR="00606058" w:rsidRPr="00AA0649">
              <w:rPr>
                <w:rStyle w:val="Hipervnculo"/>
                <w:noProof/>
              </w:rPr>
              <w:t>Anexo D – Código de interés</w:t>
            </w:r>
            <w:r w:rsidR="00606058">
              <w:rPr>
                <w:noProof/>
                <w:webHidden/>
              </w:rPr>
              <w:tab/>
            </w:r>
            <w:r w:rsidR="00606058">
              <w:rPr>
                <w:noProof/>
                <w:webHidden/>
              </w:rPr>
              <w:fldChar w:fldCharType="begin"/>
            </w:r>
            <w:r w:rsidR="00606058">
              <w:rPr>
                <w:noProof/>
                <w:webHidden/>
              </w:rPr>
              <w:instrText xml:space="preserve"> PAGEREF _Toc454029454 \h </w:instrText>
            </w:r>
            <w:r w:rsidR="00606058">
              <w:rPr>
                <w:noProof/>
                <w:webHidden/>
              </w:rPr>
            </w:r>
            <w:r w:rsidR="00606058">
              <w:rPr>
                <w:noProof/>
                <w:webHidden/>
              </w:rPr>
              <w:fldChar w:fldCharType="separate"/>
            </w:r>
            <w:r w:rsidR="00F41806">
              <w:rPr>
                <w:noProof/>
                <w:webHidden/>
              </w:rPr>
              <w:t>52</w:t>
            </w:r>
            <w:r w:rsidR="00606058">
              <w:rPr>
                <w:noProof/>
                <w:webHidden/>
              </w:rPr>
              <w:fldChar w:fldCharType="end"/>
            </w:r>
          </w:hyperlink>
        </w:p>
        <w:p w14:paraId="010BE87B" w14:textId="1C65376C" w:rsidR="00606058" w:rsidRDefault="001B1786">
          <w:pPr>
            <w:pStyle w:val="TDC2"/>
            <w:tabs>
              <w:tab w:val="right" w:leader="dot" w:pos="8488"/>
            </w:tabs>
            <w:rPr>
              <w:rFonts w:asciiTheme="minorHAnsi" w:eastAsiaTheme="minorEastAsia" w:hAnsiTheme="minorHAnsi" w:cstheme="minorBidi"/>
              <w:noProof/>
              <w:sz w:val="22"/>
              <w:szCs w:val="22"/>
              <w:lang w:val="es-ES" w:eastAsia="es-ES"/>
            </w:rPr>
          </w:pPr>
          <w:hyperlink w:anchor="_Toc454029455" w:history="1">
            <w:r w:rsidR="00606058" w:rsidRPr="00AA0649">
              <w:rPr>
                <w:rStyle w:val="Hipervnculo"/>
                <w:noProof/>
              </w:rPr>
              <w:t>OgcIndexingFilter.java</w:t>
            </w:r>
            <w:r w:rsidR="00606058">
              <w:rPr>
                <w:noProof/>
                <w:webHidden/>
              </w:rPr>
              <w:tab/>
            </w:r>
            <w:r w:rsidR="00606058">
              <w:rPr>
                <w:noProof/>
                <w:webHidden/>
              </w:rPr>
              <w:fldChar w:fldCharType="begin"/>
            </w:r>
            <w:r w:rsidR="00606058">
              <w:rPr>
                <w:noProof/>
                <w:webHidden/>
              </w:rPr>
              <w:instrText xml:space="preserve"> PAGEREF _Toc454029455 \h </w:instrText>
            </w:r>
            <w:r w:rsidR="00606058">
              <w:rPr>
                <w:noProof/>
                <w:webHidden/>
              </w:rPr>
            </w:r>
            <w:r w:rsidR="00606058">
              <w:rPr>
                <w:noProof/>
                <w:webHidden/>
              </w:rPr>
              <w:fldChar w:fldCharType="separate"/>
            </w:r>
            <w:r w:rsidR="00F41806">
              <w:rPr>
                <w:noProof/>
                <w:webHidden/>
              </w:rPr>
              <w:t>52</w:t>
            </w:r>
            <w:r w:rsidR="00606058">
              <w:rPr>
                <w:noProof/>
                <w:webHidden/>
              </w:rPr>
              <w:fldChar w:fldCharType="end"/>
            </w:r>
          </w:hyperlink>
        </w:p>
        <w:p w14:paraId="40E2582D" w14:textId="4E8A06AA" w:rsidR="00606058" w:rsidRDefault="001B1786">
          <w:pPr>
            <w:pStyle w:val="TDC2"/>
            <w:tabs>
              <w:tab w:val="right" w:leader="dot" w:pos="8488"/>
            </w:tabs>
            <w:rPr>
              <w:rFonts w:asciiTheme="minorHAnsi" w:eastAsiaTheme="minorEastAsia" w:hAnsiTheme="minorHAnsi" w:cstheme="minorBidi"/>
              <w:noProof/>
              <w:sz w:val="22"/>
              <w:szCs w:val="22"/>
              <w:lang w:val="es-ES" w:eastAsia="es-ES"/>
            </w:rPr>
          </w:pPr>
          <w:hyperlink w:anchor="_Toc454029456" w:history="1">
            <w:r w:rsidR="00606058" w:rsidRPr="00AA0649">
              <w:rPr>
                <w:rStyle w:val="Hipervnculo"/>
                <w:noProof/>
              </w:rPr>
              <w:t>OgcParseFilter.java</w:t>
            </w:r>
            <w:r w:rsidR="00606058">
              <w:rPr>
                <w:noProof/>
                <w:webHidden/>
              </w:rPr>
              <w:tab/>
            </w:r>
            <w:r w:rsidR="00606058">
              <w:rPr>
                <w:noProof/>
                <w:webHidden/>
              </w:rPr>
              <w:fldChar w:fldCharType="begin"/>
            </w:r>
            <w:r w:rsidR="00606058">
              <w:rPr>
                <w:noProof/>
                <w:webHidden/>
              </w:rPr>
              <w:instrText xml:space="preserve"> PAGEREF _Toc454029456 \h </w:instrText>
            </w:r>
            <w:r w:rsidR="00606058">
              <w:rPr>
                <w:noProof/>
                <w:webHidden/>
              </w:rPr>
            </w:r>
            <w:r w:rsidR="00606058">
              <w:rPr>
                <w:noProof/>
                <w:webHidden/>
              </w:rPr>
              <w:fldChar w:fldCharType="separate"/>
            </w:r>
            <w:r w:rsidR="00F41806">
              <w:rPr>
                <w:noProof/>
                <w:webHidden/>
              </w:rPr>
              <w:t>53</w:t>
            </w:r>
            <w:r w:rsidR="00606058">
              <w:rPr>
                <w:noProof/>
                <w:webHidden/>
              </w:rPr>
              <w:fldChar w:fldCharType="end"/>
            </w:r>
          </w:hyperlink>
        </w:p>
        <w:p w14:paraId="465D979B" w14:textId="34D8091D" w:rsidR="00606058" w:rsidRDefault="001B1786">
          <w:pPr>
            <w:pStyle w:val="TDC2"/>
            <w:tabs>
              <w:tab w:val="right" w:leader="dot" w:pos="8488"/>
            </w:tabs>
            <w:rPr>
              <w:rFonts w:asciiTheme="minorHAnsi" w:eastAsiaTheme="minorEastAsia" w:hAnsiTheme="minorHAnsi" w:cstheme="minorBidi"/>
              <w:noProof/>
              <w:sz w:val="22"/>
              <w:szCs w:val="22"/>
              <w:lang w:val="es-ES" w:eastAsia="es-ES"/>
            </w:rPr>
          </w:pPr>
          <w:hyperlink w:anchor="_Toc454029457" w:history="1">
            <w:r w:rsidR="00606058" w:rsidRPr="00AA0649">
              <w:rPr>
                <w:rStyle w:val="Hipervnculo"/>
                <w:noProof/>
              </w:rPr>
              <w:t>SharkScoringFilter.java</w:t>
            </w:r>
            <w:r w:rsidR="00606058">
              <w:rPr>
                <w:noProof/>
                <w:webHidden/>
              </w:rPr>
              <w:tab/>
            </w:r>
            <w:r w:rsidR="00606058">
              <w:rPr>
                <w:noProof/>
                <w:webHidden/>
              </w:rPr>
              <w:fldChar w:fldCharType="begin"/>
            </w:r>
            <w:r w:rsidR="00606058">
              <w:rPr>
                <w:noProof/>
                <w:webHidden/>
              </w:rPr>
              <w:instrText xml:space="preserve"> PAGEREF _Toc454029457 \h </w:instrText>
            </w:r>
            <w:r w:rsidR="00606058">
              <w:rPr>
                <w:noProof/>
                <w:webHidden/>
              </w:rPr>
            </w:r>
            <w:r w:rsidR="00606058">
              <w:rPr>
                <w:noProof/>
                <w:webHidden/>
              </w:rPr>
              <w:fldChar w:fldCharType="separate"/>
            </w:r>
            <w:r w:rsidR="00F41806">
              <w:rPr>
                <w:noProof/>
                <w:webHidden/>
              </w:rPr>
              <w:t>57</w:t>
            </w:r>
            <w:r w:rsidR="00606058">
              <w:rPr>
                <w:noProof/>
                <w:webHidden/>
              </w:rPr>
              <w:fldChar w:fldCharType="end"/>
            </w:r>
          </w:hyperlink>
        </w:p>
        <w:p w14:paraId="0F8DF1C6" w14:textId="318EA999" w:rsidR="00606058" w:rsidRDefault="001B1786">
          <w:pPr>
            <w:pStyle w:val="TDC2"/>
            <w:tabs>
              <w:tab w:val="right" w:leader="dot" w:pos="8488"/>
            </w:tabs>
            <w:rPr>
              <w:rFonts w:asciiTheme="minorHAnsi" w:eastAsiaTheme="minorEastAsia" w:hAnsiTheme="minorHAnsi" w:cstheme="minorBidi"/>
              <w:noProof/>
              <w:sz w:val="22"/>
              <w:szCs w:val="22"/>
              <w:lang w:val="es-ES" w:eastAsia="es-ES"/>
            </w:rPr>
          </w:pPr>
          <w:hyperlink w:anchor="_Toc454029458" w:history="1">
            <w:r w:rsidR="00606058" w:rsidRPr="00AA0649">
              <w:rPr>
                <w:rStyle w:val="Hipervnculo"/>
                <w:noProof/>
              </w:rPr>
              <w:t>OgcIndexWriter.java</w:t>
            </w:r>
            <w:r w:rsidR="00606058">
              <w:rPr>
                <w:noProof/>
                <w:webHidden/>
              </w:rPr>
              <w:tab/>
            </w:r>
            <w:r w:rsidR="00606058">
              <w:rPr>
                <w:noProof/>
                <w:webHidden/>
              </w:rPr>
              <w:fldChar w:fldCharType="begin"/>
            </w:r>
            <w:r w:rsidR="00606058">
              <w:rPr>
                <w:noProof/>
                <w:webHidden/>
              </w:rPr>
              <w:instrText xml:space="preserve"> PAGEREF _Toc454029458 \h </w:instrText>
            </w:r>
            <w:r w:rsidR="00606058">
              <w:rPr>
                <w:noProof/>
                <w:webHidden/>
              </w:rPr>
            </w:r>
            <w:r w:rsidR="00606058">
              <w:rPr>
                <w:noProof/>
                <w:webHidden/>
              </w:rPr>
              <w:fldChar w:fldCharType="separate"/>
            </w:r>
            <w:r w:rsidR="00F41806">
              <w:rPr>
                <w:noProof/>
                <w:webHidden/>
              </w:rPr>
              <w:t>63</w:t>
            </w:r>
            <w:r w:rsidR="00606058">
              <w:rPr>
                <w:noProof/>
                <w:webHidden/>
              </w:rPr>
              <w:fldChar w:fldCharType="end"/>
            </w:r>
          </w:hyperlink>
        </w:p>
        <w:p w14:paraId="5380F1F3" w14:textId="19B2F9CE" w:rsidR="00606058" w:rsidRDefault="001B1786">
          <w:pPr>
            <w:pStyle w:val="TDC1"/>
            <w:tabs>
              <w:tab w:val="right" w:leader="dot" w:pos="8488"/>
            </w:tabs>
            <w:rPr>
              <w:rFonts w:asciiTheme="minorHAnsi" w:eastAsiaTheme="minorEastAsia" w:hAnsiTheme="minorHAnsi" w:cstheme="minorBidi"/>
              <w:noProof/>
              <w:sz w:val="22"/>
              <w:szCs w:val="22"/>
              <w:lang w:val="es-ES" w:eastAsia="es-ES"/>
            </w:rPr>
          </w:pPr>
          <w:hyperlink w:anchor="_Toc454029459" w:history="1">
            <w:r w:rsidR="00606058" w:rsidRPr="00AA0649">
              <w:rPr>
                <w:rStyle w:val="Hipervnculo"/>
                <w:noProof/>
              </w:rPr>
              <w:t>Anexo E – Cronograma</w:t>
            </w:r>
            <w:r w:rsidR="00606058">
              <w:rPr>
                <w:noProof/>
                <w:webHidden/>
              </w:rPr>
              <w:tab/>
            </w:r>
            <w:r w:rsidR="00606058">
              <w:rPr>
                <w:noProof/>
                <w:webHidden/>
              </w:rPr>
              <w:fldChar w:fldCharType="begin"/>
            </w:r>
            <w:r w:rsidR="00606058">
              <w:rPr>
                <w:noProof/>
                <w:webHidden/>
              </w:rPr>
              <w:instrText xml:space="preserve"> PAGEREF _Toc454029459 \h </w:instrText>
            </w:r>
            <w:r w:rsidR="00606058">
              <w:rPr>
                <w:noProof/>
                <w:webHidden/>
              </w:rPr>
            </w:r>
            <w:r w:rsidR="00606058">
              <w:rPr>
                <w:noProof/>
                <w:webHidden/>
              </w:rPr>
              <w:fldChar w:fldCharType="separate"/>
            </w:r>
            <w:r w:rsidR="00F41806">
              <w:rPr>
                <w:noProof/>
                <w:webHidden/>
              </w:rPr>
              <w:t>65</w:t>
            </w:r>
            <w:r w:rsidR="00606058">
              <w:rPr>
                <w:noProof/>
                <w:webHidden/>
              </w:rPr>
              <w:fldChar w:fldCharType="end"/>
            </w:r>
          </w:hyperlink>
        </w:p>
        <w:p w14:paraId="14CED9E3" w14:textId="0A4EFE94" w:rsidR="00606058" w:rsidRDefault="001B1786">
          <w:pPr>
            <w:pStyle w:val="TDC1"/>
            <w:tabs>
              <w:tab w:val="right" w:leader="dot" w:pos="8488"/>
            </w:tabs>
            <w:rPr>
              <w:rFonts w:asciiTheme="minorHAnsi" w:eastAsiaTheme="minorEastAsia" w:hAnsiTheme="minorHAnsi" w:cstheme="minorBidi"/>
              <w:noProof/>
              <w:sz w:val="22"/>
              <w:szCs w:val="22"/>
              <w:lang w:val="es-ES" w:eastAsia="es-ES"/>
            </w:rPr>
          </w:pPr>
          <w:hyperlink w:anchor="_Toc454029460" w:history="1">
            <w:r w:rsidR="00606058" w:rsidRPr="00AA0649">
              <w:rPr>
                <w:rStyle w:val="Hipervnculo"/>
                <w:noProof/>
              </w:rPr>
              <w:t>Anexo F – DOM</w:t>
            </w:r>
            <w:r w:rsidR="00606058">
              <w:rPr>
                <w:noProof/>
                <w:webHidden/>
              </w:rPr>
              <w:tab/>
            </w:r>
            <w:r w:rsidR="00606058">
              <w:rPr>
                <w:noProof/>
                <w:webHidden/>
              </w:rPr>
              <w:fldChar w:fldCharType="begin"/>
            </w:r>
            <w:r w:rsidR="00606058">
              <w:rPr>
                <w:noProof/>
                <w:webHidden/>
              </w:rPr>
              <w:instrText xml:space="preserve"> PAGEREF _Toc454029460 \h </w:instrText>
            </w:r>
            <w:r w:rsidR="00606058">
              <w:rPr>
                <w:noProof/>
                <w:webHidden/>
              </w:rPr>
            </w:r>
            <w:r w:rsidR="00606058">
              <w:rPr>
                <w:noProof/>
                <w:webHidden/>
              </w:rPr>
              <w:fldChar w:fldCharType="separate"/>
            </w:r>
            <w:r w:rsidR="00F41806">
              <w:rPr>
                <w:noProof/>
                <w:webHidden/>
              </w:rPr>
              <w:t>69</w:t>
            </w:r>
            <w:r w:rsidR="00606058">
              <w:rPr>
                <w:noProof/>
                <w:webHidden/>
              </w:rPr>
              <w:fldChar w:fldCharType="end"/>
            </w:r>
          </w:hyperlink>
        </w:p>
        <w:p w14:paraId="14482791" w14:textId="19EFAC2F" w:rsidR="009F2E71" w:rsidRDefault="0013575C" w:rsidP="002441BF">
          <w:pPr>
            <w:rPr>
              <w:szCs w:val="28"/>
            </w:rPr>
          </w:pPr>
          <w:r>
            <w:rPr>
              <w:b/>
              <w:bCs/>
            </w:rPr>
            <w:fldChar w:fldCharType="end"/>
          </w:r>
        </w:p>
      </w:sdtContent>
    </w:sdt>
    <w:p w14:paraId="26897209" w14:textId="36506D34" w:rsidR="009F2E71" w:rsidRDefault="009F2E71" w:rsidP="009F2E71">
      <w:pPr>
        <w:tabs>
          <w:tab w:val="left" w:pos="2407"/>
        </w:tabs>
        <w:rPr>
          <w:szCs w:val="28"/>
        </w:rPr>
      </w:pPr>
      <w:r>
        <w:rPr>
          <w:szCs w:val="28"/>
        </w:rPr>
        <w:tab/>
      </w:r>
    </w:p>
    <w:p w14:paraId="2F22AA76" w14:textId="77777777" w:rsidR="00074A8E" w:rsidRDefault="001E7C4F" w:rsidP="006E0718">
      <w:pPr>
        <w:pStyle w:val="Ttulo1"/>
        <w:numPr>
          <w:ilvl w:val="0"/>
          <w:numId w:val="1"/>
        </w:numPr>
      </w:pPr>
      <w:bookmarkStart w:id="0" w:name="_Toc450408219"/>
      <w:bookmarkStart w:id="1" w:name="_Toc451012993"/>
      <w:bookmarkStart w:id="2" w:name="_Toc453002167"/>
      <w:bookmarkStart w:id="3" w:name="_Toc454029398"/>
      <w:r>
        <w:lastRenderedPageBreak/>
        <w:t>Introducción</w:t>
      </w:r>
      <w:bookmarkEnd w:id="0"/>
      <w:bookmarkEnd w:id="1"/>
      <w:bookmarkEnd w:id="2"/>
      <w:bookmarkEnd w:id="3"/>
    </w:p>
    <w:p w14:paraId="52821033" w14:textId="4BF73717" w:rsidR="006E2469" w:rsidRPr="006E2469" w:rsidRDefault="006E2469" w:rsidP="006E2469">
      <w:r w:rsidRPr="00FE1A05">
        <w:t xml:space="preserve">Descubrir </w:t>
      </w:r>
      <w:r>
        <w:t xml:space="preserve">y recolectar </w:t>
      </w:r>
      <w:r w:rsidRPr="00FE1A05">
        <w:t>servicios de información geográfica, colecciones de datos y recursos geográficos en la web mediante los buscadores comerciales t</w:t>
      </w:r>
      <w:r>
        <w:t>radicionales es muy complicado.</w:t>
      </w:r>
      <w:r w:rsidR="00BA3DC4">
        <w:t xml:space="preserve"> </w:t>
      </w:r>
      <w:r w:rsidRPr="00FE1A05">
        <w:t xml:space="preserve">La mejor estrategia es desarrollar una </w:t>
      </w:r>
      <w:r w:rsidRPr="00FE1A05">
        <w:rPr>
          <w:i/>
        </w:rPr>
        <w:t>crawler</w:t>
      </w:r>
      <w:r>
        <w:t xml:space="preserve"> </w:t>
      </w:r>
      <w:r w:rsidRPr="00FE1A05">
        <w:t xml:space="preserve">web enfocado al descubrimiento </w:t>
      </w:r>
      <w:r>
        <w:t xml:space="preserve">y recuperación </w:t>
      </w:r>
      <w:r w:rsidRPr="00FE1A05">
        <w:t>de información geográfica.</w:t>
      </w:r>
    </w:p>
    <w:p w14:paraId="62B45ED9" w14:textId="77777777" w:rsidR="006E2469" w:rsidRPr="006E2469" w:rsidRDefault="00E94AC1" w:rsidP="001F326B">
      <w:pPr>
        <w:pStyle w:val="Ttulo2"/>
        <w:numPr>
          <w:ilvl w:val="1"/>
          <w:numId w:val="1"/>
        </w:numPr>
      </w:pPr>
      <w:bookmarkStart w:id="4" w:name="_Toc450408220"/>
      <w:bookmarkStart w:id="5" w:name="_Toc451012994"/>
      <w:bookmarkStart w:id="6" w:name="_Toc453002168"/>
      <w:bookmarkStart w:id="7" w:name="_Toc454029399"/>
      <w:r>
        <w:t>Objetivo</w:t>
      </w:r>
      <w:bookmarkEnd w:id="4"/>
      <w:bookmarkEnd w:id="5"/>
      <w:bookmarkEnd w:id="6"/>
      <w:bookmarkEnd w:id="7"/>
    </w:p>
    <w:p w14:paraId="01F145A7" w14:textId="77777777" w:rsidR="00BD0DD8" w:rsidRDefault="00E41047" w:rsidP="004A389F">
      <w:r w:rsidRPr="00FE1A05">
        <w:t xml:space="preserve">El principal objetivo de este trabajo de fin de grado o TFG es la </w:t>
      </w:r>
      <w:r w:rsidR="00776873">
        <w:t xml:space="preserve">conversión de un </w:t>
      </w:r>
      <w:r w:rsidR="00776873">
        <w:rPr>
          <w:i/>
        </w:rPr>
        <w:t>crawler o</w:t>
      </w:r>
      <w:r w:rsidR="00776873">
        <w:t xml:space="preserve"> </w:t>
      </w:r>
      <w:r w:rsidR="00776873">
        <w:rPr>
          <w:i/>
        </w:rPr>
        <w:t>araña web</w:t>
      </w:r>
      <w:r w:rsidR="00776873">
        <w:t xml:space="preserve"> genérico a </w:t>
      </w:r>
      <w:r w:rsidRPr="00FE1A05">
        <w:t xml:space="preserve">un </w:t>
      </w:r>
      <w:r w:rsidR="00FE1A05" w:rsidRPr="00FE1A05">
        <w:rPr>
          <w:i/>
        </w:rPr>
        <w:t>crawler</w:t>
      </w:r>
      <w:r w:rsidR="00FE1A05">
        <w:t xml:space="preserve"> </w:t>
      </w:r>
      <w:r w:rsidR="00FE1A05" w:rsidRPr="00776873">
        <w:rPr>
          <w:i/>
        </w:rPr>
        <w:t>enfocado</w:t>
      </w:r>
      <w:r w:rsidRPr="00FE1A05">
        <w:t xml:space="preserve"> </w:t>
      </w:r>
      <w:r w:rsidR="00FE1A05" w:rsidRPr="00FE1A05">
        <w:t>al descubrimiento de información geográfica en la web.</w:t>
      </w:r>
      <w:r w:rsidR="00BA3DC4">
        <w:t xml:space="preserve"> </w:t>
      </w:r>
      <w:r w:rsidR="00156BD7">
        <w:t xml:space="preserve">En este trabajo se ha profundizado en la recuperación de documentos correspondientes a las especificaciones de OGC (Open Geospatial Consortium). </w:t>
      </w:r>
      <w:r w:rsidR="00BD0DD8">
        <w:t>OGC proporciona estándares de</w:t>
      </w:r>
      <w:r w:rsidR="00095AE2">
        <w:t xml:space="preserve"> </w:t>
      </w:r>
      <w:r w:rsidR="00095AE2" w:rsidRPr="00095AE2">
        <w:t>documentos de descripción de diferentes tipos de servicios de red definidos por OGC (WPS</w:t>
      </w:r>
      <w:r w:rsidR="00572A19">
        <w:t>, WCTS</w:t>
      </w:r>
      <w:r w:rsidR="00156BD7">
        <w:t>, WMS,</w:t>
      </w:r>
      <w:r w:rsidR="00572A19">
        <w:t xml:space="preserve"> WMTS,</w:t>
      </w:r>
      <w:r w:rsidR="00156BD7">
        <w:t xml:space="preserve"> WCS y CSW</w:t>
      </w:r>
      <w:r w:rsidR="00095AE2">
        <w:t>)</w:t>
      </w:r>
      <w:r w:rsidR="00BD0DD8">
        <w:t>.</w:t>
      </w:r>
    </w:p>
    <w:p w14:paraId="742E14AF" w14:textId="7AAE0B37" w:rsidR="00762A8B" w:rsidRDefault="00BA3DC4" w:rsidP="004A389F">
      <w:pPr>
        <w:rPr>
          <w:szCs w:val="28"/>
        </w:rPr>
      </w:pPr>
      <w:r>
        <w:t xml:space="preserve"> </w:t>
      </w:r>
      <w:r w:rsidR="00776873">
        <w:t>E</w:t>
      </w:r>
      <w:r w:rsidR="00776873" w:rsidRPr="00776873">
        <w:t xml:space="preserve">stos servicios son utilizados para dar acceso a gran parte de la información geográfica producida por entidades públicas y de </w:t>
      </w:r>
      <w:r w:rsidR="00776873">
        <w:t xml:space="preserve">investigación de todo el </w:t>
      </w:r>
      <w:r w:rsidR="00BD0DD8">
        <w:t xml:space="preserve">mundo, </w:t>
      </w:r>
      <w:r w:rsidR="00776873">
        <w:t>como organismos públicos de las comunidades autónomas y gobiernos centrales.</w:t>
      </w:r>
      <w:r>
        <w:t xml:space="preserve"> </w:t>
      </w:r>
      <w:r w:rsidR="00572A19">
        <w:t>Todas estas variantes</w:t>
      </w:r>
      <w:r w:rsidR="00156BD7">
        <w:t xml:space="preserve"> serán explicadas posteriormente en esta memoria.</w:t>
      </w:r>
      <w:r w:rsidR="00C2581D">
        <w:t xml:space="preserve"> </w:t>
      </w:r>
      <w:r w:rsidR="00572A19">
        <w:t xml:space="preserve">También se realiza la recuperación de servicios de descarga Atom. </w:t>
      </w:r>
      <w:r w:rsidR="00251770">
        <w:t xml:space="preserve">Gracias al </w:t>
      </w:r>
      <w:r w:rsidR="00251770">
        <w:rPr>
          <w:i/>
        </w:rPr>
        <w:t>crawler</w:t>
      </w:r>
      <w:r w:rsidR="00251770">
        <w:t xml:space="preserve"> se </w:t>
      </w:r>
      <w:r w:rsidR="00776873">
        <w:t>podrá</w:t>
      </w:r>
      <w:r w:rsidR="00251770">
        <w:t xml:space="preserve"> recuperar gran cantidad de documentos que describen servicios geográficos. Estos documentos </w:t>
      </w:r>
      <w:r w:rsidR="00776873">
        <w:t>recogidos</w:t>
      </w:r>
      <w:r w:rsidR="00251770">
        <w:t xml:space="preserve"> pueden ser útiles para tareas de </w:t>
      </w:r>
      <w:r w:rsidR="00251770">
        <w:rPr>
          <w:i/>
        </w:rPr>
        <w:t>big data</w:t>
      </w:r>
      <w:r w:rsidR="00251770">
        <w:t xml:space="preserve"> y análisis de datos.</w:t>
      </w:r>
    </w:p>
    <w:p w14:paraId="26DC72EA" w14:textId="77777777" w:rsidR="00074A8E" w:rsidRDefault="00B844DD" w:rsidP="00B844DD">
      <w:pPr>
        <w:pStyle w:val="Ttulo2"/>
        <w:numPr>
          <w:ilvl w:val="1"/>
          <w:numId w:val="1"/>
        </w:numPr>
      </w:pPr>
      <w:bookmarkStart w:id="8" w:name="_Toc451012996"/>
      <w:bookmarkStart w:id="9" w:name="_Toc453002170"/>
      <w:bookmarkStart w:id="10" w:name="_Toc454029400"/>
      <w:r>
        <w:t>Resolución del problema</w:t>
      </w:r>
      <w:bookmarkEnd w:id="8"/>
      <w:bookmarkEnd w:id="9"/>
      <w:bookmarkEnd w:id="10"/>
    </w:p>
    <w:p w14:paraId="54395215" w14:textId="77777777" w:rsidR="00E73653" w:rsidRDefault="00C316B3" w:rsidP="00B844DD">
      <w:r>
        <w:t xml:space="preserve">Para conseguir llegar al objetivo expuesto anteriormente se va a partir de Apache Nutch. Apache Nutch es un </w:t>
      </w:r>
      <w:r w:rsidRPr="00C316B3">
        <w:rPr>
          <w:i/>
        </w:rPr>
        <w:t>crawler</w:t>
      </w:r>
      <w:r>
        <w:t xml:space="preserve"> g</w:t>
      </w:r>
      <w:r w:rsidRPr="00C316B3">
        <w:t>enérico</w:t>
      </w:r>
      <w:r w:rsidR="00776873">
        <w:t xml:space="preserve"> actualmente</w:t>
      </w:r>
      <w:r>
        <w:t xml:space="preserve"> desarrollado por Apache.</w:t>
      </w:r>
      <w:r w:rsidR="00BA3DC4">
        <w:t xml:space="preserve"> </w:t>
      </w:r>
      <w:r w:rsidR="00251770" w:rsidRPr="00FE1A05">
        <w:t xml:space="preserve">Se </w:t>
      </w:r>
      <w:r w:rsidR="00251770">
        <w:t>ha</w:t>
      </w:r>
      <w:r w:rsidR="00776873">
        <w:t>n</w:t>
      </w:r>
      <w:r w:rsidR="00251770">
        <w:t xml:space="preserve"> desarrollado</w:t>
      </w:r>
      <w:r w:rsidR="00251770" w:rsidRPr="00FE1A05">
        <w:t xml:space="preserve"> </w:t>
      </w:r>
      <w:r w:rsidR="00722739">
        <w:rPr>
          <w:i/>
        </w:rPr>
        <w:t xml:space="preserve">plugins </w:t>
      </w:r>
      <w:r w:rsidR="00722739" w:rsidRPr="00FE1A05">
        <w:t>de</w:t>
      </w:r>
      <w:r w:rsidR="00251770" w:rsidRPr="00FE1A05">
        <w:t xml:space="preserve"> Nutch</w:t>
      </w:r>
      <w:r w:rsidR="00251770">
        <w:t xml:space="preserve"> para convertirlo en un </w:t>
      </w:r>
      <w:r w:rsidR="00251770">
        <w:rPr>
          <w:i/>
        </w:rPr>
        <w:t>crawler</w:t>
      </w:r>
      <w:r w:rsidR="00251770">
        <w:t xml:space="preserve"> enfocado con el propósito antes indicado.</w:t>
      </w:r>
      <w:r w:rsidR="00251770" w:rsidRPr="00FE1A05">
        <w:t xml:space="preserve"> </w:t>
      </w:r>
    </w:p>
    <w:p w14:paraId="776BF802" w14:textId="3F92F0E0" w:rsidR="00E73653" w:rsidRDefault="00722739" w:rsidP="00B844DD">
      <w:r>
        <w:t>Para ello, s</w:t>
      </w:r>
      <w:r w:rsidR="00251770">
        <w:t xml:space="preserve">e han utilizado técnicas algorítmicas </w:t>
      </w:r>
      <w:r w:rsidR="00251770" w:rsidRPr="00FE1A05">
        <w:t xml:space="preserve">para </w:t>
      </w:r>
      <w:r w:rsidR="00251770">
        <w:t xml:space="preserve">extraer los términos relevantes de una página web </w:t>
      </w:r>
      <w:r w:rsidR="00E73653">
        <w:t>con el objetivo de</w:t>
      </w:r>
      <w:r w:rsidR="00251770">
        <w:t xml:space="preserve"> </w:t>
      </w:r>
      <w:r w:rsidR="00251770" w:rsidRPr="00FE1A05">
        <w:t>detectar si puede o no ser relevante para el descubrimiento de información geográfica</w:t>
      </w:r>
      <w:r w:rsidR="00251770">
        <w:t>, a</w:t>
      </w:r>
      <w:r w:rsidR="00251770" w:rsidRPr="00FE1A05">
        <w:t xml:space="preserve">demás de diferentes heurísticas </w:t>
      </w:r>
      <w:r w:rsidR="00251770">
        <w:t xml:space="preserve">de búsqueda </w:t>
      </w:r>
      <w:r w:rsidR="00251770" w:rsidRPr="00FE1A05">
        <w:t>basa</w:t>
      </w:r>
      <w:r w:rsidR="00251770">
        <w:t xml:space="preserve">das en los usos y costumbres de </w:t>
      </w:r>
      <w:r w:rsidR="00251770" w:rsidRPr="00FE1A05">
        <w:t>publicación de información geográfica en la web.</w:t>
      </w:r>
      <w:r w:rsidR="00BA3DC4">
        <w:t xml:space="preserve"> </w:t>
      </w:r>
      <w:r w:rsidR="00BA62EA">
        <w:t xml:space="preserve">Estos </w:t>
      </w:r>
      <w:r w:rsidR="00BA62EA" w:rsidRPr="00BA62EA">
        <w:rPr>
          <w:i/>
        </w:rPr>
        <w:t>plugins</w:t>
      </w:r>
      <w:r w:rsidR="00BA62EA">
        <w:t xml:space="preserve"> actúan</w:t>
      </w:r>
      <w:r w:rsidR="00C316B3">
        <w:t xml:space="preserve"> sobre los llamados </w:t>
      </w:r>
      <w:r w:rsidR="00C316B3">
        <w:rPr>
          <w:b/>
        </w:rPr>
        <w:t>puntos de extensión</w:t>
      </w:r>
      <w:r w:rsidR="00E73653">
        <w:t xml:space="preserve">. </w:t>
      </w:r>
    </w:p>
    <w:p w14:paraId="4C430EE0" w14:textId="51CBF860" w:rsidR="00E73653" w:rsidRDefault="00C316B3" w:rsidP="00B844DD">
      <w:r>
        <w:t xml:space="preserve">Los puntos de extensión </w:t>
      </w:r>
      <w:r w:rsidR="00BD078F">
        <w:t>actúan sobre</w:t>
      </w:r>
      <w:r w:rsidR="00BA62EA">
        <w:t xml:space="preserve"> partes del proceso de </w:t>
      </w:r>
      <w:r w:rsidR="00BA62EA">
        <w:rPr>
          <w:i/>
        </w:rPr>
        <w:t>crawling</w:t>
      </w:r>
      <w:r w:rsidR="00BA62EA">
        <w:t xml:space="preserve"> como pueden ser las fases de </w:t>
      </w:r>
      <w:r w:rsidR="00BA62EA">
        <w:rPr>
          <w:i/>
        </w:rPr>
        <w:t>fet</w:t>
      </w:r>
      <w:r w:rsidR="00E73653">
        <w:rPr>
          <w:i/>
        </w:rPr>
        <w:t>c</w:t>
      </w:r>
      <w:r w:rsidR="00BA62EA">
        <w:rPr>
          <w:i/>
        </w:rPr>
        <w:t xml:space="preserve">h, parse, scoring </w:t>
      </w:r>
      <w:r w:rsidR="00E73653">
        <w:t>e</w:t>
      </w:r>
      <w:r w:rsidR="00BA62EA">
        <w:t xml:space="preserve"> </w:t>
      </w:r>
      <w:r w:rsidR="00BA62EA">
        <w:rPr>
          <w:i/>
        </w:rPr>
        <w:t>indexing</w:t>
      </w:r>
      <w:r w:rsidR="00BD078F">
        <w:rPr>
          <w:i/>
        </w:rPr>
        <w:t xml:space="preserve"> </w:t>
      </w:r>
      <w:r w:rsidR="00BD078F" w:rsidRPr="00BD078F">
        <w:t>(estas fases serán explicadas posteriormente en la memoria)</w:t>
      </w:r>
      <w:r w:rsidR="00BA62EA" w:rsidRPr="00BD078F">
        <w:t>.</w:t>
      </w:r>
      <w:r w:rsidR="00BA3DC4">
        <w:t xml:space="preserve"> </w:t>
      </w:r>
      <w:r w:rsidR="00BA62EA">
        <w:t>Es en estos puntos de extensión donde se ha desarrollado el trabajo necesario para convertir Nutch en un crawler que se dedique a buscar y guardar ficheros de descripción de servicios de información geoespacial.</w:t>
      </w:r>
      <w:r w:rsidR="00BA3DC4">
        <w:t xml:space="preserve"> </w:t>
      </w:r>
    </w:p>
    <w:p w14:paraId="74B60F06" w14:textId="0047598C" w:rsidR="00B844DD" w:rsidRDefault="00722739" w:rsidP="00B844DD">
      <w:r>
        <w:t xml:space="preserve">Nutch por defecto está preparado para indexar la información recogida en el motor de búsqueda Apache Solr, el cual </w:t>
      </w:r>
      <w:r w:rsidRPr="00C316B3">
        <w:t>está</w:t>
      </w:r>
      <w:r>
        <w:t xml:space="preserve"> basado en Lucene. No obstante, Nutch permite la adición de </w:t>
      </w:r>
      <w:r w:rsidRPr="00BA62EA">
        <w:rPr>
          <w:i/>
        </w:rPr>
        <w:t>plugins</w:t>
      </w:r>
      <w:r>
        <w:t xml:space="preserve"> que modifican su comportamiento. </w:t>
      </w:r>
      <w:r w:rsidR="00BA3DC4">
        <w:t xml:space="preserve"> </w:t>
      </w:r>
      <w:r>
        <w:t xml:space="preserve">Nutch basa su arquitectura en Hadoop, esto le permite trabajar con un gran volumen de datos, como el que se genera en el proceso de </w:t>
      </w:r>
      <w:r w:rsidRPr="00C316B3">
        <w:rPr>
          <w:i/>
        </w:rPr>
        <w:t>crawling</w:t>
      </w:r>
      <w:r>
        <w:t xml:space="preserve">, utilizando operaciones de </w:t>
      </w:r>
      <w:r w:rsidRPr="00722739">
        <w:rPr>
          <w:i/>
        </w:rPr>
        <w:t>MapReduce</w:t>
      </w:r>
      <w:r>
        <w:t>.</w:t>
      </w:r>
    </w:p>
    <w:p w14:paraId="076B44B5" w14:textId="77777777" w:rsidR="00B844DD" w:rsidRPr="00B844DD" w:rsidRDefault="00351361" w:rsidP="00B844DD">
      <w:pPr>
        <w:pStyle w:val="Ttulo2"/>
        <w:numPr>
          <w:ilvl w:val="1"/>
          <w:numId w:val="1"/>
        </w:numPr>
      </w:pPr>
      <w:bookmarkStart w:id="11" w:name="_Toc453002171"/>
      <w:bookmarkStart w:id="12" w:name="_Toc454029401"/>
      <w:r>
        <w:lastRenderedPageBreak/>
        <w:t>Estructura de la memoria</w:t>
      </w:r>
      <w:bookmarkEnd w:id="11"/>
      <w:bookmarkEnd w:id="12"/>
    </w:p>
    <w:p w14:paraId="39377A0B" w14:textId="77777777" w:rsidR="00074A8E" w:rsidRDefault="00BA62EA" w:rsidP="002441BF">
      <w:pPr>
        <w:rPr>
          <w:szCs w:val="28"/>
        </w:rPr>
      </w:pPr>
      <w:r>
        <w:rPr>
          <w:szCs w:val="28"/>
        </w:rPr>
        <w:t xml:space="preserve">En esta memoria se explica qué son los </w:t>
      </w:r>
      <w:r w:rsidRPr="00BA62EA">
        <w:rPr>
          <w:i/>
          <w:szCs w:val="28"/>
        </w:rPr>
        <w:t>crawlers</w:t>
      </w:r>
      <w:r>
        <w:rPr>
          <w:szCs w:val="28"/>
        </w:rPr>
        <w:t xml:space="preserve">, para qué se utilizan y por quién. También se </w:t>
      </w:r>
      <w:r w:rsidR="00DC46A8">
        <w:rPr>
          <w:szCs w:val="28"/>
        </w:rPr>
        <w:t>mencionan</w:t>
      </w:r>
      <w:r>
        <w:rPr>
          <w:szCs w:val="28"/>
        </w:rPr>
        <w:t xml:space="preserve"> sus componentes y los elementos que rodean a los </w:t>
      </w:r>
      <w:r w:rsidRPr="00BA62EA">
        <w:rPr>
          <w:i/>
          <w:szCs w:val="28"/>
        </w:rPr>
        <w:t>crawlers</w:t>
      </w:r>
      <w:r>
        <w:rPr>
          <w:szCs w:val="28"/>
        </w:rPr>
        <w:t>.</w:t>
      </w:r>
    </w:p>
    <w:p w14:paraId="247BEBC4" w14:textId="77777777" w:rsidR="00DF7B0B" w:rsidRDefault="00BA62EA" w:rsidP="002441BF">
      <w:pPr>
        <w:rPr>
          <w:szCs w:val="28"/>
        </w:rPr>
      </w:pPr>
      <w:r>
        <w:rPr>
          <w:szCs w:val="28"/>
        </w:rPr>
        <w:t xml:space="preserve">Por otra parte, se </w:t>
      </w:r>
      <w:r w:rsidR="00DC46A8">
        <w:rPr>
          <w:szCs w:val="28"/>
        </w:rPr>
        <w:t>ahonda</w:t>
      </w:r>
      <w:r>
        <w:rPr>
          <w:szCs w:val="28"/>
        </w:rPr>
        <w:t xml:space="preserve"> en qu</w:t>
      </w:r>
      <w:r w:rsidR="00A771E4">
        <w:rPr>
          <w:szCs w:val="28"/>
        </w:rPr>
        <w:t>é es Nutch,</w:t>
      </w:r>
      <w:r>
        <w:rPr>
          <w:szCs w:val="28"/>
        </w:rPr>
        <w:t xml:space="preserve"> cómo funciona</w:t>
      </w:r>
      <w:r w:rsidR="00A771E4">
        <w:rPr>
          <w:szCs w:val="28"/>
        </w:rPr>
        <w:t>, las herramientas que utiliza y su arquitectura.</w:t>
      </w:r>
      <w:r w:rsidR="00BA3DC4">
        <w:rPr>
          <w:szCs w:val="28"/>
        </w:rPr>
        <w:t xml:space="preserve"> </w:t>
      </w:r>
      <w:r w:rsidR="00A771E4">
        <w:rPr>
          <w:szCs w:val="28"/>
        </w:rPr>
        <w:t xml:space="preserve">Posteriormente se </w:t>
      </w:r>
      <w:r w:rsidR="00DC46A8">
        <w:rPr>
          <w:szCs w:val="28"/>
        </w:rPr>
        <w:t>incluye</w:t>
      </w:r>
      <w:r w:rsidR="00A771E4">
        <w:rPr>
          <w:szCs w:val="28"/>
        </w:rPr>
        <w:t xml:space="preserve"> el trabajo realizado para preparar Nutch para la tarea que se ha explicado anteriormente, así como las herramientas y tecnologías utilizadas para la realización de este proyecto. Se </w:t>
      </w:r>
      <w:r w:rsidR="00DC46A8">
        <w:rPr>
          <w:szCs w:val="28"/>
        </w:rPr>
        <w:t>presentan</w:t>
      </w:r>
      <w:r w:rsidR="00A771E4">
        <w:rPr>
          <w:szCs w:val="28"/>
        </w:rPr>
        <w:t xml:space="preserve"> los resultados a los qu</w:t>
      </w:r>
      <w:r w:rsidR="00DC46A8">
        <w:rPr>
          <w:szCs w:val="28"/>
        </w:rPr>
        <w:t>e se ha llegado con el trabajo, la calidad de estos y la rapidez con la que son obtenidos.</w:t>
      </w:r>
      <w:r w:rsidR="00206EE7">
        <w:rPr>
          <w:szCs w:val="28"/>
        </w:rPr>
        <w:t xml:space="preserve"> </w:t>
      </w:r>
    </w:p>
    <w:p w14:paraId="0F11DEC7" w14:textId="28501D2C" w:rsidR="00074A8E" w:rsidRDefault="00DC46A8" w:rsidP="002441BF">
      <w:pPr>
        <w:rPr>
          <w:szCs w:val="28"/>
        </w:rPr>
      </w:pPr>
      <w:r>
        <w:rPr>
          <w:szCs w:val="28"/>
        </w:rPr>
        <w:t xml:space="preserve">También se habla de posibles mejoras y ampliaciones que pueden darse en este trabajo con el objetivo de aumentar la capacidad y el alcance del </w:t>
      </w:r>
      <w:r>
        <w:rPr>
          <w:i/>
          <w:szCs w:val="28"/>
        </w:rPr>
        <w:t>crawler.</w:t>
      </w:r>
      <w:r w:rsidR="00BA3DC4">
        <w:rPr>
          <w:szCs w:val="28"/>
        </w:rPr>
        <w:t xml:space="preserve"> </w:t>
      </w:r>
      <w:r>
        <w:rPr>
          <w:szCs w:val="28"/>
        </w:rPr>
        <w:t>S</w:t>
      </w:r>
      <w:r w:rsidR="00A771E4">
        <w:rPr>
          <w:szCs w:val="28"/>
        </w:rPr>
        <w:t xml:space="preserve">e </w:t>
      </w:r>
      <w:r>
        <w:rPr>
          <w:szCs w:val="28"/>
        </w:rPr>
        <w:t>pueden</w:t>
      </w:r>
      <w:r w:rsidR="00A771E4">
        <w:rPr>
          <w:szCs w:val="28"/>
        </w:rPr>
        <w:t xml:space="preserve"> consultar anexos con información sobre el tipo de ficheros que se pretenden recuperar y para qué se utilizan. </w:t>
      </w:r>
      <w:r>
        <w:rPr>
          <w:szCs w:val="28"/>
        </w:rPr>
        <w:t>También existe un manual de usuario en el cual se explica paso por paso cómo utilizar GeoCrawler.</w:t>
      </w:r>
    </w:p>
    <w:p w14:paraId="3B9C3549" w14:textId="77777777" w:rsidR="00074A8E" w:rsidRDefault="003A674A" w:rsidP="00873A33">
      <w:pPr>
        <w:pStyle w:val="Ttulo1"/>
        <w:numPr>
          <w:ilvl w:val="0"/>
          <w:numId w:val="1"/>
        </w:numPr>
        <w:ind w:left="708" w:hanging="708"/>
      </w:pPr>
      <w:bookmarkStart w:id="13" w:name="_Toc451012998"/>
      <w:bookmarkStart w:id="14" w:name="_Toc453002172"/>
      <w:bookmarkStart w:id="15" w:name="_Toc454029402"/>
      <w:r>
        <w:lastRenderedPageBreak/>
        <w:t>Crawlers</w:t>
      </w:r>
      <w:bookmarkEnd w:id="13"/>
      <w:bookmarkEnd w:id="14"/>
      <w:bookmarkEnd w:id="15"/>
    </w:p>
    <w:p w14:paraId="72B505D0" w14:textId="77777777" w:rsidR="00722739" w:rsidRDefault="003A674A" w:rsidP="003A674A">
      <w:r>
        <w:t xml:space="preserve">Un </w:t>
      </w:r>
      <w:r w:rsidRPr="003A674A">
        <w:t>crawler</w:t>
      </w:r>
      <w:r>
        <w:t xml:space="preserve"> es una herramienta que recorre e inspecciona páginas web</w:t>
      </w:r>
      <w:r w:rsidR="00FE7A38">
        <w:t xml:space="preserve">. Lo hace, generalmente, de manera automática y de acuerdo a un método que fija su comportamiento. También son conocidas como arañas web o simplemente arañas en las zonas hispanoparlantes. </w:t>
      </w:r>
    </w:p>
    <w:p w14:paraId="3D5B2565" w14:textId="7892A095" w:rsidR="008B7333" w:rsidRDefault="00FE7A38" w:rsidP="003A674A">
      <w:r>
        <w:t xml:space="preserve">Tienen múltiples usos, pero el más usado es el de recorrer todas las páginas web que pueda recogiendo información y datos del contenido de cada una de ellas para posteriormente indexar toda esa información recogida en un motor de búsqueda. </w:t>
      </w:r>
      <w:r w:rsidR="00722739">
        <w:t>E</w:t>
      </w:r>
      <w:r>
        <w:t xml:space="preserve">sta sería la definición de un crawler genérico dedicado a recoger la mayor cantidad de información posible. Sin ir más lejos, este sería el método que usa </w:t>
      </w:r>
      <w:r w:rsidR="00722739">
        <w:t>el</w:t>
      </w:r>
      <w:r>
        <w:t xml:space="preserve"> famoso buscador Google. </w:t>
      </w:r>
    </w:p>
    <w:p w14:paraId="6CB657A6" w14:textId="1AF88F9C" w:rsidR="008B7333" w:rsidRDefault="008B7333" w:rsidP="008B7333">
      <w:pPr>
        <w:pStyle w:val="Ttulo2"/>
        <w:numPr>
          <w:ilvl w:val="1"/>
          <w:numId w:val="1"/>
        </w:numPr>
      </w:pPr>
      <w:bookmarkStart w:id="16" w:name="_Toc451012999"/>
      <w:bookmarkStart w:id="17" w:name="_Toc453002173"/>
      <w:bookmarkStart w:id="18" w:name="_Toc454029403"/>
      <w:r>
        <w:t>Crawlers genéricos</w:t>
      </w:r>
      <w:bookmarkEnd w:id="16"/>
      <w:bookmarkEnd w:id="17"/>
      <w:bookmarkEnd w:id="18"/>
    </w:p>
    <w:p w14:paraId="0B34100E" w14:textId="77777777" w:rsidR="00BD078F" w:rsidRDefault="00BD078F" w:rsidP="008B7333">
      <w:r>
        <w:t xml:space="preserve">Son </w:t>
      </w:r>
      <w:r>
        <w:rPr>
          <w:i/>
        </w:rPr>
        <w:t>crawlers</w:t>
      </w:r>
      <w:r>
        <w:t xml:space="preserve"> que no tienen un objetivo temático fijo, sino que intentan abarcar la mayor cantidad de información posible. </w:t>
      </w:r>
      <w:r w:rsidR="00A8533A">
        <w:t>Estos crawlers se utilizan principalmente par</w:t>
      </w:r>
      <w:r w:rsidR="00087245">
        <w:t xml:space="preserve">a darle vida </w:t>
      </w:r>
      <w:r>
        <w:t>los</w:t>
      </w:r>
      <w:r w:rsidR="00087245">
        <w:t xml:space="preserve"> buscador</w:t>
      </w:r>
      <w:r>
        <w:t>es</w:t>
      </w:r>
      <w:r w:rsidR="00087245">
        <w:t xml:space="preserve"> web.</w:t>
      </w:r>
      <w:r w:rsidR="006107A5">
        <w:t xml:space="preserve"> </w:t>
      </w:r>
    </w:p>
    <w:p w14:paraId="1DEA3774" w14:textId="08696F81" w:rsidR="00BD078F" w:rsidRDefault="006107A5" w:rsidP="008B7333">
      <w:r>
        <w:t>Su funcionamiento básico se basa en extraer y seguir la mayor cantidad de URLs posibles extrayendo información de cada una de las páginas visitadas para posteriormente indexarla.</w:t>
      </w:r>
      <w:r w:rsidR="0069537B">
        <w:t xml:space="preserve"> </w:t>
      </w:r>
      <w:r>
        <w:t>Esto permite realizar búsquedas por términos.</w:t>
      </w:r>
      <w:r w:rsidR="0069537B">
        <w:t xml:space="preserve"> Recogen y siguen todos los links de salida de una web para llegar al mayor número posible de ellas.</w:t>
      </w:r>
      <w:r w:rsidR="00BA3DC4">
        <w:t xml:space="preserve"> </w:t>
      </w:r>
      <w:r w:rsidR="00BD078F">
        <w:t xml:space="preserve">Debido a esto, </w:t>
      </w:r>
      <w:r w:rsidR="00C40B90">
        <w:t>e</w:t>
      </w:r>
      <w:r>
        <w:t xml:space="preserve">stos </w:t>
      </w:r>
      <w:r>
        <w:rPr>
          <w:i/>
        </w:rPr>
        <w:t>crawlers</w:t>
      </w:r>
      <w:r w:rsidR="00BD078F">
        <w:t xml:space="preserve"> tienden a</w:t>
      </w:r>
      <w:r>
        <w:t xml:space="preserve"> </w:t>
      </w:r>
      <w:r w:rsidR="00606058">
        <w:t>extenderse</w:t>
      </w:r>
      <w:r>
        <w:t xml:space="preserve"> de manera circular o de mancha de aceite ya que no siguen ningún criterio especifico qu</w:t>
      </w:r>
      <w:r w:rsidR="00BD078F">
        <w:t>e modifique su comportamiento</w:t>
      </w:r>
      <w:r>
        <w:t>.</w:t>
      </w:r>
      <w:r w:rsidR="00BA3DC4">
        <w:t xml:space="preserve"> </w:t>
      </w:r>
    </w:p>
    <w:p w14:paraId="774934EB" w14:textId="42CF450A" w:rsidR="00C35B8F" w:rsidRPr="00C35B8F" w:rsidRDefault="00BF6A6A" w:rsidP="008B7333">
      <w:r>
        <w:t xml:space="preserve">En </w:t>
      </w:r>
      <w:r w:rsidR="00606058">
        <w:t xml:space="preserve">la </w:t>
      </w:r>
      <w:r w:rsidR="00606058">
        <w:fldChar w:fldCharType="begin"/>
      </w:r>
      <w:r w:rsidR="00606058">
        <w:instrText xml:space="preserve"> REF _Ref454029305 \h </w:instrText>
      </w:r>
      <w:r w:rsidR="00606058">
        <w:fldChar w:fldCharType="separate"/>
      </w:r>
      <w:r w:rsidR="00F41806">
        <w:t xml:space="preserve">Figura </w:t>
      </w:r>
      <w:r w:rsidR="00F41806">
        <w:rPr>
          <w:noProof/>
        </w:rPr>
        <w:t>1</w:t>
      </w:r>
      <w:r w:rsidR="00F41806">
        <w:t xml:space="preserve">: Esquema </w:t>
      </w:r>
      <w:r w:rsidR="00F41806">
        <w:rPr>
          <w:i/>
        </w:rPr>
        <w:t>crawler</w:t>
      </w:r>
      <w:r w:rsidR="00F41806">
        <w:t xml:space="preserve"> genérico</w:t>
      </w:r>
      <w:r w:rsidR="00606058">
        <w:fldChar w:fldCharType="end"/>
      </w:r>
      <w:r w:rsidR="00606058" w:rsidRPr="00BF6A6A">
        <w:rPr>
          <w:b/>
        </w:rPr>
        <w:t xml:space="preserve"> </w:t>
      </w:r>
      <w:r w:rsidR="00606058">
        <w:rPr>
          <w:b/>
        </w:rPr>
        <w:t>se</w:t>
      </w:r>
      <w:r w:rsidR="00C35B8F">
        <w:t xml:space="preserve"> puede observar una representación esquemática de cómo sería una expansión de un </w:t>
      </w:r>
      <w:r w:rsidR="00C35B8F">
        <w:rPr>
          <w:i/>
        </w:rPr>
        <w:t>crawler</w:t>
      </w:r>
      <w:r w:rsidR="00C35B8F">
        <w:t xml:space="preserve"> genérico desde una semilla.</w:t>
      </w:r>
      <w:r w:rsidR="00BA3DC4">
        <w:t xml:space="preserve"> </w:t>
      </w:r>
      <w:r w:rsidR="00C35B8F">
        <w:t>Como se puede observar la expansión se produce de manera circular al recoger y procesar todos los enlaces de salida que tiene una página web.</w:t>
      </w:r>
    </w:p>
    <w:p w14:paraId="6284D12F" w14:textId="77777777" w:rsidR="002C097D" w:rsidRDefault="000B3E1E" w:rsidP="002C097D">
      <w:pPr>
        <w:keepNext/>
        <w:jc w:val="center"/>
      </w:pPr>
      <w:r>
        <w:rPr>
          <w:noProof/>
          <w:lang w:val="es-ES" w:eastAsia="es-ES"/>
        </w:rPr>
        <w:drawing>
          <wp:inline distT="0" distB="0" distL="0" distR="0" wp14:anchorId="62D8672C" wp14:editId="22FAFEEB">
            <wp:extent cx="2385695" cy="2488565"/>
            <wp:effectExtent l="0" t="0" r="0" b="0"/>
            <wp:docPr id="1" name="Imagen 1" descr="df0bd4606c62ea558483f60a786642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0bd4606c62ea558483f60a786642e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85695" cy="2488565"/>
                    </a:xfrm>
                    <a:prstGeom prst="rect">
                      <a:avLst/>
                    </a:prstGeom>
                    <a:noFill/>
                    <a:ln>
                      <a:noFill/>
                    </a:ln>
                  </pic:spPr>
                </pic:pic>
              </a:graphicData>
            </a:graphic>
          </wp:inline>
        </w:drawing>
      </w:r>
    </w:p>
    <w:p w14:paraId="4E8015E1" w14:textId="49533246" w:rsidR="00BF6A6A" w:rsidRPr="002C097D" w:rsidRDefault="002C097D" w:rsidP="002C097D">
      <w:pPr>
        <w:pStyle w:val="Descripcin"/>
        <w:jc w:val="center"/>
      </w:pPr>
      <w:bookmarkStart w:id="19" w:name="_Ref454029305"/>
      <w:bookmarkStart w:id="20" w:name="_Toc454030212"/>
      <w:r>
        <w:t xml:space="preserve">Figura </w:t>
      </w:r>
      <w:r>
        <w:fldChar w:fldCharType="begin"/>
      </w:r>
      <w:r>
        <w:instrText xml:space="preserve"> SEQ Figura \* ARABIC </w:instrText>
      </w:r>
      <w:r>
        <w:fldChar w:fldCharType="separate"/>
      </w:r>
      <w:r w:rsidR="00F41806">
        <w:rPr>
          <w:noProof/>
        </w:rPr>
        <w:t>1</w:t>
      </w:r>
      <w:r>
        <w:fldChar w:fldCharType="end"/>
      </w:r>
      <w:r>
        <w:t xml:space="preserve">: Esquema </w:t>
      </w:r>
      <w:r>
        <w:rPr>
          <w:i/>
        </w:rPr>
        <w:t>crawler</w:t>
      </w:r>
      <w:r>
        <w:t xml:space="preserve"> genérico</w:t>
      </w:r>
      <w:bookmarkEnd w:id="19"/>
      <w:bookmarkEnd w:id="20"/>
    </w:p>
    <w:p w14:paraId="37646A93" w14:textId="77777777" w:rsidR="008B7333" w:rsidRPr="008B7333" w:rsidRDefault="008B7333" w:rsidP="008B7333">
      <w:pPr>
        <w:pStyle w:val="Ttulo2"/>
        <w:numPr>
          <w:ilvl w:val="1"/>
          <w:numId w:val="1"/>
        </w:numPr>
      </w:pPr>
      <w:bookmarkStart w:id="21" w:name="_Toc451013000"/>
      <w:bookmarkStart w:id="22" w:name="_Toc453002174"/>
      <w:bookmarkStart w:id="23" w:name="_Toc454029404"/>
      <w:r>
        <w:lastRenderedPageBreak/>
        <w:t>Crawlers enfocados</w:t>
      </w:r>
      <w:bookmarkEnd w:id="21"/>
      <w:bookmarkEnd w:id="22"/>
      <w:bookmarkEnd w:id="23"/>
    </w:p>
    <w:p w14:paraId="0377D877" w14:textId="77777777" w:rsidR="00BD078F" w:rsidRDefault="00DC7DD8" w:rsidP="003A674A">
      <w:pPr>
        <w:rPr>
          <w:lang w:val="es-ES"/>
        </w:rPr>
      </w:pPr>
      <w:r>
        <w:rPr>
          <w:lang w:val="es-ES"/>
        </w:rPr>
        <w:t xml:space="preserve">El término </w:t>
      </w:r>
      <w:r w:rsidRPr="00DC7DD8">
        <w:rPr>
          <w:i/>
          <w:lang w:val="es-ES"/>
        </w:rPr>
        <w:t>crawler</w:t>
      </w:r>
      <w:r>
        <w:rPr>
          <w:lang w:val="es-ES"/>
        </w:rPr>
        <w:t xml:space="preserve"> enfocado es muy amplio y puede abarcar a un elevado número de tipos de </w:t>
      </w:r>
      <w:r w:rsidRPr="00DC7DD8">
        <w:rPr>
          <w:i/>
          <w:lang w:val="es-ES"/>
        </w:rPr>
        <w:t>crawler</w:t>
      </w:r>
      <w:r>
        <w:rPr>
          <w:i/>
          <w:lang w:val="es-ES"/>
        </w:rPr>
        <w:t>s</w:t>
      </w:r>
      <w:r>
        <w:rPr>
          <w:lang w:val="es-ES"/>
        </w:rPr>
        <w:t xml:space="preserve">. Existen muchas maneras para convertir un </w:t>
      </w:r>
      <w:r w:rsidRPr="00DC7DD8">
        <w:rPr>
          <w:i/>
          <w:lang w:val="es-ES"/>
        </w:rPr>
        <w:t>crawler</w:t>
      </w:r>
      <w:r>
        <w:rPr>
          <w:lang w:val="es-ES"/>
        </w:rPr>
        <w:t xml:space="preserve"> en enfocado, esto depende en la medida en la que se quiera alterar el comportamiento de un </w:t>
      </w:r>
      <w:r w:rsidRPr="00DC7DD8">
        <w:rPr>
          <w:i/>
          <w:lang w:val="es-ES"/>
        </w:rPr>
        <w:t>crawler</w:t>
      </w:r>
      <w:r>
        <w:rPr>
          <w:lang w:val="es-ES"/>
        </w:rPr>
        <w:t xml:space="preserve"> </w:t>
      </w:r>
      <w:r w:rsidRPr="00DC7DD8">
        <w:rPr>
          <w:lang w:val="es-ES"/>
        </w:rPr>
        <w:t>genérico</w:t>
      </w:r>
      <w:r w:rsidR="009A69F2">
        <w:rPr>
          <w:lang w:val="es-ES"/>
        </w:rPr>
        <w:t xml:space="preserve"> </w:t>
      </w:r>
      <w:r w:rsidR="009A69F2">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id" : "ITEM-2", "itemData" : { "abstract" : "Web search engines collect data from the Web by \" crawling \" it \u2013 performing a simulated browsing of the web by extracting links from pages, downloading all of them and repeating the process ad infinitum. This process requires enormous amounts of hardware and network resources, ending up with a large fraction of the vis ible web 1 on the crawler's storage array. But when only information about a predefined topic set is desired, a specialization of the aforementioned process called \" focused crawling \" is used. What follows here is a shor t review of existing techniques for focused crawling.", "author" : [ { "dropping-particle" : "", "family" : "Novak", "given" : "Bla\u017e", "non-dropping-particle" : "", "parse-names" : false, "suffix" : "" } ], "id" : "ITEM-2", "issued" : { "date-parts" : [ [ "0" ] ] }, "title" : "A SURVEY OF FOCUSED WEB CRAWLING ALGORITHMS", "type" : "article-journal" }, "uris" : [ "http://www.mendeley.com/documents/?uuid=6ab70bd0-3faa-326e-8719-409966387f40" ] } ], "mendeley" : { "formattedCitation" : "[1], [2]", "plainTextFormattedCitation" : "[1], [2]", "previouslyFormattedCitation" : "[1], [2]" }, "properties" : { "noteIndex" : 0 }, "schema" : "https://github.com/citation-style-language/schema/raw/master/csl-citation.json" }</w:instrText>
      </w:r>
      <w:r w:rsidR="009A69F2">
        <w:rPr>
          <w:lang w:val="es-ES"/>
        </w:rPr>
        <w:fldChar w:fldCharType="separate"/>
      </w:r>
      <w:r w:rsidR="009A69F2" w:rsidRPr="009A69F2">
        <w:rPr>
          <w:noProof/>
          <w:lang w:val="es-ES"/>
        </w:rPr>
        <w:t>[1], [2]</w:t>
      </w:r>
      <w:r w:rsidR="009A69F2">
        <w:rPr>
          <w:lang w:val="es-ES"/>
        </w:rPr>
        <w:fldChar w:fldCharType="end"/>
      </w:r>
      <w:r>
        <w:rPr>
          <w:lang w:val="es-ES"/>
        </w:rPr>
        <w:t>.</w:t>
      </w:r>
      <w:r w:rsidR="00BA3DC4">
        <w:rPr>
          <w:lang w:val="es-ES"/>
        </w:rPr>
        <w:t xml:space="preserve"> </w:t>
      </w:r>
    </w:p>
    <w:p w14:paraId="1E408324" w14:textId="4BA13B96" w:rsidR="004A4917" w:rsidRDefault="0027033D" w:rsidP="003A674A">
      <w:pPr>
        <w:rPr>
          <w:lang w:val="es-ES"/>
        </w:rPr>
      </w:pPr>
      <w:r>
        <w:rPr>
          <w:lang w:val="es-ES"/>
        </w:rPr>
        <w:t xml:space="preserve">Un </w:t>
      </w:r>
      <w:r>
        <w:rPr>
          <w:i/>
          <w:lang w:val="es-ES"/>
        </w:rPr>
        <w:t>crawler</w:t>
      </w:r>
      <w:r>
        <w:rPr>
          <w:lang w:val="es-ES"/>
        </w:rPr>
        <w:t xml:space="preserve"> enfocado está preparado para no seguir el esquema de uno genérico. Es decir, no va a procesar todos los enlaces de salida de una web, sino que va a asignarles un </w:t>
      </w:r>
      <w:r>
        <w:rPr>
          <w:i/>
          <w:lang w:val="es-ES"/>
        </w:rPr>
        <w:t>score</w:t>
      </w:r>
      <w:r>
        <w:rPr>
          <w:lang w:val="es-ES"/>
        </w:rPr>
        <w:t xml:space="preserve"> para priorizar qué enlaces va a expandir en la siguiente iteración.</w:t>
      </w:r>
      <w:r w:rsidR="00BA3DC4">
        <w:rPr>
          <w:lang w:val="es-ES"/>
        </w:rPr>
        <w:t xml:space="preserve"> </w:t>
      </w:r>
      <w:r w:rsidR="004A4917">
        <w:rPr>
          <w:lang w:val="es-ES"/>
        </w:rPr>
        <w:t xml:space="preserve">Con esto, el flujo de trabajo del </w:t>
      </w:r>
      <w:r w:rsidR="004A4917">
        <w:rPr>
          <w:i/>
          <w:lang w:val="es-ES"/>
        </w:rPr>
        <w:t>crawler</w:t>
      </w:r>
      <w:r w:rsidR="004A4917">
        <w:rPr>
          <w:lang w:val="es-ES"/>
        </w:rPr>
        <w:t xml:space="preserve"> prioriza unos enlaces antes que otros. De esta manera</w:t>
      </w:r>
      <w:r w:rsidR="00824BF6">
        <w:rPr>
          <w:lang w:val="es-ES"/>
        </w:rPr>
        <w:t>,</w:t>
      </w:r>
      <w:r w:rsidR="004A4917">
        <w:rPr>
          <w:lang w:val="es-ES"/>
        </w:rPr>
        <w:t xml:space="preserve"> el </w:t>
      </w:r>
      <w:r w:rsidR="004A4917">
        <w:rPr>
          <w:i/>
          <w:lang w:val="es-ES"/>
        </w:rPr>
        <w:t>crawler</w:t>
      </w:r>
      <w:r w:rsidR="004A4917">
        <w:rPr>
          <w:lang w:val="es-ES"/>
        </w:rPr>
        <w:t xml:space="preserve"> es más eficiente en la búsqueda de elementos concretos que uno genérico.</w:t>
      </w:r>
    </w:p>
    <w:p w14:paraId="7FAFC4C5" w14:textId="77777777" w:rsidR="00BD078F" w:rsidRDefault="003A31B9" w:rsidP="003A674A">
      <w:pPr>
        <w:rPr>
          <w:lang w:val="es-ES"/>
        </w:rPr>
      </w:pPr>
      <w:r>
        <w:rPr>
          <w:lang w:val="es-ES"/>
        </w:rPr>
        <w:t xml:space="preserve">Los crawlers enfocados tienen muchos usos. Se pueden utilizar para indexar información de un tema específico buscando y priorizando enlaces que estén relacionados con este tema. También se pueden utilizar para extraer un tipo de información o documentos de la web. Este es el caso que se ha utilizado en este trabajo. </w:t>
      </w:r>
    </w:p>
    <w:p w14:paraId="3F1C29D8" w14:textId="69BF7360" w:rsidR="004A4917" w:rsidRDefault="00BD078F" w:rsidP="003A674A">
      <w:pPr>
        <w:rPr>
          <w:lang w:val="es-ES"/>
        </w:rPr>
      </w:pPr>
      <w:r>
        <w:rPr>
          <w:lang w:val="es-ES"/>
        </w:rPr>
        <w:t>En este trabajo, n</w:t>
      </w:r>
      <w:r w:rsidR="003A31B9">
        <w:rPr>
          <w:lang w:val="es-ES"/>
        </w:rPr>
        <w:t>os vamos a centrar en la búsqueda y extracción de ficheros que definan información geográfica.</w:t>
      </w:r>
      <w:r w:rsidR="00BA3DC4">
        <w:rPr>
          <w:lang w:val="es-ES"/>
        </w:rPr>
        <w:t xml:space="preserve"> </w:t>
      </w:r>
      <w:r w:rsidR="00515DA9">
        <w:rPr>
          <w:lang w:val="es-ES"/>
        </w:rPr>
        <w:t xml:space="preserve">En la </w:t>
      </w:r>
      <w:r w:rsidR="00606058">
        <w:rPr>
          <w:lang w:val="es-ES"/>
        </w:rPr>
        <w:fldChar w:fldCharType="begin"/>
      </w:r>
      <w:r w:rsidR="00606058">
        <w:rPr>
          <w:lang w:val="es-ES"/>
        </w:rPr>
        <w:instrText xml:space="preserve"> REF _Ref454029338 \h </w:instrText>
      </w:r>
      <w:r w:rsidR="00606058">
        <w:rPr>
          <w:lang w:val="es-ES"/>
        </w:rPr>
      </w:r>
      <w:r w:rsidR="00606058">
        <w:rPr>
          <w:lang w:val="es-ES"/>
        </w:rPr>
        <w:fldChar w:fldCharType="separate"/>
      </w:r>
      <w:r w:rsidR="00F41806">
        <w:t xml:space="preserve">Figura </w:t>
      </w:r>
      <w:r w:rsidR="00F41806">
        <w:rPr>
          <w:noProof/>
        </w:rPr>
        <w:t>2</w:t>
      </w:r>
      <w:r w:rsidR="00F41806">
        <w:t xml:space="preserve">: Esquema </w:t>
      </w:r>
      <w:r w:rsidR="00F41806">
        <w:rPr>
          <w:i/>
        </w:rPr>
        <w:t>crawler</w:t>
      </w:r>
      <w:r w:rsidR="00F41806">
        <w:t xml:space="preserve"> enfocado</w:t>
      </w:r>
      <w:r w:rsidR="00606058">
        <w:rPr>
          <w:lang w:val="es-ES"/>
        </w:rPr>
        <w:fldChar w:fldCharType="end"/>
      </w:r>
      <w:r w:rsidR="00606058">
        <w:rPr>
          <w:lang w:val="es-ES"/>
        </w:rPr>
        <w:t xml:space="preserve"> </w:t>
      </w:r>
      <w:r w:rsidR="00515DA9">
        <w:rPr>
          <w:lang w:val="es-ES"/>
        </w:rPr>
        <w:t xml:space="preserve">se puede observar una representación esquemática de un </w:t>
      </w:r>
      <w:r w:rsidR="00515DA9">
        <w:rPr>
          <w:i/>
          <w:lang w:val="es-ES"/>
        </w:rPr>
        <w:t>crawler</w:t>
      </w:r>
      <w:r w:rsidR="00F07B42">
        <w:rPr>
          <w:lang w:val="es-ES"/>
        </w:rPr>
        <w:t xml:space="preserve"> enfocado. Estos se extienden de manera irregular expandiendo y procesando enlaces que son más relevantes según se haya preparado al </w:t>
      </w:r>
      <w:r w:rsidR="00F07B42">
        <w:rPr>
          <w:i/>
          <w:lang w:val="es-ES"/>
        </w:rPr>
        <w:t>crawler</w:t>
      </w:r>
      <w:r w:rsidR="00F07B42">
        <w:rPr>
          <w:lang w:val="es-ES"/>
        </w:rPr>
        <w:t>.</w:t>
      </w:r>
    </w:p>
    <w:p w14:paraId="72919FD8" w14:textId="77777777" w:rsidR="002C097D" w:rsidRDefault="000B3E1E" w:rsidP="002C097D">
      <w:pPr>
        <w:keepNext/>
        <w:jc w:val="center"/>
      </w:pPr>
      <w:r>
        <w:rPr>
          <w:noProof/>
          <w:lang w:val="es-ES" w:eastAsia="es-ES"/>
        </w:rPr>
        <w:drawing>
          <wp:inline distT="0" distB="0" distL="0" distR="0" wp14:anchorId="4423EFFB" wp14:editId="2A3407AA">
            <wp:extent cx="3505200" cy="3990975"/>
            <wp:effectExtent l="0" t="0" r="0" b="9525"/>
            <wp:docPr id="8" name="Imagen 4" descr="CrawlerEnfocadoLimp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awlerEnfocadoLimpi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05200" cy="3990975"/>
                    </a:xfrm>
                    <a:prstGeom prst="rect">
                      <a:avLst/>
                    </a:prstGeom>
                    <a:noFill/>
                    <a:ln>
                      <a:noFill/>
                    </a:ln>
                  </pic:spPr>
                </pic:pic>
              </a:graphicData>
            </a:graphic>
          </wp:inline>
        </w:drawing>
      </w:r>
    </w:p>
    <w:p w14:paraId="0BE29FC9" w14:textId="073679AB" w:rsidR="000E566C" w:rsidRPr="002C097D" w:rsidRDefault="002C097D" w:rsidP="002C097D">
      <w:pPr>
        <w:pStyle w:val="Descripcin"/>
        <w:jc w:val="center"/>
      </w:pPr>
      <w:bookmarkStart w:id="24" w:name="_Ref454029338"/>
      <w:bookmarkStart w:id="25" w:name="_Toc454030213"/>
      <w:r>
        <w:t xml:space="preserve">Figura </w:t>
      </w:r>
      <w:r>
        <w:fldChar w:fldCharType="begin"/>
      </w:r>
      <w:r>
        <w:instrText xml:space="preserve"> SEQ Figura \* ARABIC </w:instrText>
      </w:r>
      <w:r>
        <w:fldChar w:fldCharType="separate"/>
      </w:r>
      <w:r w:rsidR="00F41806">
        <w:rPr>
          <w:noProof/>
        </w:rPr>
        <w:t>2</w:t>
      </w:r>
      <w:r>
        <w:fldChar w:fldCharType="end"/>
      </w:r>
      <w:r>
        <w:t xml:space="preserve">: Esquema </w:t>
      </w:r>
      <w:r>
        <w:rPr>
          <w:i/>
        </w:rPr>
        <w:t>crawler</w:t>
      </w:r>
      <w:r>
        <w:t xml:space="preserve"> enfocado</w:t>
      </w:r>
      <w:bookmarkEnd w:id="24"/>
      <w:bookmarkEnd w:id="25"/>
    </w:p>
    <w:p w14:paraId="7025116C" w14:textId="77777777" w:rsidR="00F07B42" w:rsidRDefault="0069537B" w:rsidP="00F07B42">
      <w:pPr>
        <w:pStyle w:val="Ttulo2"/>
        <w:numPr>
          <w:ilvl w:val="1"/>
          <w:numId w:val="1"/>
        </w:numPr>
      </w:pPr>
      <w:bookmarkStart w:id="26" w:name="_Toc451013001"/>
      <w:bookmarkStart w:id="27" w:name="_Toc453002175"/>
      <w:bookmarkStart w:id="28" w:name="_Toc454029405"/>
      <w:r>
        <w:lastRenderedPageBreak/>
        <w:t>Funcionamiento de un crawler</w:t>
      </w:r>
      <w:bookmarkEnd w:id="26"/>
      <w:bookmarkEnd w:id="27"/>
      <w:bookmarkEnd w:id="28"/>
    </w:p>
    <w:p w14:paraId="50A1C4E5" w14:textId="77777777" w:rsidR="00BD078F" w:rsidRDefault="00722739" w:rsidP="00D36F1D">
      <w:r>
        <w:t xml:space="preserve">Un </w:t>
      </w:r>
      <w:r>
        <w:rPr>
          <w:i/>
        </w:rPr>
        <w:t>crawler web</w:t>
      </w:r>
      <w:r>
        <w:t xml:space="preserve"> es un </w:t>
      </w:r>
      <w:r w:rsidRPr="00722739">
        <w:rPr>
          <w:i/>
        </w:rPr>
        <w:t>bot</w:t>
      </w:r>
      <w:r>
        <w:t xml:space="preserve"> que busca información en la web, normalmente con el propósito de indexarla.</w:t>
      </w:r>
      <w:r w:rsidR="00D36F1D">
        <w:t xml:space="preserve"> </w:t>
      </w:r>
      <w:r>
        <w:t xml:space="preserve">Los motores de </w:t>
      </w:r>
      <w:r w:rsidR="00D36F1D">
        <w:t>búsqueda</w:t>
      </w:r>
      <w:r>
        <w:t xml:space="preserve"> utilizan </w:t>
      </w:r>
      <w:r>
        <w:rPr>
          <w:i/>
        </w:rPr>
        <w:t>crawlers</w:t>
      </w:r>
      <w:r>
        <w:t xml:space="preserve"> para mantener actualizados su contenido y sus índices</w:t>
      </w:r>
      <w:r w:rsidR="009A69F2">
        <w:t xml:space="preserve"> </w:t>
      </w:r>
      <w:r w:rsidR="009A69F2">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9A69F2">
        <w:fldChar w:fldCharType="separate"/>
      </w:r>
      <w:r w:rsidR="009A69F2" w:rsidRPr="009A69F2">
        <w:rPr>
          <w:noProof/>
        </w:rPr>
        <w:t>[3]</w:t>
      </w:r>
      <w:r w:rsidR="009A69F2">
        <w:fldChar w:fldCharType="end"/>
      </w:r>
      <w:r>
        <w:t>.</w:t>
      </w:r>
      <w:r w:rsidR="00BA3DC4">
        <w:t xml:space="preserve"> </w:t>
      </w:r>
    </w:p>
    <w:p w14:paraId="3E2EBFC5" w14:textId="28D363A0" w:rsidR="00A855A0" w:rsidRDefault="00D36F1D" w:rsidP="00D36F1D">
      <w:r>
        <w:t xml:space="preserve">Los </w:t>
      </w:r>
      <w:r>
        <w:rPr>
          <w:i/>
        </w:rPr>
        <w:t>crawlers</w:t>
      </w:r>
      <w:r>
        <w:t xml:space="preserve"> consumen muchos recursos de los sistemas que visitan e incluso a veces visitan sitios donde no tienen aprobación. Pueden provocar problemas de carga cuando intentan acceder a mucha cantidad de información muy rápidamente. Existen mecanismos para que los sitios que deseen no ser visitados por </w:t>
      </w:r>
      <w:r>
        <w:rPr>
          <w:i/>
        </w:rPr>
        <w:t>crawlers</w:t>
      </w:r>
      <w:r>
        <w:t xml:space="preserve"> puedan no ser accedidos por estos.</w:t>
      </w:r>
    </w:p>
    <w:p w14:paraId="5E07E761" w14:textId="77777777" w:rsidR="00824BF6" w:rsidRDefault="001B2D57" w:rsidP="001B2D57">
      <w:r>
        <w:t xml:space="preserve">El funcionamiento de los </w:t>
      </w:r>
      <w:r>
        <w:rPr>
          <w:i/>
        </w:rPr>
        <w:t>crawlers</w:t>
      </w:r>
      <w:r>
        <w:t xml:space="preserve"> tiene, como norma general, un comportamiento iterativo. Es decir, que un crawler repite un conjunto de operaciones el número deseado de veces para desarrollar su trabajo.</w:t>
      </w:r>
      <w:r w:rsidR="00BA3DC4">
        <w:t xml:space="preserve"> </w:t>
      </w:r>
      <w:r>
        <w:t xml:space="preserve">Cada </w:t>
      </w:r>
      <w:r>
        <w:rPr>
          <w:i/>
        </w:rPr>
        <w:t>crawler</w:t>
      </w:r>
      <w:r>
        <w:t xml:space="preserve"> puede tener sus peculiaridades en su funcionamiento. No obstante, en este apartado, se va a explicar la situación más típica con las operaciones más comunes.</w:t>
      </w:r>
    </w:p>
    <w:p w14:paraId="5EE18752" w14:textId="29CA3928" w:rsidR="00EB6ED8" w:rsidRDefault="00EB6ED8" w:rsidP="001B2D57">
      <w:r>
        <w:t xml:space="preserve">En la primera ejecución de un </w:t>
      </w:r>
      <w:r>
        <w:rPr>
          <w:i/>
        </w:rPr>
        <w:t>crawler</w:t>
      </w:r>
      <w:r>
        <w:t xml:space="preserve"> se realiza una operación denominada </w:t>
      </w:r>
      <w:r w:rsidR="00BD078F">
        <w:rPr>
          <w:b/>
        </w:rPr>
        <w:t>inject</w:t>
      </w:r>
      <w:r>
        <w:t xml:space="preserve">. Esta operación inserta las URLs semilla. Es a partir de estas páginas web desde donde el </w:t>
      </w:r>
      <w:r>
        <w:rPr>
          <w:i/>
        </w:rPr>
        <w:t>crawler</w:t>
      </w:r>
      <w:r>
        <w:t xml:space="preserve"> va a partir. La calidad de estas semillas influye mucho en la rapidez con la que se van a empezar a encontrar resultados significativos.</w:t>
      </w:r>
      <w:r w:rsidR="00BA3DC4">
        <w:t xml:space="preserve"> </w:t>
      </w:r>
      <w:r>
        <w:t xml:space="preserve">Esta operación, mencionada anteriormente, no está dentro del bucle principal ya que solo debe ejecutarse una vez en la vida de un </w:t>
      </w:r>
      <w:r>
        <w:rPr>
          <w:i/>
        </w:rPr>
        <w:t>crawler</w:t>
      </w:r>
      <w:r>
        <w:t>.</w:t>
      </w:r>
    </w:p>
    <w:p w14:paraId="1F3CE983" w14:textId="77777777" w:rsidR="00752638" w:rsidRDefault="00EB6ED8" w:rsidP="00F07B42">
      <w:r>
        <w:t xml:space="preserve">Una vez entrado en el bucle la primera operación realizada es el </w:t>
      </w:r>
      <w:r>
        <w:rPr>
          <w:b/>
          <w:i/>
        </w:rPr>
        <w:t>fetch</w:t>
      </w:r>
      <w:r>
        <w:t xml:space="preserve">. Durante esta fase el crawler selecciona un número determinado de URLs que estén sin visitar. El número de URLs que se seleccionan depende de la configuración que se le haya </w:t>
      </w:r>
      <w:r w:rsidR="00BD078F">
        <w:t>asignado</w:t>
      </w:r>
      <w:r>
        <w:t xml:space="preserve"> al </w:t>
      </w:r>
      <w:r>
        <w:rPr>
          <w:i/>
        </w:rPr>
        <w:t>crawler</w:t>
      </w:r>
      <w:r w:rsidR="00BD078F">
        <w:t>. E</w:t>
      </w:r>
      <w:r>
        <w:t>ste parámetro permite configurar la rapidez con la que se ejecutaran cada una de las iteraciones.</w:t>
      </w:r>
      <w:r w:rsidR="00752638">
        <w:t xml:space="preserve">  </w:t>
      </w:r>
      <w:r>
        <w:t>Una vez seleccionados los enlaces que se van a seguir se procede a descargar la información correspondiente a cada uno. Esta información se preserva para la siguiente fase.</w:t>
      </w:r>
      <w:r w:rsidR="00BA3DC4">
        <w:t xml:space="preserve"> </w:t>
      </w:r>
    </w:p>
    <w:p w14:paraId="226AF767" w14:textId="30477CC0" w:rsidR="00752638" w:rsidRDefault="00EB6ED8" w:rsidP="00F07B42">
      <w:r>
        <w:t xml:space="preserve">En esta segunda operación el bucle, llamada </w:t>
      </w:r>
      <w:r>
        <w:rPr>
          <w:b/>
          <w:i/>
        </w:rPr>
        <w:t>parse</w:t>
      </w:r>
      <w:r>
        <w:t>, se procede a analizar la información descar</w:t>
      </w:r>
      <w:r w:rsidR="00C3155C">
        <w:t xml:space="preserve">gada en la anterior operación. Se extraen metadatos y se procesa el contenido de la página web para el fin que se le haya dado al </w:t>
      </w:r>
      <w:r w:rsidR="00C3155C">
        <w:rPr>
          <w:i/>
        </w:rPr>
        <w:t>crawler</w:t>
      </w:r>
      <w:r w:rsidR="00C3155C">
        <w:t>.</w:t>
      </w:r>
      <w:r w:rsidR="00752638">
        <w:t xml:space="preserve"> </w:t>
      </w:r>
      <w:r w:rsidR="00C3155C">
        <w:t>Durante esta fase también se extraen nuevos enlaces presentes en las páginas que se están procesando, los cuales se añaden a la lista de enlaces para ser tenidos en cuenta en la próxima iteración.</w:t>
      </w:r>
    </w:p>
    <w:p w14:paraId="32CB0B74" w14:textId="4F92B532" w:rsidR="00900959" w:rsidRDefault="00900959" w:rsidP="00F07B42">
      <w:r>
        <w:t xml:space="preserve">A </w:t>
      </w:r>
      <w:r w:rsidR="00D01AE6">
        <w:t>continuación,</w:t>
      </w:r>
      <w:r>
        <w:t xml:space="preserve"> se </w:t>
      </w:r>
      <w:r w:rsidR="00D01AE6">
        <w:t>procede</w:t>
      </w:r>
      <w:r>
        <w:t xml:space="preserve"> a guardar toda la información recolectada</w:t>
      </w:r>
      <w:r w:rsidR="00D01AE6">
        <w:t xml:space="preserve"> en algún tipo de almacén. A este proceso se le conoce por </w:t>
      </w:r>
      <w:r w:rsidR="00F23EFD">
        <w:rPr>
          <w:b/>
          <w:i/>
        </w:rPr>
        <w:t>index</w:t>
      </w:r>
      <w:r w:rsidR="00D01AE6">
        <w:t>.</w:t>
      </w:r>
    </w:p>
    <w:p w14:paraId="2ACBCAC8" w14:textId="01F4D73B" w:rsidR="0069537B" w:rsidRDefault="00EB6ED8" w:rsidP="0069537B">
      <w:r>
        <w:t xml:space="preserve">En el caso de </w:t>
      </w:r>
      <w:r>
        <w:rPr>
          <w:i/>
        </w:rPr>
        <w:t>crawlers</w:t>
      </w:r>
      <w:r>
        <w:t xml:space="preserve"> enfocados, existe una operación trasversal que actúa durante el resto de las operaciones. Esta operación se conoce como </w:t>
      </w:r>
      <w:r>
        <w:rPr>
          <w:b/>
          <w:i/>
        </w:rPr>
        <w:t>scoring</w:t>
      </w:r>
      <w:r>
        <w:t xml:space="preserve">. </w:t>
      </w:r>
      <w:r w:rsidR="00C3155C">
        <w:t xml:space="preserve">Durante esta operación, se puede modificar el </w:t>
      </w:r>
      <w:r w:rsidR="00C3155C">
        <w:rPr>
          <w:i/>
        </w:rPr>
        <w:t>score</w:t>
      </w:r>
      <w:r w:rsidR="00C3155C">
        <w:t xml:space="preserve"> dado a una URL, dependiendo de diversos factores, para conseguir su prioridad en el flujo de trabajo del </w:t>
      </w:r>
      <w:r w:rsidR="00C3155C">
        <w:rPr>
          <w:i/>
        </w:rPr>
        <w:t>crawler</w:t>
      </w:r>
      <w:r w:rsidR="00C3155C">
        <w:t>.</w:t>
      </w:r>
    </w:p>
    <w:p w14:paraId="12B287D3" w14:textId="61947FD6" w:rsidR="00752638" w:rsidRDefault="00752638" w:rsidP="00752638">
      <w:r>
        <w:t xml:space="preserve">En la </w:t>
      </w:r>
      <w:r w:rsidR="00606058">
        <w:fldChar w:fldCharType="begin"/>
      </w:r>
      <w:r w:rsidR="00606058">
        <w:instrText xml:space="preserve"> REF _Ref454029241 \h </w:instrText>
      </w:r>
      <w:r w:rsidR="00606058">
        <w:fldChar w:fldCharType="separate"/>
      </w:r>
      <w:r w:rsidR="00F41806">
        <w:t xml:space="preserve">Figura </w:t>
      </w:r>
      <w:r w:rsidR="00F41806">
        <w:rPr>
          <w:noProof/>
        </w:rPr>
        <w:t>3</w:t>
      </w:r>
      <w:r w:rsidR="00F41806">
        <w:t xml:space="preserve">: Esquema arquitectura de un </w:t>
      </w:r>
      <w:r w:rsidR="00F41806">
        <w:rPr>
          <w:i/>
        </w:rPr>
        <w:t>crawler</w:t>
      </w:r>
      <w:r w:rsidR="00606058">
        <w:fldChar w:fldCharType="end"/>
      </w:r>
      <w:r>
        <w:t xml:space="preserve">se puede observar el esquema del flujo habitual de un </w:t>
      </w:r>
      <w:r>
        <w:rPr>
          <w:i/>
        </w:rPr>
        <w:t>crawler</w:t>
      </w:r>
      <w:r>
        <w:t xml:space="preserve"> incluyendo todas las secciones mencionadas en este apartado.</w:t>
      </w:r>
    </w:p>
    <w:p w14:paraId="28F1B439" w14:textId="77777777" w:rsidR="00752638" w:rsidRDefault="00752638" w:rsidP="0069537B"/>
    <w:p w14:paraId="7ECAFAD1" w14:textId="77777777" w:rsidR="002C097D" w:rsidRDefault="00C97BE8" w:rsidP="002C097D">
      <w:pPr>
        <w:keepNext/>
        <w:jc w:val="center"/>
      </w:pPr>
      <w:r>
        <w:rPr>
          <w:noProof/>
          <w:lang w:val="es-ES" w:eastAsia="es-ES"/>
        </w:rPr>
        <w:lastRenderedPageBreak/>
        <w:drawing>
          <wp:inline distT="0" distB="0" distL="0" distR="0" wp14:anchorId="0027D6CC" wp14:editId="136808FC">
            <wp:extent cx="3933825" cy="5372100"/>
            <wp:effectExtent l="0" t="0" r="952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ujoCrawlerAlto.png"/>
                    <pic:cNvPicPr/>
                  </pic:nvPicPr>
                  <pic:blipFill>
                    <a:blip r:embed="rId12">
                      <a:extLst>
                        <a:ext uri="{28A0092B-C50C-407E-A947-70E740481C1C}">
                          <a14:useLocalDpi xmlns:a14="http://schemas.microsoft.com/office/drawing/2010/main" val="0"/>
                        </a:ext>
                      </a:extLst>
                    </a:blip>
                    <a:stretch>
                      <a:fillRect/>
                    </a:stretch>
                  </pic:blipFill>
                  <pic:spPr>
                    <a:xfrm>
                      <a:off x="0" y="0"/>
                      <a:ext cx="3933825" cy="5372100"/>
                    </a:xfrm>
                    <a:prstGeom prst="rect">
                      <a:avLst/>
                    </a:prstGeom>
                  </pic:spPr>
                </pic:pic>
              </a:graphicData>
            </a:graphic>
          </wp:inline>
        </w:drawing>
      </w:r>
    </w:p>
    <w:p w14:paraId="5A4E127B" w14:textId="2513E470" w:rsidR="00B90438" w:rsidRPr="002C097D" w:rsidRDefault="002C097D" w:rsidP="002C097D">
      <w:pPr>
        <w:pStyle w:val="Descripcin"/>
        <w:jc w:val="center"/>
      </w:pPr>
      <w:bookmarkStart w:id="29" w:name="_Ref454029241"/>
      <w:bookmarkStart w:id="30" w:name="_Toc454030214"/>
      <w:r>
        <w:t xml:space="preserve">Figura </w:t>
      </w:r>
      <w:r>
        <w:fldChar w:fldCharType="begin"/>
      </w:r>
      <w:r>
        <w:instrText xml:space="preserve"> SEQ Figura \* ARABIC </w:instrText>
      </w:r>
      <w:r>
        <w:fldChar w:fldCharType="separate"/>
      </w:r>
      <w:r w:rsidR="00F41806">
        <w:rPr>
          <w:noProof/>
        </w:rPr>
        <w:t>3</w:t>
      </w:r>
      <w:r>
        <w:fldChar w:fldCharType="end"/>
      </w:r>
      <w:r>
        <w:t xml:space="preserve">: Esquema arquitectura de un </w:t>
      </w:r>
      <w:r>
        <w:rPr>
          <w:i/>
        </w:rPr>
        <w:t>crawler</w:t>
      </w:r>
      <w:bookmarkEnd w:id="29"/>
      <w:bookmarkEnd w:id="30"/>
    </w:p>
    <w:p w14:paraId="41F7EFA9" w14:textId="67D0F3E7" w:rsidR="0069537B" w:rsidRDefault="00064443" w:rsidP="00817E0C">
      <w:pPr>
        <w:pStyle w:val="Ttulo2"/>
        <w:numPr>
          <w:ilvl w:val="1"/>
          <w:numId w:val="1"/>
        </w:numPr>
      </w:pPr>
      <w:bookmarkStart w:id="31" w:name="_Toc451013002"/>
      <w:bookmarkStart w:id="32" w:name="_Toc453002176"/>
      <w:bookmarkStart w:id="33" w:name="_Toc454029406"/>
      <w:r>
        <w:t>Educación</w:t>
      </w:r>
      <w:bookmarkEnd w:id="31"/>
      <w:bookmarkEnd w:id="32"/>
      <w:bookmarkEnd w:id="33"/>
    </w:p>
    <w:p w14:paraId="067962C4" w14:textId="6EDBE837" w:rsidR="00D47A3C" w:rsidRDefault="00D47A3C" w:rsidP="00DC7DD8">
      <w:r>
        <w:t xml:space="preserve">Cuando </w:t>
      </w:r>
      <w:r w:rsidR="00752638">
        <w:t>se pone</w:t>
      </w:r>
      <w:r>
        <w:t xml:space="preserve"> en marcha un </w:t>
      </w:r>
      <w:r>
        <w:rPr>
          <w:i/>
        </w:rPr>
        <w:t>crawler</w:t>
      </w:r>
      <w:r w:rsidR="00752638">
        <w:t xml:space="preserve"> se puede</w:t>
      </w:r>
      <w:r>
        <w:t xml:space="preserve"> elegir ser respetuoso con los </w:t>
      </w:r>
      <w:r>
        <w:rPr>
          <w:i/>
        </w:rPr>
        <w:t>hosts</w:t>
      </w:r>
      <w:r>
        <w:t xml:space="preserve"> que </w:t>
      </w:r>
      <w:r w:rsidR="00752638">
        <w:t>se visitan</w:t>
      </w:r>
      <w:r>
        <w:t xml:space="preserve"> o no</w:t>
      </w:r>
      <w:r w:rsidR="00752638">
        <w:t xml:space="preserve"> serlo</w:t>
      </w:r>
      <w:r>
        <w:t xml:space="preserve">. Normalmente los </w:t>
      </w:r>
      <w:r>
        <w:rPr>
          <w:i/>
        </w:rPr>
        <w:t>crawlers</w:t>
      </w:r>
      <w:r>
        <w:t xml:space="preserve"> están configurados para no hacer muchas peticiones seguidas a un sitio para no mermar su capacidad de respuesta para otras </w:t>
      </w:r>
      <w:r w:rsidR="00806449">
        <w:t>peticiones</w:t>
      </w:r>
      <w:r>
        <w:t>.</w:t>
      </w:r>
      <w:r w:rsidR="00BA3DC4">
        <w:t xml:space="preserve"> </w:t>
      </w:r>
      <w:r>
        <w:t xml:space="preserve">Se suele esperar unos segundos entre petición y petición para ser respetuoso. Por supuesto esto depende de la configuración del </w:t>
      </w:r>
      <w:r>
        <w:rPr>
          <w:i/>
        </w:rPr>
        <w:t>crawler</w:t>
      </w:r>
      <w:r>
        <w:t xml:space="preserve">. Por lo tanto, se puede ser tan respetuoso como el que diseña el </w:t>
      </w:r>
      <w:r>
        <w:rPr>
          <w:i/>
        </w:rPr>
        <w:t>crawler</w:t>
      </w:r>
      <w:r>
        <w:t xml:space="preserve"> quiera.</w:t>
      </w:r>
    </w:p>
    <w:p w14:paraId="6934387E" w14:textId="1608F734" w:rsidR="00C74F39" w:rsidRDefault="00D36F1D" w:rsidP="00DC7DD8">
      <w:r>
        <w:rPr>
          <w:lang w:val="es-ES" w:eastAsia="es-ES"/>
        </w:rPr>
        <w:t xml:space="preserve">Existen mecanismos para limitar el consumo de ancho de banda por </w:t>
      </w:r>
      <w:r w:rsidRPr="00D36F1D">
        <w:rPr>
          <w:i/>
          <w:lang w:val="es-ES" w:eastAsia="es-ES"/>
        </w:rPr>
        <w:t>host</w:t>
      </w:r>
      <w:r>
        <w:rPr>
          <w:lang w:val="es-ES" w:eastAsia="es-ES"/>
        </w:rPr>
        <w:t>. Así como controlar el número de peticiones concurrentes y número de peticiones por hora.</w:t>
      </w:r>
      <w:r w:rsidR="00BA3DC4">
        <w:t xml:space="preserve"> </w:t>
      </w:r>
      <w:r w:rsidR="00AD0A45">
        <w:t xml:space="preserve">Existe otra medida para intentar regular a los </w:t>
      </w:r>
      <w:r w:rsidR="00AD0A45">
        <w:rPr>
          <w:i/>
        </w:rPr>
        <w:t>crawlers</w:t>
      </w:r>
      <w:r w:rsidR="00AD0A45">
        <w:t xml:space="preserve">. Por defecto los </w:t>
      </w:r>
      <w:r w:rsidR="00AD0A45">
        <w:rPr>
          <w:i/>
        </w:rPr>
        <w:t>crawlers</w:t>
      </w:r>
      <w:r w:rsidR="00AD0A45">
        <w:t xml:space="preserve"> deben mirar el fichero</w:t>
      </w:r>
      <w:r w:rsidR="00C74F39">
        <w:t xml:space="preserve"> </w:t>
      </w:r>
      <w:r w:rsidR="00C74F39" w:rsidRPr="006E6AFA">
        <w:rPr>
          <w:rFonts w:ascii="Consolas" w:hAnsi="Consolas"/>
          <w:i/>
        </w:rPr>
        <w:t>robots.txt</w:t>
      </w:r>
      <w:r w:rsidR="00C74F39">
        <w:t xml:space="preserve">. En este </w:t>
      </w:r>
      <w:r w:rsidR="006E6AFA">
        <w:t>f</w:t>
      </w:r>
      <w:r w:rsidR="00C74F39">
        <w:t xml:space="preserve">ichero se pueden </w:t>
      </w:r>
      <w:r w:rsidR="006E6AFA">
        <w:t>establecer</w:t>
      </w:r>
      <w:r w:rsidR="00C74F39">
        <w:t xml:space="preserve"> limitaciones a los </w:t>
      </w:r>
      <w:r w:rsidR="00C74F39">
        <w:rPr>
          <w:i/>
        </w:rPr>
        <w:t>crawlers</w:t>
      </w:r>
      <w:r w:rsidR="00C97BE8">
        <w:rPr>
          <w:i/>
        </w:rPr>
        <w:t xml:space="preserve"> </w:t>
      </w:r>
      <w:r w:rsidR="00C97BE8">
        <w:rPr>
          <w:i/>
        </w:rPr>
        <w:fldChar w:fldCharType="begin" w:fldLock="1"/>
      </w:r>
      <w:r w:rsidR="004957C0">
        <w:rPr>
          <w:i/>
        </w:rPr>
        <w:instrText>ADDIN CSL_CITATION { "citationItems" : [ { "id" : "ITEM-1", "itemData" : { "author" : [ { "dropping-particle" : "", "family" : "Google", "given" : "", "non-dropping-particle" : "", "parse-names" : false, "suffix" : "" } ], "id" : "ITEM-1", "issued" : { "date-parts" : [ [ "0" ] ] }, "title" : "Google Guides robots.txt", "type" : "article-journal" }, "uris" : [ "http://www.mendeley.com/documents/?uuid=fcfd9421-d3ca-31fc-b1c8-5af5c3e5d1bd" ] } ], "mendeley" : { "formattedCitation" : "[4]", "plainTextFormattedCitation" : "[4]", "previouslyFormattedCitation" : "[4]" }, "properties" : { "noteIndex" : 0 }, "schema" : "https://github.com/citation-style-language/schema/raw/master/csl-citation.json" }</w:instrText>
      </w:r>
      <w:r w:rsidR="00C97BE8">
        <w:rPr>
          <w:i/>
        </w:rPr>
        <w:fldChar w:fldCharType="separate"/>
      </w:r>
      <w:r w:rsidR="00C97BE8" w:rsidRPr="00C97BE8">
        <w:rPr>
          <w:noProof/>
        </w:rPr>
        <w:t>[4]</w:t>
      </w:r>
      <w:r w:rsidR="00C97BE8">
        <w:rPr>
          <w:i/>
        </w:rPr>
        <w:fldChar w:fldCharType="end"/>
      </w:r>
      <w:r w:rsidR="00C74F39">
        <w:t>.</w:t>
      </w:r>
    </w:p>
    <w:p w14:paraId="79591E81" w14:textId="19A871ED" w:rsidR="00C74F39" w:rsidRDefault="00C74F39" w:rsidP="00DC7DD8">
      <w:r>
        <w:lastRenderedPageBreak/>
        <w:t xml:space="preserve">Con el fichero </w:t>
      </w:r>
      <w:r w:rsidRPr="006E6AFA">
        <w:rPr>
          <w:rFonts w:ascii="Consolas" w:hAnsi="Consolas"/>
          <w:i/>
        </w:rPr>
        <w:t>robots.txt</w:t>
      </w:r>
      <w:r>
        <w:t xml:space="preserve"> se puede limitar el acceso a toda o a una parte de una web. También se pueden establecer límites a algunos </w:t>
      </w:r>
      <w:r>
        <w:rPr>
          <w:i/>
        </w:rPr>
        <w:t>crawlers,</w:t>
      </w:r>
      <w:r>
        <w:t xml:space="preserve"> pero a otros no</w:t>
      </w:r>
      <w:r w:rsidR="004957C0">
        <w:t xml:space="preserve"> </w:t>
      </w:r>
      <w:r w:rsidR="004957C0">
        <w:fldChar w:fldCharType="begin" w:fldLock="1"/>
      </w:r>
      <w:r w:rsidR="00A81868">
        <w:instrText>ADDIN CSL_CITATION { "citationItems" : [ { "id" : "ITEM-1", "itemData" : { "author" : [ { "dropping-particle" : "", "family" : "Koster", "given" : "M", "non-dropping-particle" : "", "parse-names" : false, "suffix" : "" } ], "id" : "ITEM-1", "issued" : { "date-parts" : [ [ "1996" ] ] }, "title" : "Internet draft: A Method for Web Robots Control", "type" : "article-journal" }, "uris" : [ "http://www.mendeley.com/documents/?uuid=e24e821c-5ba8-3c39-b2f7-7552dc015bf9" ] }, { "id" : "ITEM-2", "itemData" : { "id" : "ITEM-2", "issued" : { "date-parts" : [ [ "0" ] ] }, "title" : "Robots.txt About", "type" : "article-journal" }, "uris" : [ "http://www.mendeley.com/documents/?uuid=d43ce4d5-fdf3-3c68-bf49-2ffa2e0b992d" ] }, { "id" : "ITEM-3", "itemData" : { "author" : [ { "dropping-particle" : "", "family" : "Conner", "given" : "S", "non-dropping-particle" : "", "parse-names" : false, "suffix" : "" } ], "id" : "ITEM-3", "issued" : { "date-parts" : [ [ "0" ] ] }, "title" : "An Extended Standard for Robot Exclusion", "type" : "article-journal" }, "uris" : [ "http://www.mendeley.com/documents/?uuid=9ccef15c-e0d9-35a8-8b7b-901bc3c60154" ] } ], "mendeley" : { "formattedCitation" : "[5]\u2013[7]", "plainTextFormattedCitation" : "[5]\u2013[7]", "previouslyFormattedCitation" : "[5]\u2013[7]" }, "properties" : { "noteIndex" : 0 }, "schema" : "https://github.com/citation-style-language/schema/raw/master/csl-citation.json" }</w:instrText>
      </w:r>
      <w:r w:rsidR="004957C0">
        <w:fldChar w:fldCharType="separate"/>
      </w:r>
      <w:r w:rsidR="004957C0" w:rsidRPr="004957C0">
        <w:rPr>
          <w:noProof/>
        </w:rPr>
        <w:t>[5]–[7]</w:t>
      </w:r>
      <w:r w:rsidR="004957C0">
        <w:fldChar w:fldCharType="end"/>
      </w:r>
      <w:r>
        <w:t>.</w:t>
      </w:r>
      <w:r w:rsidR="00BA3DC4">
        <w:t xml:space="preserve"> </w:t>
      </w:r>
      <w:r>
        <w:t>A continuación, se pueden observar algunos ejemplos de robots.txt:</w:t>
      </w:r>
    </w:p>
    <w:p w14:paraId="346B8571" w14:textId="77777777" w:rsidR="00C74F39" w:rsidRDefault="00C74F39" w:rsidP="00DC7DD8">
      <w:r>
        <w:t>En este se indica que cualquier robot puede acceder a cualquier parte de la web.</w:t>
      </w:r>
    </w:p>
    <w:p w14:paraId="1BEB0CB4" w14:textId="77777777" w:rsidR="00C74F39" w:rsidRPr="00C74F39" w:rsidRDefault="00A855A0" w:rsidP="00DC7DD8">
      <w:r>
        <w:rPr>
          <w:noProof/>
          <w:lang w:val="es-ES" w:eastAsia="es-ES"/>
        </w:rPr>
        <mc:AlternateContent>
          <mc:Choice Requires="wps">
            <w:drawing>
              <wp:inline distT="0" distB="0" distL="0" distR="0" wp14:anchorId="07B2DC05" wp14:editId="68744907">
                <wp:extent cx="5396230" cy="622166"/>
                <wp:effectExtent l="0" t="0" r="13970" b="13335"/>
                <wp:docPr id="2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622166"/>
                        </a:xfrm>
                        <a:prstGeom prst="rect">
                          <a:avLst/>
                        </a:prstGeom>
                        <a:solidFill>
                          <a:srgbClr val="FFFFFF"/>
                        </a:solidFill>
                        <a:ln w="9525">
                          <a:solidFill>
                            <a:srgbClr val="000000"/>
                          </a:solidFill>
                          <a:miter lim="800000"/>
                          <a:headEnd/>
                          <a:tailEnd/>
                        </a:ln>
                      </wps:spPr>
                      <wps:txbx>
                        <w:txbxContent>
                          <w:p w14:paraId="619CA914" w14:textId="77777777" w:rsidR="001B1786" w:rsidRPr="00C74F39" w:rsidRDefault="001B1786" w:rsidP="00A855A0">
                            <w:pPr>
                              <w:pStyle w:val="HTMLconformatoprevio"/>
                              <w:rPr>
                                <w:color w:val="000000"/>
                                <w:lang w:val="en-US"/>
                              </w:rPr>
                            </w:pPr>
                            <w:r w:rsidRPr="00C74F39">
                              <w:rPr>
                                <w:color w:val="000000"/>
                                <w:lang w:val="en-US"/>
                              </w:rPr>
                              <w:t>User-agent: *</w:t>
                            </w:r>
                          </w:p>
                          <w:p w14:paraId="520F4F0A" w14:textId="77777777" w:rsidR="001B1786" w:rsidRPr="00C74F39" w:rsidRDefault="001B1786" w:rsidP="00A855A0">
                            <w:pPr>
                              <w:pStyle w:val="HTMLconformatoprevio"/>
                              <w:rPr>
                                <w:color w:val="000000"/>
                                <w:lang w:val="en-US"/>
                              </w:rPr>
                            </w:pPr>
                            <w:r w:rsidRPr="00C74F39">
                              <w:rPr>
                                <w:color w:val="000000"/>
                                <w:lang w:val="en-US"/>
                              </w:rPr>
                              <w:t xml:space="preserve">Disallow: </w:t>
                            </w:r>
                          </w:p>
                        </w:txbxContent>
                      </wps:txbx>
                      <wps:bodyPr rot="0" vert="horz" wrap="square" lIns="91440" tIns="45720" rIns="91440" bIns="45720" anchor="t" anchorCtr="0" upright="1">
                        <a:noAutofit/>
                      </wps:bodyPr>
                    </wps:wsp>
                  </a:graphicData>
                </a:graphic>
              </wp:inline>
            </w:drawing>
          </mc:Choice>
          <mc:Fallback>
            <w:pict>
              <v:rect w14:anchorId="07B2DC05" id="Rectangle 8" o:spid="_x0000_s1026" style="width:424.9pt;height: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">
                <v:textbox>
                  <w:txbxContent>
                    <w:p w14:paraId="619CA914" w14:textId="77777777" w:rsidR="001B1786" w:rsidRPr="00C74F39" w:rsidRDefault="001B1786" w:rsidP="00A855A0">
                      <w:pPr>
                        <w:pStyle w:val="HTMLconformatoprevio"/>
                        <w:rPr>
                          <w:color w:val="000000"/>
                          <w:lang w:val="en-US"/>
                        </w:rPr>
                      </w:pPr>
                      <w:r w:rsidRPr="00C74F39">
                        <w:rPr>
                          <w:color w:val="000000"/>
                          <w:lang w:val="en-US"/>
                        </w:rPr>
                        <w:t>User-agent: *</w:t>
                      </w:r>
                    </w:p>
                    <w:p w14:paraId="520F4F0A" w14:textId="77777777" w:rsidR="001B1786" w:rsidRPr="00C74F39" w:rsidRDefault="001B1786" w:rsidP="00A855A0">
                      <w:pPr>
                        <w:pStyle w:val="HTMLconformatoprevio"/>
                        <w:rPr>
                          <w:color w:val="000000"/>
                          <w:lang w:val="en-US"/>
                        </w:rPr>
                      </w:pPr>
                      <w:r w:rsidRPr="00C74F39">
                        <w:rPr>
                          <w:color w:val="000000"/>
                          <w:lang w:val="en-US"/>
                        </w:rPr>
                        <w:t xml:space="preserve">Disallow: </w:t>
                      </w:r>
                    </w:p>
                  </w:txbxContent>
                </v:textbox>
                <w10:anchorlock/>
              </v:rect>
            </w:pict>
          </mc:Fallback>
        </mc:AlternateContent>
      </w:r>
    </w:p>
    <w:p w14:paraId="5073B95E" w14:textId="77777777" w:rsidR="007662F0" w:rsidRDefault="007662F0" w:rsidP="00DC7DD8">
      <w:r>
        <w:t>En el siguiente ejemplo todos los robots tendrían el acceso restringido a todas las secciones de la web.</w:t>
      </w:r>
    </w:p>
    <w:p w14:paraId="029B1CE6" w14:textId="77777777" w:rsidR="00C74F39" w:rsidRDefault="000B3E1E" w:rsidP="00DC7DD8">
      <w:r>
        <w:rPr>
          <w:noProof/>
          <w:lang w:val="es-ES" w:eastAsia="es-ES"/>
        </w:rPr>
        <mc:AlternateContent>
          <mc:Choice Requires="wps">
            <w:drawing>
              <wp:inline distT="0" distB="0" distL="0" distR="0" wp14:anchorId="28D67E35" wp14:editId="5A86DC09">
                <wp:extent cx="5375789" cy="610135"/>
                <wp:effectExtent l="0" t="0" r="34925" b="25400"/>
                <wp:docPr id="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610135"/>
                        </a:xfrm>
                        <a:prstGeom prst="rect">
                          <a:avLst/>
                        </a:prstGeom>
                        <a:solidFill>
                          <a:srgbClr val="FFFFFF"/>
                        </a:solidFill>
                        <a:ln w="9525">
                          <a:solidFill>
                            <a:srgbClr val="000000"/>
                          </a:solidFill>
                          <a:miter lim="800000"/>
                          <a:headEnd/>
                          <a:tailEnd/>
                        </a:ln>
                      </wps:spPr>
                      <wps:txbx>
                        <w:txbxContent>
                          <w:p w14:paraId="219769F5" w14:textId="77777777" w:rsidR="001B1786" w:rsidRPr="00C74F39" w:rsidRDefault="001B1786" w:rsidP="00C74F39">
                            <w:pPr>
                              <w:pStyle w:val="HTMLconformatoprevio"/>
                              <w:rPr>
                                <w:color w:val="000000"/>
                                <w:lang w:val="en-US"/>
                              </w:rPr>
                            </w:pPr>
                            <w:r w:rsidRPr="00C74F39">
                              <w:rPr>
                                <w:color w:val="000000"/>
                                <w:lang w:val="en-US"/>
                              </w:rPr>
                              <w:t>User-agent: *</w:t>
                            </w:r>
                          </w:p>
                          <w:p w14:paraId="48C893C0" w14:textId="77777777" w:rsidR="001B1786" w:rsidRPr="00C74F39" w:rsidRDefault="001B1786" w:rsidP="00C74F39">
                            <w:pPr>
                              <w:pStyle w:val="HTMLconformatoprevio"/>
                              <w:rPr>
                                <w:color w:val="000000"/>
                                <w:lang w:val="en-US"/>
                              </w:rPr>
                            </w:pPr>
                            <w:r w:rsidRPr="00C74F39">
                              <w:rPr>
                                <w:color w:val="000000"/>
                                <w:lang w:val="en-US"/>
                              </w:rPr>
                              <w:t xml:space="preserve">Disallow: </w:t>
                            </w:r>
                            <w:r>
                              <w:rPr>
                                <w:color w:val="000000"/>
                                <w:lang w:val="en-US"/>
                              </w:rPr>
                              <w:t>/</w:t>
                            </w:r>
                          </w:p>
                        </w:txbxContent>
                      </wps:txbx>
                      <wps:bodyPr rot="0" vert="horz" wrap="square" lIns="91440" tIns="45720" rIns="91440" bIns="45720" anchor="t" anchorCtr="0" upright="1">
                        <a:noAutofit/>
                      </wps:bodyPr>
                    </wps:wsp>
                  </a:graphicData>
                </a:graphic>
              </wp:inline>
            </w:drawing>
          </mc:Choice>
          <mc:Fallback>
            <w:pict>
              <v:rect w14:anchorId="28D67E35" id="Rectangle 9" o:spid="_x0000_s1027" style="width:423.3pt;height:4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">
                <v:textbox>
                  <w:txbxContent>
                    <w:p w14:paraId="219769F5" w14:textId="77777777" w:rsidR="001B1786" w:rsidRPr="00C74F39" w:rsidRDefault="001B1786" w:rsidP="00C74F39">
                      <w:pPr>
                        <w:pStyle w:val="HTMLconformatoprevio"/>
                        <w:rPr>
                          <w:color w:val="000000"/>
                          <w:lang w:val="en-US"/>
                        </w:rPr>
                      </w:pPr>
                      <w:r w:rsidRPr="00C74F39">
                        <w:rPr>
                          <w:color w:val="000000"/>
                          <w:lang w:val="en-US"/>
                        </w:rPr>
                        <w:t>User-agent: *</w:t>
                      </w:r>
                    </w:p>
                    <w:p w14:paraId="48C893C0" w14:textId="77777777" w:rsidR="001B1786" w:rsidRPr="00C74F39" w:rsidRDefault="001B1786" w:rsidP="00C74F39">
                      <w:pPr>
                        <w:pStyle w:val="HTMLconformatoprevio"/>
                        <w:rPr>
                          <w:color w:val="000000"/>
                          <w:lang w:val="en-US"/>
                        </w:rPr>
                      </w:pPr>
                      <w:r w:rsidRPr="00C74F39">
                        <w:rPr>
                          <w:color w:val="000000"/>
                          <w:lang w:val="en-US"/>
                        </w:rPr>
                        <w:t xml:space="preserve">Disallow: </w:t>
                      </w:r>
                      <w:r>
                        <w:rPr>
                          <w:color w:val="000000"/>
                          <w:lang w:val="en-US"/>
                        </w:rPr>
                        <w:t>/</w:t>
                      </w:r>
                    </w:p>
                  </w:txbxContent>
                </v:textbox>
                <w10:anchorlock/>
              </v:rect>
            </w:pict>
          </mc:Fallback>
        </mc:AlternateContent>
      </w:r>
    </w:p>
    <w:p w14:paraId="0C6FDDA6" w14:textId="77777777" w:rsidR="007662F0" w:rsidRPr="007662F0" w:rsidRDefault="007662F0" w:rsidP="00DC7DD8">
      <w:r>
        <w:t xml:space="preserve">El siguiente corresponde a la página web de la Casa Real de España. Se ha decidido que los </w:t>
      </w:r>
      <w:r>
        <w:rPr>
          <w:i/>
        </w:rPr>
        <w:t>crawlers</w:t>
      </w:r>
      <w:r>
        <w:t xml:space="preserve"> no indexen </w:t>
      </w:r>
      <w:r w:rsidR="009A69F2">
        <w:t xml:space="preserve">algunas </w:t>
      </w:r>
      <w:r>
        <w:t>partes de la web.</w:t>
      </w:r>
    </w:p>
    <w:p w14:paraId="3A96E8C5" w14:textId="77777777" w:rsidR="00C74F39" w:rsidRDefault="000B3E1E" w:rsidP="00DC7DD8">
      <w:r>
        <w:rPr>
          <w:noProof/>
          <w:lang w:val="es-ES" w:eastAsia="es-ES"/>
        </w:rPr>
        <mc:AlternateContent>
          <mc:Choice Requires="wps">
            <w:drawing>
              <wp:inline distT="0" distB="0" distL="0" distR="0" wp14:anchorId="708ECCAC" wp14:editId="314EC5C4">
                <wp:extent cx="5375789" cy="1590675"/>
                <wp:effectExtent l="0" t="0" r="34925" b="34925"/>
                <wp:docPr id="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1590675"/>
                        </a:xfrm>
                        <a:prstGeom prst="rect">
                          <a:avLst/>
                        </a:prstGeom>
                        <a:solidFill>
                          <a:srgbClr val="FFFFFF"/>
                        </a:solidFill>
                        <a:ln w="9525">
                          <a:solidFill>
                            <a:srgbClr val="000000"/>
                          </a:solidFill>
                          <a:miter lim="800000"/>
                          <a:headEnd/>
                          <a:tailEnd/>
                        </a:ln>
                      </wps:spPr>
                      <wps:txbx>
                        <w:txbxContent>
                          <w:p w14:paraId="0EAD9738" w14:textId="77777777" w:rsidR="001B1786" w:rsidRPr="00C74F39" w:rsidRDefault="001B1786" w:rsidP="00C602F1">
                            <w:pPr>
                              <w:pStyle w:val="HTMLconformatoprevio"/>
                              <w:spacing w:before="0" w:after="0"/>
                              <w:rPr>
                                <w:color w:val="000000"/>
                                <w:lang w:val="en-US"/>
                              </w:rPr>
                            </w:pPr>
                            <w:r w:rsidRPr="00C74F39">
                              <w:rPr>
                                <w:color w:val="000000"/>
                                <w:lang w:val="en-US"/>
                              </w:rPr>
                              <w:t>User-agent: *</w:t>
                            </w:r>
                          </w:p>
                          <w:p w14:paraId="348EFC90" w14:textId="77777777" w:rsidR="001B1786" w:rsidRPr="00C74F39" w:rsidRDefault="001B1786" w:rsidP="00C602F1">
                            <w:pPr>
                              <w:pStyle w:val="HTMLconformatoprevio"/>
                              <w:spacing w:before="0" w:after="0"/>
                              <w:rPr>
                                <w:color w:val="000000"/>
                                <w:lang w:val="en-US"/>
                              </w:rPr>
                            </w:pPr>
                            <w:r w:rsidRPr="00C74F39">
                              <w:rPr>
                                <w:color w:val="000000"/>
                                <w:lang w:val="en-US"/>
                              </w:rPr>
                              <w:t xml:space="preserve">Disallow: </w:t>
                            </w:r>
                          </w:p>
                          <w:p w14:paraId="6C7BE325" w14:textId="77777777" w:rsidR="001B1786" w:rsidRPr="00C74F39" w:rsidRDefault="001B1786" w:rsidP="00C602F1">
                            <w:pPr>
                              <w:pStyle w:val="HTMLconformatoprevio"/>
                              <w:spacing w:before="0" w:after="0"/>
                              <w:rPr>
                                <w:color w:val="000000"/>
                                <w:lang w:val="en-US"/>
                              </w:rPr>
                            </w:pPr>
                            <w:r w:rsidRPr="00C74F39">
                              <w:rPr>
                                <w:color w:val="000000"/>
                                <w:lang w:val="en-US"/>
                              </w:rPr>
                              <w:t>Disallow: /_*/</w:t>
                            </w:r>
                          </w:p>
                          <w:p w14:paraId="67C6038A" w14:textId="77777777" w:rsidR="001B1786" w:rsidRPr="00C74F39" w:rsidRDefault="001B1786" w:rsidP="00C602F1">
                            <w:pPr>
                              <w:pStyle w:val="HTMLconformatoprevio"/>
                              <w:spacing w:before="0" w:after="0"/>
                              <w:rPr>
                                <w:color w:val="000000"/>
                                <w:lang w:val="en-US"/>
                              </w:rPr>
                            </w:pPr>
                            <w:r w:rsidRPr="00C74F39">
                              <w:rPr>
                                <w:color w:val="000000"/>
                                <w:lang w:val="en-US"/>
                              </w:rPr>
                              <w:t>Disallow: /ES/FamiliaReal/Urdangarin/</w:t>
                            </w:r>
                          </w:p>
                          <w:p w14:paraId="3282C423" w14:textId="77777777" w:rsidR="001B1786" w:rsidRPr="00C74F39" w:rsidRDefault="001B1786" w:rsidP="00C602F1">
                            <w:pPr>
                              <w:pStyle w:val="HTMLconformatoprevio"/>
                              <w:spacing w:before="0" w:after="0"/>
                              <w:rPr>
                                <w:color w:val="000000"/>
                                <w:lang w:val="en-US"/>
                              </w:rPr>
                            </w:pPr>
                            <w:r w:rsidRPr="00C74F39">
                              <w:rPr>
                                <w:color w:val="000000"/>
                                <w:lang w:val="en-US"/>
                              </w:rPr>
                              <w:t>Disallow: /CA/FamiliaReal/Urdangarin/</w:t>
                            </w:r>
                          </w:p>
                          <w:p w14:paraId="5DAB47FB" w14:textId="77777777" w:rsidR="001B1786" w:rsidRPr="00C74F39" w:rsidRDefault="001B1786" w:rsidP="00C602F1">
                            <w:pPr>
                              <w:pStyle w:val="HTMLconformatoprevio"/>
                              <w:spacing w:before="0" w:after="0"/>
                              <w:rPr>
                                <w:color w:val="000000"/>
                                <w:lang w:val="en-US"/>
                              </w:rPr>
                            </w:pPr>
                            <w:r w:rsidRPr="00C74F39">
                              <w:rPr>
                                <w:color w:val="000000"/>
                                <w:lang w:val="en-US"/>
                              </w:rPr>
                              <w:t>Disallow: /EU/FamiliaReal/Urdangarin/</w:t>
                            </w:r>
                          </w:p>
                          <w:p w14:paraId="0EF55D26" w14:textId="77777777" w:rsidR="001B1786" w:rsidRPr="00C74F39" w:rsidRDefault="001B1786" w:rsidP="00C602F1">
                            <w:pPr>
                              <w:pStyle w:val="HTMLconformatoprevio"/>
                              <w:spacing w:before="0" w:after="0"/>
                              <w:rPr>
                                <w:color w:val="000000"/>
                                <w:lang w:val="en-US"/>
                              </w:rPr>
                            </w:pPr>
                            <w:r w:rsidRPr="00C74F39">
                              <w:rPr>
                                <w:color w:val="000000"/>
                                <w:lang w:val="en-US"/>
                              </w:rPr>
                              <w:t>Disallow: /GL/FamiliaReal/Urdangarin/</w:t>
                            </w:r>
                          </w:p>
                          <w:p w14:paraId="76034308" w14:textId="77777777" w:rsidR="001B1786" w:rsidRDefault="001B1786" w:rsidP="00C602F1">
                            <w:pPr>
                              <w:pStyle w:val="HTMLconformatoprevio"/>
                              <w:spacing w:before="0" w:after="0"/>
                              <w:rPr>
                                <w:color w:val="000000"/>
                              </w:rPr>
                            </w:pPr>
                            <w:r>
                              <w:rPr>
                                <w:color w:val="000000"/>
                              </w:rPr>
                              <w:t>Disallow: /VA/FamiliaReal/Urdangarin/</w:t>
                            </w:r>
                          </w:p>
                          <w:p w14:paraId="762F8E00" w14:textId="77777777" w:rsidR="001B1786" w:rsidRDefault="001B1786" w:rsidP="00C602F1">
                            <w:pPr>
                              <w:pStyle w:val="HTMLconformatoprevio"/>
                              <w:spacing w:before="0" w:after="0"/>
                              <w:rPr>
                                <w:color w:val="000000"/>
                              </w:rPr>
                            </w:pPr>
                            <w:r>
                              <w:rPr>
                                <w:color w:val="000000"/>
                              </w:rPr>
                              <w:t>Disallow: /EN/FamiliaReal/Urdangarin/</w:t>
                            </w:r>
                          </w:p>
                          <w:p w14:paraId="19679F32" w14:textId="77777777" w:rsidR="001B1786" w:rsidRDefault="001B1786" w:rsidP="00C602F1">
                            <w:pPr>
                              <w:pStyle w:val="HTMLconformatoprevio"/>
                              <w:spacing w:before="0" w:after="0"/>
                              <w:rPr>
                                <w:color w:val="000000"/>
                              </w:rPr>
                            </w:pPr>
                            <w:r>
                              <w:rPr>
                                <w:color w:val="000000"/>
                              </w:rPr>
                              <w:t>Sitemap: http://www.casareal.es/sitemap.xml</w:t>
                            </w:r>
                          </w:p>
                          <w:p w14:paraId="37530B1F" w14:textId="77777777" w:rsidR="001B1786" w:rsidRDefault="001B1786" w:rsidP="00C602F1">
                            <w:pPr>
                              <w:spacing w:before="0" w:after="0"/>
                            </w:pPr>
                          </w:p>
                        </w:txbxContent>
                      </wps:txbx>
                      <wps:bodyPr rot="0" vert="horz" wrap="square" lIns="91440" tIns="45720" rIns="91440" bIns="45720" anchor="t" anchorCtr="0" upright="1">
                        <a:noAutofit/>
                      </wps:bodyPr>
                    </wps:wsp>
                  </a:graphicData>
                </a:graphic>
              </wp:inline>
            </w:drawing>
          </mc:Choice>
          <mc:Fallback>
            <w:pict>
              <v:rect w14:anchorId="708ECCAC" id="Rectangle 7" o:spid="_x0000_s1028" style="width:423.3pt;height:12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">
                <v:textbox>
                  <w:txbxContent>
                    <w:p w14:paraId="0EAD9738" w14:textId="77777777" w:rsidR="001B1786" w:rsidRPr="00C74F39" w:rsidRDefault="001B1786" w:rsidP="00C602F1">
                      <w:pPr>
                        <w:pStyle w:val="HTMLconformatoprevio"/>
                        <w:spacing w:before="0" w:after="0"/>
                        <w:rPr>
                          <w:color w:val="000000"/>
                          <w:lang w:val="en-US"/>
                        </w:rPr>
                      </w:pPr>
                      <w:r w:rsidRPr="00C74F39">
                        <w:rPr>
                          <w:color w:val="000000"/>
                          <w:lang w:val="en-US"/>
                        </w:rPr>
                        <w:t>User-agent: *</w:t>
                      </w:r>
                    </w:p>
                    <w:p w14:paraId="348EFC90" w14:textId="77777777" w:rsidR="001B1786" w:rsidRPr="00C74F39" w:rsidRDefault="001B1786" w:rsidP="00C602F1">
                      <w:pPr>
                        <w:pStyle w:val="HTMLconformatoprevio"/>
                        <w:spacing w:before="0" w:after="0"/>
                        <w:rPr>
                          <w:color w:val="000000"/>
                          <w:lang w:val="en-US"/>
                        </w:rPr>
                      </w:pPr>
                      <w:r w:rsidRPr="00C74F39">
                        <w:rPr>
                          <w:color w:val="000000"/>
                          <w:lang w:val="en-US"/>
                        </w:rPr>
                        <w:t xml:space="preserve">Disallow: </w:t>
                      </w:r>
                    </w:p>
                    <w:p w14:paraId="6C7BE325" w14:textId="77777777" w:rsidR="001B1786" w:rsidRPr="00C74F39" w:rsidRDefault="001B1786" w:rsidP="00C602F1">
                      <w:pPr>
                        <w:pStyle w:val="HTMLconformatoprevio"/>
                        <w:spacing w:before="0" w:after="0"/>
                        <w:rPr>
                          <w:color w:val="000000"/>
                          <w:lang w:val="en-US"/>
                        </w:rPr>
                      </w:pPr>
                      <w:r w:rsidRPr="00C74F39">
                        <w:rPr>
                          <w:color w:val="000000"/>
                          <w:lang w:val="en-US"/>
                        </w:rPr>
                        <w:t>Disallow: /_*/</w:t>
                      </w:r>
                    </w:p>
                    <w:p w14:paraId="67C6038A" w14:textId="77777777" w:rsidR="001B1786" w:rsidRPr="00C74F39" w:rsidRDefault="001B1786" w:rsidP="00C602F1">
                      <w:pPr>
                        <w:pStyle w:val="HTMLconformatoprevio"/>
                        <w:spacing w:before="0" w:after="0"/>
                        <w:rPr>
                          <w:color w:val="000000"/>
                          <w:lang w:val="en-US"/>
                        </w:rPr>
                      </w:pPr>
                      <w:r w:rsidRPr="00C74F39">
                        <w:rPr>
                          <w:color w:val="000000"/>
                          <w:lang w:val="en-US"/>
                        </w:rPr>
                        <w:t>Disallow: /ES/FamiliaReal/Urdangarin/</w:t>
                      </w:r>
                    </w:p>
                    <w:p w14:paraId="3282C423" w14:textId="77777777" w:rsidR="001B1786" w:rsidRPr="00C74F39" w:rsidRDefault="001B1786" w:rsidP="00C602F1">
                      <w:pPr>
                        <w:pStyle w:val="HTMLconformatoprevio"/>
                        <w:spacing w:before="0" w:after="0"/>
                        <w:rPr>
                          <w:color w:val="000000"/>
                          <w:lang w:val="en-US"/>
                        </w:rPr>
                      </w:pPr>
                      <w:r w:rsidRPr="00C74F39">
                        <w:rPr>
                          <w:color w:val="000000"/>
                          <w:lang w:val="en-US"/>
                        </w:rPr>
                        <w:t>Disallow: /CA/FamiliaReal/Urdangarin/</w:t>
                      </w:r>
                    </w:p>
                    <w:p w14:paraId="5DAB47FB" w14:textId="77777777" w:rsidR="001B1786" w:rsidRPr="00C74F39" w:rsidRDefault="001B1786" w:rsidP="00C602F1">
                      <w:pPr>
                        <w:pStyle w:val="HTMLconformatoprevio"/>
                        <w:spacing w:before="0" w:after="0"/>
                        <w:rPr>
                          <w:color w:val="000000"/>
                          <w:lang w:val="en-US"/>
                        </w:rPr>
                      </w:pPr>
                      <w:r w:rsidRPr="00C74F39">
                        <w:rPr>
                          <w:color w:val="000000"/>
                          <w:lang w:val="en-US"/>
                        </w:rPr>
                        <w:t>Disallow: /EU/FamiliaReal/Urdangarin/</w:t>
                      </w:r>
                    </w:p>
                    <w:p w14:paraId="0EF55D26" w14:textId="77777777" w:rsidR="001B1786" w:rsidRPr="00C74F39" w:rsidRDefault="001B1786" w:rsidP="00C602F1">
                      <w:pPr>
                        <w:pStyle w:val="HTMLconformatoprevio"/>
                        <w:spacing w:before="0" w:after="0"/>
                        <w:rPr>
                          <w:color w:val="000000"/>
                          <w:lang w:val="en-US"/>
                        </w:rPr>
                      </w:pPr>
                      <w:r w:rsidRPr="00C74F39">
                        <w:rPr>
                          <w:color w:val="000000"/>
                          <w:lang w:val="en-US"/>
                        </w:rPr>
                        <w:t>Disallow: /GL/FamiliaReal/Urdangarin/</w:t>
                      </w:r>
                    </w:p>
                    <w:p w14:paraId="76034308" w14:textId="77777777" w:rsidR="001B1786" w:rsidRDefault="001B1786" w:rsidP="00C602F1">
                      <w:pPr>
                        <w:pStyle w:val="HTMLconformatoprevio"/>
                        <w:spacing w:before="0" w:after="0"/>
                        <w:rPr>
                          <w:color w:val="000000"/>
                        </w:rPr>
                      </w:pPr>
                      <w:r>
                        <w:rPr>
                          <w:color w:val="000000"/>
                        </w:rPr>
                        <w:t>Disallow: /VA/FamiliaReal/Urdangarin/</w:t>
                      </w:r>
                    </w:p>
                    <w:p w14:paraId="762F8E00" w14:textId="77777777" w:rsidR="001B1786" w:rsidRDefault="001B1786" w:rsidP="00C602F1">
                      <w:pPr>
                        <w:pStyle w:val="HTMLconformatoprevio"/>
                        <w:spacing w:before="0" w:after="0"/>
                        <w:rPr>
                          <w:color w:val="000000"/>
                        </w:rPr>
                      </w:pPr>
                      <w:r>
                        <w:rPr>
                          <w:color w:val="000000"/>
                        </w:rPr>
                        <w:t>Disallow: /EN/FamiliaReal/Urdangarin/</w:t>
                      </w:r>
                    </w:p>
                    <w:p w14:paraId="19679F32" w14:textId="77777777" w:rsidR="001B1786" w:rsidRDefault="001B1786" w:rsidP="00C602F1">
                      <w:pPr>
                        <w:pStyle w:val="HTMLconformatoprevio"/>
                        <w:spacing w:before="0" w:after="0"/>
                        <w:rPr>
                          <w:color w:val="000000"/>
                        </w:rPr>
                      </w:pPr>
                      <w:r>
                        <w:rPr>
                          <w:color w:val="000000"/>
                        </w:rPr>
                        <w:t>Sitemap: http://www.casareal.es/sitemap.xml</w:t>
                      </w:r>
                    </w:p>
                    <w:p w14:paraId="37530B1F" w14:textId="77777777" w:rsidR="001B1786" w:rsidRDefault="001B1786" w:rsidP="00C602F1">
                      <w:pPr>
                        <w:spacing w:before="0" w:after="0"/>
                      </w:pPr>
                    </w:p>
                  </w:txbxContent>
                </v:textbox>
                <w10:anchorlock/>
              </v:rect>
            </w:pict>
          </mc:Fallback>
        </mc:AlternateContent>
      </w:r>
    </w:p>
    <w:p w14:paraId="4F1FF829" w14:textId="77777777" w:rsidR="00C74F39" w:rsidRPr="007662F0" w:rsidRDefault="007662F0" w:rsidP="00DC7DD8">
      <w:r>
        <w:t xml:space="preserve">Por último, podemos ver un ejemplo de una web donde se restringe el acceso de los robots excepto uno concreto. Al </w:t>
      </w:r>
      <w:r>
        <w:rPr>
          <w:i/>
        </w:rPr>
        <w:t>crawler</w:t>
      </w:r>
      <w:r>
        <w:t xml:space="preserve"> de </w:t>
      </w:r>
      <w:r w:rsidRPr="00805B88">
        <w:rPr>
          <w:i/>
        </w:rPr>
        <w:t>Spatineo</w:t>
      </w:r>
      <w:r>
        <w:t xml:space="preserve"> se le permite acceder a los recursos WMS, pero al resto de robots no.</w:t>
      </w:r>
    </w:p>
    <w:p w14:paraId="18800BF2" w14:textId="77777777" w:rsidR="007662F0" w:rsidRDefault="000B3E1E" w:rsidP="00DC7DD8">
      <w:r>
        <w:rPr>
          <w:noProof/>
          <w:lang w:val="es-ES" w:eastAsia="es-ES"/>
        </w:rPr>
        <mc:AlternateContent>
          <mc:Choice Requires="wps">
            <w:drawing>
              <wp:inline distT="0" distB="0" distL="0" distR="0" wp14:anchorId="3605BD9B" wp14:editId="71C8DFAF">
                <wp:extent cx="5375789" cy="990600"/>
                <wp:effectExtent l="0" t="0" r="34925" b="25400"/>
                <wp:docPr id="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990600"/>
                        </a:xfrm>
                        <a:prstGeom prst="rect">
                          <a:avLst/>
                        </a:prstGeom>
                        <a:solidFill>
                          <a:srgbClr val="FFFFFF"/>
                        </a:solidFill>
                        <a:ln w="9525">
                          <a:solidFill>
                            <a:srgbClr val="000000"/>
                          </a:solidFill>
                          <a:miter lim="800000"/>
                          <a:headEnd/>
                          <a:tailEnd/>
                        </a:ln>
                      </wps:spPr>
                      <wps:txbx>
                        <w:txbxContent>
                          <w:p w14:paraId="7973CCD6" w14:textId="77777777" w:rsidR="001B1786" w:rsidRPr="007662F0" w:rsidRDefault="001B1786" w:rsidP="00C602F1">
                            <w:pPr>
                              <w:pStyle w:val="HTMLconformatoprevio"/>
                              <w:spacing w:before="0" w:after="0"/>
                              <w:rPr>
                                <w:color w:val="000000"/>
                                <w:lang w:val="en-US"/>
                              </w:rPr>
                            </w:pPr>
                            <w:r w:rsidRPr="007662F0">
                              <w:rPr>
                                <w:color w:val="000000"/>
                                <w:lang w:val="en-US"/>
                              </w:rPr>
                              <w:t>User-agent: spatineo</w:t>
                            </w:r>
                          </w:p>
                          <w:p w14:paraId="6A861FA2" w14:textId="77777777" w:rsidR="001B1786" w:rsidRPr="007662F0" w:rsidRDefault="001B1786" w:rsidP="00C602F1">
                            <w:pPr>
                              <w:pStyle w:val="HTMLconformatoprevio"/>
                              <w:spacing w:before="0" w:after="0"/>
                              <w:rPr>
                                <w:color w:val="000000"/>
                                <w:lang w:val="en-US"/>
                              </w:rPr>
                            </w:pPr>
                            <w:r w:rsidRPr="007662F0">
                              <w:rPr>
                                <w:color w:val="000000"/>
                                <w:lang w:val="en-US"/>
                              </w:rPr>
                              <w:t>Allow: /wms/request.php</w:t>
                            </w:r>
                          </w:p>
                          <w:p w14:paraId="3678674A" w14:textId="77777777" w:rsidR="001B1786" w:rsidRDefault="001B1786" w:rsidP="00C602F1">
                            <w:pPr>
                              <w:pStyle w:val="HTMLconformatoprevio"/>
                              <w:spacing w:before="0" w:after="0"/>
                              <w:rPr>
                                <w:color w:val="000000"/>
                              </w:rPr>
                            </w:pPr>
                            <w:r>
                              <w:rPr>
                                <w:color w:val="000000"/>
                              </w:rPr>
                              <w:t>Disallow: /</w:t>
                            </w:r>
                          </w:p>
                          <w:p w14:paraId="441F48C4" w14:textId="77777777" w:rsidR="001B1786" w:rsidRDefault="001B1786" w:rsidP="00C602F1">
                            <w:pPr>
                              <w:pStyle w:val="HTMLconformatoprevio"/>
                              <w:spacing w:before="0" w:after="0"/>
                              <w:rPr>
                                <w:color w:val="000000"/>
                              </w:rPr>
                            </w:pPr>
                          </w:p>
                          <w:p w14:paraId="7F375A98" w14:textId="77777777" w:rsidR="001B1786" w:rsidRDefault="001B1786" w:rsidP="00C602F1">
                            <w:pPr>
                              <w:pStyle w:val="HTMLconformatoprevio"/>
                              <w:spacing w:before="0" w:after="0"/>
                              <w:rPr>
                                <w:color w:val="000000"/>
                              </w:rPr>
                            </w:pPr>
                            <w:r>
                              <w:rPr>
                                <w:color w:val="000000"/>
                              </w:rPr>
                              <w:t>User-agent: *</w:t>
                            </w:r>
                          </w:p>
                          <w:p w14:paraId="099B7FCB" w14:textId="77777777" w:rsidR="001B1786" w:rsidRDefault="001B1786" w:rsidP="00C602F1">
                            <w:pPr>
                              <w:pStyle w:val="HTMLconformatoprevio"/>
                              <w:spacing w:before="0" w:after="0"/>
                              <w:rPr>
                                <w:color w:val="000000"/>
                              </w:rPr>
                            </w:pPr>
                            <w:r>
                              <w:rPr>
                                <w:color w:val="000000"/>
                              </w:rPr>
                              <w:t>Disallow: /</w:t>
                            </w:r>
                          </w:p>
                          <w:p w14:paraId="2D824AEA" w14:textId="77777777" w:rsidR="001B1786" w:rsidRPr="00C74F39" w:rsidRDefault="001B1786" w:rsidP="00C602F1">
                            <w:pPr>
                              <w:pStyle w:val="HTMLconformatoprevio"/>
                              <w:spacing w:before="0" w:after="0"/>
                              <w:rPr>
                                <w:color w:val="000000"/>
                                <w:lang w:val="en-US"/>
                              </w:rPr>
                            </w:pPr>
                          </w:p>
                        </w:txbxContent>
                      </wps:txbx>
                      <wps:bodyPr rot="0" vert="horz" wrap="square" lIns="91440" tIns="45720" rIns="91440" bIns="45720" anchor="t" anchorCtr="0" upright="1">
                        <a:noAutofit/>
                      </wps:bodyPr>
                    </wps:wsp>
                  </a:graphicData>
                </a:graphic>
              </wp:inline>
            </w:drawing>
          </mc:Choice>
          <mc:Fallback>
            <w:pict>
              <v:rect w14:anchorId="3605BD9B" id="Rectangle 10" o:spid="_x0000_s1029" style="width:423.3pt;height: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">
                <v:textbox>
                  <w:txbxContent>
                    <w:p w14:paraId="7973CCD6" w14:textId="77777777" w:rsidR="001B1786" w:rsidRPr="007662F0" w:rsidRDefault="001B1786" w:rsidP="00C602F1">
                      <w:pPr>
                        <w:pStyle w:val="HTMLconformatoprevio"/>
                        <w:spacing w:before="0" w:after="0"/>
                        <w:rPr>
                          <w:color w:val="000000"/>
                          <w:lang w:val="en-US"/>
                        </w:rPr>
                      </w:pPr>
                      <w:r w:rsidRPr="007662F0">
                        <w:rPr>
                          <w:color w:val="000000"/>
                          <w:lang w:val="en-US"/>
                        </w:rPr>
                        <w:t>User-agent: spatineo</w:t>
                      </w:r>
                    </w:p>
                    <w:p w14:paraId="6A861FA2" w14:textId="77777777" w:rsidR="001B1786" w:rsidRPr="007662F0" w:rsidRDefault="001B1786" w:rsidP="00C602F1">
                      <w:pPr>
                        <w:pStyle w:val="HTMLconformatoprevio"/>
                        <w:spacing w:before="0" w:after="0"/>
                        <w:rPr>
                          <w:color w:val="000000"/>
                          <w:lang w:val="en-US"/>
                        </w:rPr>
                      </w:pPr>
                      <w:r w:rsidRPr="007662F0">
                        <w:rPr>
                          <w:color w:val="000000"/>
                          <w:lang w:val="en-US"/>
                        </w:rPr>
                        <w:t>Allow: /wms/request.php</w:t>
                      </w:r>
                    </w:p>
                    <w:p w14:paraId="3678674A" w14:textId="77777777" w:rsidR="001B1786" w:rsidRDefault="001B1786" w:rsidP="00C602F1">
                      <w:pPr>
                        <w:pStyle w:val="HTMLconformatoprevio"/>
                        <w:spacing w:before="0" w:after="0"/>
                        <w:rPr>
                          <w:color w:val="000000"/>
                        </w:rPr>
                      </w:pPr>
                      <w:r>
                        <w:rPr>
                          <w:color w:val="000000"/>
                        </w:rPr>
                        <w:t>Disallow: /</w:t>
                      </w:r>
                    </w:p>
                    <w:p w14:paraId="441F48C4" w14:textId="77777777" w:rsidR="001B1786" w:rsidRDefault="001B1786" w:rsidP="00C602F1">
                      <w:pPr>
                        <w:pStyle w:val="HTMLconformatoprevio"/>
                        <w:spacing w:before="0" w:after="0"/>
                        <w:rPr>
                          <w:color w:val="000000"/>
                        </w:rPr>
                      </w:pPr>
                    </w:p>
                    <w:p w14:paraId="7F375A98" w14:textId="77777777" w:rsidR="001B1786" w:rsidRDefault="001B1786" w:rsidP="00C602F1">
                      <w:pPr>
                        <w:pStyle w:val="HTMLconformatoprevio"/>
                        <w:spacing w:before="0" w:after="0"/>
                        <w:rPr>
                          <w:color w:val="000000"/>
                        </w:rPr>
                      </w:pPr>
                      <w:r>
                        <w:rPr>
                          <w:color w:val="000000"/>
                        </w:rPr>
                        <w:t>User-agent: *</w:t>
                      </w:r>
                    </w:p>
                    <w:p w14:paraId="099B7FCB" w14:textId="77777777" w:rsidR="001B1786" w:rsidRDefault="001B1786" w:rsidP="00C602F1">
                      <w:pPr>
                        <w:pStyle w:val="HTMLconformatoprevio"/>
                        <w:spacing w:before="0" w:after="0"/>
                        <w:rPr>
                          <w:color w:val="000000"/>
                        </w:rPr>
                      </w:pPr>
                      <w:r>
                        <w:rPr>
                          <w:color w:val="000000"/>
                        </w:rPr>
                        <w:t>Disallow: /</w:t>
                      </w:r>
                    </w:p>
                    <w:p w14:paraId="2D824AEA" w14:textId="77777777" w:rsidR="001B1786" w:rsidRPr="00C74F39" w:rsidRDefault="001B1786" w:rsidP="00C602F1">
                      <w:pPr>
                        <w:pStyle w:val="HTMLconformatoprevio"/>
                        <w:spacing w:before="0" w:after="0"/>
                        <w:rPr>
                          <w:color w:val="000000"/>
                          <w:lang w:val="en-US"/>
                        </w:rPr>
                      </w:pPr>
                    </w:p>
                  </w:txbxContent>
                </v:textbox>
                <w10:anchorlock/>
              </v:rect>
            </w:pict>
          </mc:Fallback>
        </mc:AlternateContent>
      </w:r>
    </w:p>
    <w:p w14:paraId="24A4C9E7" w14:textId="77777777" w:rsidR="00DC7DD8" w:rsidRDefault="00DC7DD8" w:rsidP="00DC7DD8">
      <w:pPr>
        <w:pStyle w:val="Ttulo2"/>
        <w:numPr>
          <w:ilvl w:val="1"/>
          <w:numId w:val="1"/>
        </w:numPr>
      </w:pPr>
      <w:bookmarkStart w:id="34" w:name="_Toc451013003"/>
      <w:bookmarkStart w:id="35" w:name="_Toc453002177"/>
      <w:bookmarkStart w:id="36" w:name="_Toc454029407"/>
      <w:r>
        <w:t>Crawlers famosos</w:t>
      </w:r>
      <w:bookmarkEnd w:id="34"/>
      <w:bookmarkEnd w:id="35"/>
      <w:bookmarkEnd w:id="36"/>
    </w:p>
    <w:p w14:paraId="2F37D17A" w14:textId="7813584E" w:rsidR="00B0076A" w:rsidRDefault="00A90DA0" w:rsidP="00DC7DD8">
      <w:r>
        <w:t xml:space="preserve">Grandes empresas hacen uso de </w:t>
      </w:r>
      <w:r>
        <w:rPr>
          <w:i/>
        </w:rPr>
        <w:t>crawlers</w:t>
      </w:r>
      <w:r>
        <w:t xml:space="preserve"> para ofrecer productos y servicios. En la mayoría de casos estos son usados para alimentar un motor de búsqueda. No obstante, existen empresas que hacen uso de los </w:t>
      </w:r>
      <w:r>
        <w:rPr>
          <w:i/>
        </w:rPr>
        <w:t>crawlers</w:t>
      </w:r>
      <w:r>
        <w:t xml:space="preserve"> para otros fines como recolección de información para diversos usos.</w:t>
      </w:r>
      <w:r w:rsidR="00B0076A">
        <w:t xml:space="preserve"> </w:t>
      </w:r>
    </w:p>
    <w:p w14:paraId="045892D7" w14:textId="534BE6ED" w:rsidR="00A90DA0" w:rsidRDefault="002C097D" w:rsidP="00DC7DD8">
      <w:r>
        <w:t xml:space="preserve">Estos son los </w:t>
      </w:r>
      <w:r>
        <w:rPr>
          <w:i/>
        </w:rPr>
        <w:t>crawlers</w:t>
      </w:r>
      <w:r>
        <w:t xml:space="preserve"> dedicados a motores de búsqueda más famosos</w:t>
      </w:r>
      <w:r w:rsidR="00805B88">
        <w:t xml:space="preserve"> </w:t>
      </w:r>
      <w:r w:rsidR="00805B88">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805B88">
        <w:fldChar w:fldCharType="separate"/>
      </w:r>
      <w:r w:rsidR="00805B88" w:rsidRPr="00805B88">
        <w:rPr>
          <w:noProof/>
        </w:rPr>
        <w:t>[3]</w:t>
      </w:r>
      <w:r w:rsidR="00805B88">
        <w:fldChar w:fldCharType="end"/>
      </w:r>
      <w:r w:rsidR="00A90DA0">
        <w:t>:</w:t>
      </w:r>
    </w:p>
    <w:p w14:paraId="5505F548" w14:textId="7D75BA78" w:rsidR="00A90DA0" w:rsidRDefault="00A90DA0" w:rsidP="00A90DA0">
      <w:pPr>
        <w:numPr>
          <w:ilvl w:val="0"/>
          <w:numId w:val="3"/>
        </w:numPr>
      </w:pPr>
      <w:r>
        <w:t xml:space="preserve">Googlebot – Es el </w:t>
      </w:r>
      <w:r>
        <w:rPr>
          <w:i/>
        </w:rPr>
        <w:t>crawler</w:t>
      </w:r>
      <w:r>
        <w:t xml:space="preserve"> que </w:t>
      </w:r>
      <w:r w:rsidR="00C124BE">
        <w:t xml:space="preserve">da vida al buscador </w:t>
      </w:r>
      <w:r>
        <w:t xml:space="preserve">más </w:t>
      </w:r>
      <w:r w:rsidR="00C124BE">
        <w:t xml:space="preserve">usado del </w:t>
      </w:r>
      <w:r>
        <w:t>mundo</w:t>
      </w:r>
      <w:r w:rsidR="00C124BE">
        <w:t>,</w:t>
      </w:r>
      <w:r>
        <w:t xml:space="preserve"> Google. </w:t>
      </w:r>
    </w:p>
    <w:p w14:paraId="609FA751" w14:textId="166B58E4" w:rsidR="00A90DA0" w:rsidRDefault="00A90DA0" w:rsidP="00A90DA0">
      <w:pPr>
        <w:numPr>
          <w:ilvl w:val="0"/>
          <w:numId w:val="3"/>
        </w:numPr>
      </w:pPr>
      <w:r>
        <w:lastRenderedPageBreak/>
        <w:t xml:space="preserve">Baiduspider -  El </w:t>
      </w:r>
      <w:r w:rsidR="00C124BE">
        <w:t>equivalente chino</w:t>
      </w:r>
      <w:r>
        <w:t xml:space="preserve"> </w:t>
      </w:r>
      <w:r w:rsidR="00386249">
        <w:t xml:space="preserve">al </w:t>
      </w:r>
      <w:r>
        <w:rPr>
          <w:i/>
        </w:rPr>
        <w:t>crawler</w:t>
      </w:r>
      <w:r>
        <w:t xml:space="preserve"> anterior. Tiene el mismo fin, pero para alimentar el buscador de Baidu. Baidu es el buscador más usado en China.</w:t>
      </w:r>
    </w:p>
    <w:p w14:paraId="67E2B84C" w14:textId="77777777" w:rsidR="00A90DA0" w:rsidRDefault="00A90DA0" w:rsidP="00A90DA0">
      <w:pPr>
        <w:numPr>
          <w:ilvl w:val="0"/>
          <w:numId w:val="3"/>
        </w:numPr>
      </w:pPr>
      <w:r>
        <w:t>Bingbot – El equivalente para el motor de búsqueda de Microsoft Bing.</w:t>
      </w:r>
    </w:p>
    <w:p w14:paraId="7FC52EB2" w14:textId="2BC00789" w:rsidR="00DC46A8" w:rsidRDefault="00A90DA0" w:rsidP="00D36F1D">
      <w:pPr>
        <w:numPr>
          <w:ilvl w:val="0"/>
          <w:numId w:val="3"/>
        </w:numPr>
      </w:pPr>
      <w:r>
        <w:t xml:space="preserve">Yandexbot – Usado por Yandex. Yandex es el buscador </w:t>
      </w:r>
      <w:r w:rsidR="00C124BE">
        <w:t>más</w:t>
      </w:r>
      <w:r>
        <w:t xml:space="preserve"> usado en Rusia y algunos países de la antigua Unión Soviética.</w:t>
      </w:r>
    </w:p>
    <w:p w14:paraId="4A9D62DE" w14:textId="23AEE5D6" w:rsidR="00A90DA0" w:rsidRDefault="00D36F1D" w:rsidP="00D36F1D">
      <w:pPr>
        <w:numPr>
          <w:ilvl w:val="0"/>
          <w:numId w:val="3"/>
        </w:numPr>
        <w:jc w:val="left"/>
      </w:pPr>
      <w:r>
        <w:t xml:space="preserve">Yahoo! Slurp – Era el antiguo </w:t>
      </w:r>
      <w:r>
        <w:rPr>
          <w:i/>
        </w:rPr>
        <w:t>crawler</w:t>
      </w:r>
      <w:r>
        <w:t xml:space="preserve"> de Yahoo. Fue fusionado con el de Microsoft y se pasó a usar Bingbot.</w:t>
      </w:r>
    </w:p>
    <w:p w14:paraId="07B40A3A" w14:textId="055469B5" w:rsidR="002C097D" w:rsidRDefault="002C097D" w:rsidP="002C097D">
      <w:pPr>
        <w:jc w:val="left"/>
      </w:pPr>
    </w:p>
    <w:p w14:paraId="12680798" w14:textId="11C07DF3" w:rsidR="002C097D" w:rsidRDefault="002C097D" w:rsidP="002C097D">
      <w:pPr>
        <w:jc w:val="left"/>
      </w:pPr>
      <w:r>
        <w:t xml:space="preserve">Existen </w:t>
      </w:r>
      <w:r>
        <w:rPr>
          <w:i/>
        </w:rPr>
        <w:t>crawlers</w:t>
      </w:r>
      <w:r>
        <w:t xml:space="preserve"> que se dedican a buscar otros elementos específicos, por ejemplo:</w:t>
      </w:r>
    </w:p>
    <w:p w14:paraId="20AC95E4" w14:textId="4B045C0C" w:rsidR="002C097D" w:rsidRDefault="002C097D" w:rsidP="002C097D">
      <w:pPr>
        <w:jc w:val="left"/>
      </w:pPr>
      <w:r>
        <w:t>Spatineo – Se dedica a la búsqueda de información geográfica.</w:t>
      </w:r>
    </w:p>
    <w:p w14:paraId="014C1D71" w14:textId="0A21D5D0" w:rsidR="002C097D" w:rsidRPr="002C097D" w:rsidRDefault="002C097D" w:rsidP="002C097D">
      <w:pPr>
        <w:jc w:val="left"/>
      </w:pPr>
      <w:r>
        <w:t xml:space="preserve">Kayak – Es una web de comparación de precios de vuelos. Este tipo de webs utilizan </w:t>
      </w:r>
      <w:r>
        <w:rPr>
          <w:i/>
        </w:rPr>
        <w:t>crawlers</w:t>
      </w:r>
      <w:r>
        <w:t xml:space="preserve"> para nutrirse de contenido.</w:t>
      </w:r>
    </w:p>
    <w:p w14:paraId="12E6B066" w14:textId="77777777" w:rsidR="003A31B9" w:rsidRDefault="003A31B9" w:rsidP="003A31B9">
      <w:pPr>
        <w:pStyle w:val="Ttulo1"/>
        <w:numPr>
          <w:ilvl w:val="0"/>
          <w:numId w:val="1"/>
        </w:numPr>
      </w:pPr>
      <w:bookmarkStart w:id="37" w:name="_Toc451013004"/>
      <w:bookmarkStart w:id="38" w:name="_Toc453002178"/>
      <w:bookmarkStart w:id="39" w:name="_Toc454029408"/>
      <w:r>
        <w:lastRenderedPageBreak/>
        <w:t>Nutch</w:t>
      </w:r>
      <w:bookmarkEnd w:id="37"/>
      <w:bookmarkEnd w:id="38"/>
      <w:bookmarkEnd w:id="39"/>
    </w:p>
    <w:p w14:paraId="634252E8" w14:textId="464D2BCD" w:rsidR="00722739" w:rsidRDefault="00BA3DC4" w:rsidP="004A389F">
      <w:r>
        <w:t xml:space="preserve">Nutch es un </w:t>
      </w:r>
      <w:r>
        <w:rPr>
          <w:i/>
        </w:rPr>
        <w:t>crawler</w:t>
      </w:r>
      <w:r>
        <w:t xml:space="preserve"> genérico</w:t>
      </w:r>
      <w:r w:rsidR="00B0076A">
        <w:t xml:space="preserve"> implementado en </w:t>
      </w:r>
      <w:r w:rsidR="00B0076A" w:rsidRPr="004A389F">
        <w:rPr>
          <w:b/>
        </w:rPr>
        <w:t>Java</w:t>
      </w:r>
      <w:r w:rsidR="00B0076A">
        <w:t xml:space="preserve"> </w:t>
      </w:r>
      <w:r>
        <w:t xml:space="preserve">de </w:t>
      </w:r>
      <w:r w:rsidRPr="00722739">
        <w:rPr>
          <w:b/>
        </w:rPr>
        <w:t>código abierto</w:t>
      </w:r>
      <w:r>
        <w:t>. Al ser de código abierto permite modificaciones en su estructura central de manera que se puede cambiar de cualquier manera siendo posible cualquier variación.</w:t>
      </w:r>
      <w:r w:rsidR="00B0076A">
        <w:t xml:space="preserve"> </w:t>
      </w:r>
      <w:r w:rsidR="003374C5">
        <w:t xml:space="preserve">Nutch </w:t>
      </w:r>
      <w:r>
        <w:t>f</w:t>
      </w:r>
      <w:r w:rsidR="00722739">
        <w:t>ue creado por Doug Cutting</w:t>
      </w:r>
      <w:r w:rsidR="00722739" w:rsidRPr="000E566C">
        <w:rPr>
          <w:rStyle w:val="Refdenotaalpie"/>
        </w:rPr>
        <w:footnoteReference w:id="2"/>
      </w:r>
      <w:r w:rsidR="00722739">
        <w:t xml:space="preserve"> y Mike Cafarella</w:t>
      </w:r>
      <w:r>
        <w:t xml:space="preserve"> como un crawler genérico</w:t>
      </w:r>
      <w:r w:rsidR="00722739">
        <w:t xml:space="preserve">. Desde su creación la herramienta fue ganando popularidad hasta que en 2005 ingresó en el programa </w:t>
      </w:r>
      <w:r w:rsidR="00722739" w:rsidRPr="000E566C">
        <w:t>Apache Incubator</w:t>
      </w:r>
      <w:r w:rsidR="00722739" w:rsidRPr="004A389F">
        <w:rPr>
          <w:rStyle w:val="Refdenotaalpie"/>
        </w:rPr>
        <w:footnoteReference w:id="3"/>
      </w:r>
      <w:r w:rsidR="00722739">
        <w:t>, a través del cual consiguió convertirse en un subproyecto de Lucene</w:t>
      </w:r>
      <w:r w:rsidR="00805B88">
        <w:t xml:space="preserve"> </w:t>
      </w:r>
      <w:r w:rsidR="00805B88">
        <w:fldChar w:fldCharType="begin" w:fldLock="1"/>
      </w:r>
      <w:r w:rsidR="00A81868">
        <w:instrText>ADDIN CSL_CITATION { "citationItems" : [ { "id" : "ITEM-1", "itemData" : { "author" : [ { "dropping-particle" : "", "family" : "Wikipedia", "given" : "", "non-dropping-particle" : "", "parse-names" : false, "suffix" : "" } ], "id" : "ITEM-1", "issued" : { "date-parts" : [ [ "0" ] ] }, "title" : "Apache Nutch", "type" : "article-journal" }, "uris" : [ "http://www.mendeley.com/documents/?uuid=01ef029f-8e81-4b0d-b016-ec6e191c6689" ] } ], "mendeley" : { "formattedCitation" : "[8]", "plainTextFormattedCitation" : "[8]", "previouslyFormattedCitation" : "[8]"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8</w:t>
      </w:r>
      <w:r w:rsidR="00805B88" w:rsidRPr="00805B88">
        <w:rPr>
          <w:noProof/>
        </w:rPr>
        <w:t>]</w:t>
      </w:r>
      <w:r w:rsidR="00805B88">
        <w:fldChar w:fldCharType="end"/>
      </w:r>
      <w:r w:rsidR="00722739">
        <w:t>.</w:t>
      </w:r>
      <w:r>
        <w:t xml:space="preserve"> </w:t>
      </w:r>
      <w:r w:rsidR="00722739">
        <w:t xml:space="preserve">Desde abril de 2010 Nutch está considerado como un proyecto de alto nivel e independiente de </w:t>
      </w:r>
      <w:r w:rsidR="00722739">
        <w:rPr>
          <w:i/>
        </w:rPr>
        <w:t>Apache Software Foundation</w:t>
      </w:r>
      <w:r w:rsidR="00722739">
        <w:t>.</w:t>
      </w:r>
    </w:p>
    <w:p w14:paraId="60AB58E9" w14:textId="5F543308" w:rsidR="00C24DF5" w:rsidRDefault="00CF0F78" w:rsidP="003374C5">
      <w:r>
        <w:t xml:space="preserve">A parte de poder modificar el código del núcleo de Nutch, existen los denominados </w:t>
      </w:r>
      <w:r w:rsidRPr="00722739">
        <w:rPr>
          <w:b/>
        </w:rPr>
        <w:t>puntos de extensión</w:t>
      </w:r>
      <w:r>
        <w:t>. Los puntos de extensión son punto</w:t>
      </w:r>
      <w:r w:rsidR="00442EAB">
        <w:t>s</w:t>
      </w:r>
      <w:r>
        <w:t xml:space="preserve"> del flujo de ejecución de Nutch que pueden ser ampliados mediante la implementación de </w:t>
      </w:r>
      <w:r>
        <w:rPr>
          <w:i/>
        </w:rPr>
        <w:t>plugins</w:t>
      </w:r>
      <w:r>
        <w:t>.</w:t>
      </w:r>
      <w:r w:rsidR="00B0076A">
        <w:t xml:space="preserve"> </w:t>
      </w:r>
      <w:r w:rsidR="00C24DF5">
        <w:t xml:space="preserve">En la </w:t>
      </w:r>
      <w:r w:rsidR="002C097D">
        <w:t>figura inferior</w:t>
      </w:r>
      <w:r w:rsidR="00C24DF5">
        <w:t xml:space="preserve"> se puede observar un diagrama de la arquitectura de Nutch.</w:t>
      </w:r>
    </w:p>
    <w:p w14:paraId="0CF17661" w14:textId="77777777" w:rsidR="00C24DF5" w:rsidRDefault="008A6E2A" w:rsidP="00C602F1">
      <w:pPr>
        <w:keepNext/>
        <w:spacing w:after="100" w:afterAutospacing="1"/>
        <w:jc w:val="center"/>
      </w:pPr>
      <w:r>
        <w:rPr>
          <w:noProof/>
          <w:lang w:val="es-ES" w:eastAsia="es-ES"/>
        </w:rPr>
        <w:drawing>
          <wp:inline distT="0" distB="0" distL="0" distR="0" wp14:anchorId="26572954" wp14:editId="78D936EE">
            <wp:extent cx="5396230" cy="306832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agramaArquitecturaNutch.png"/>
                    <pic:cNvPicPr/>
                  </pic:nvPicPr>
                  <pic:blipFill>
                    <a:blip r:embed="rId13">
                      <a:extLst>
                        <a:ext uri="{28A0092B-C50C-407E-A947-70E740481C1C}">
                          <a14:useLocalDpi xmlns:a14="http://schemas.microsoft.com/office/drawing/2010/main" val="0"/>
                        </a:ext>
                      </a:extLst>
                    </a:blip>
                    <a:stretch>
                      <a:fillRect/>
                    </a:stretch>
                  </pic:blipFill>
                  <pic:spPr>
                    <a:xfrm>
                      <a:off x="0" y="0"/>
                      <a:ext cx="5396230" cy="3068320"/>
                    </a:xfrm>
                    <a:prstGeom prst="rect">
                      <a:avLst/>
                    </a:prstGeom>
                  </pic:spPr>
                </pic:pic>
              </a:graphicData>
            </a:graphic>
          </wp:inline>
        </w:drawing>
      </w:r>
    </w:p>
    <w:p w14:paraId="2489EAC2" w14:textId="1A38D26F" w:rsidR="00C24DF5" w:rsidRDefault="00C24DF5" w:rsidP="00C24DF5">
      <w:pPr>
        <w:pStyle w:val="Descripcin"/>
        <w:jc w:val="center"/>
      </w:pPr>
      <w:bookmarkStart w:id="40" w:name="_Toc453684231"/>
      <w:bookmarkStart w:id="41" w:name="_Ref453428172"/>
      <w:bookmarkStart w:id="42" w:name="_Toc454030215"/>
      <w:r>
        <w:t xml:space="preserve">Figura </w:t>
      </w:r>
      <w:r>
        <w:fldChar w:fldCharType="begin"/>
      </w:r>
      <w:r>
        <w:instrText xml:space="preserve"> SEQ Figura \* ARABIC </w:instrText>
      </w:r>
      <w:r>
        <w:fldChar w:fldCharType="separate"/>
      </w:r>
      <w:r w:rsidR="00F41806">
        <w:rPr>
          <w:noProof/>
        </w:rPr>
        <w:t>4</w:t>
      </w:r>
      <w:bookmarkEnd w:id="40"/>
      <w:r>
        <w:fldChar w:fldCharType="end"/>
      </w:r>
      <w:bookmarkEnd w:id="41"/>
      <w:r w:rsidR="00817E0C">
        <w:t>: Esquema arquitectura Nutch</w:t>
      </w:r>
      <w:bookmarkEnd w:id="42"/>
    </w:p>
    <w:p w14:paraId="59FFE672" w14:textId="778D087D" w:rsidR="00900959" w:rsidRDefault="00FF0822" w:rsidP="00DB464F">
      <w:pPr>
        <w:pStyle w:val="Ttulo2"/>
        <w:numPr>
          <w:ilvl w:val="1"/>
          <w:numId w:val="1"/>
        </w:numPr>
      </w:pPr>
      <w:bookmarkStart w:id="43" w:name="_Toc454029409"/>
      <w:r>
        <w:t>Estructura</w:t>
      </w:r>
      <w:bookmarkEnd w:id="43"/>
    </w:p>
    <w:p w14:paraId="65D02015" w14:textId="67D28DA0" w:rsidR="009D4B04" w:rsidRDefault="006F08A1" w:rsidP="00DB464F">
      <w:r>
        <w:t>La estructura de ficheros de Nutch está compuesta por carpetas con distinta finalidad.</w:t>
      </w:r>
      <w:r w:rsidR="00B0076A">
        <w:t xml:space="preserve"> </w:t>
      </w:r>
      <w:r>
        <w:t xml:space="preserve">A </w:t>
      </w:r>
      <w:r w:rsidR="009D4B04">
        <w:t>continuación,</w:t>
      </w:r>
      <w:r>
        <w:t xml:space="preserve"> se va a </w:t>
      </w:r>
      <w:r w:rsidR="009D4B04">
        <w:t>explicar la finalidad de ellas:</w:t>
      </w:r>
      <w:r>
        <w:t xml:space="preserve"> </w:t>
      </w:r>
    </w:p>
    <w:p w14:paraId="7C6BA0D0" w14:textId="77777777" w:rsidR="009D4B04" w:rsidRDefault="009D4B04" w:rsidP="00FF0822">
      <w:pPr>
        <w:pStyle w:val="Listaconvietas2"/>
      </w:pPr>
      <w:r w:rsidRPr="00A81868">
        <w:rPr>
          <w:rStyle w:val="FicherosycarpetasCar"/>
        </w:rPr>
        <w:t>bin</w:t>
      </w:r>
      <w:r>
        <w:t xml:space="preserve"> – Contienen dos scripts para Shell. Estos son:</w:t>
      </w:r>
    </w:p>
    <w:p w14:paraId="48054DF0" w14:textId="6A8BD3D8" w:rsidR="009D4B04" w:rsidRDefault="009D4B04" w:rsidP="00FF0822">
      <w:pPr>
        <w:pStyle w:val="Listaconvietas2"/>
        <w:tabs>
          <w:tab w:val="clear" w:pos="643"/>
          <w:tab w:val="num" w:pos="1003"/>
        </w:tabs>
        <w:ind w:left="1003"/>
      </w:pPr>
      <w:r w:rsidRPr="00D36F1D">
        <w:rPr>
          <w:rFonts w:ascii="Consolas" w:hAnsi="Consolas"/>
        </w:rPr>
        <w:t>Nutch.sh</w:t>
      </w:r>
      <w:r>
        <w:t xml:space="preserve"> – Este fichero permite ejecutar cualquier sección de Nutch. Consultar </w:t>
      </w:r>
      <w:r>
        <w:fldChar w:fldCharType="begin"/>
      </w:r>
      <w:r>
        <w:instrText xml:space="preserve"> REF _Ref451008114 \h </w:instrText>
      </w:r>
      <w:r w:rsidR="008E1D94">
        <w:instrText xml:space="preserve"> \* MERGEFORMAT </w:instrText>
      </w:r>
      <w:r>
        <w:fldChar w:fldCharType="separate"/>
      </w:r>
      <w:r w:rsidR="00F41806">
        <w:t>Anexo A – Operaciones de Nutch</w:t>
      </w:r>
      <w:r>
        <w:fldChar w:fldCharType="end"/>
      </w:r>
      <w:r>
        <w:t xml:space="preserve"> para más información. </w:t>
      </w:r>
    </w:p>
    <w:p w14:paraId="0E8BCC21" w14:textId="77777777" w:rsidR="009D4B04" w:rsidRDefault="009D4B04" w:rsidP="00FF0822">
      <w:pPr>
        <w:pStyle w:val="Listaconvietas2"/>
        <w:tabs>
          <w:tab w:val="clear" w:pos="643"/>
          <w:tab w:val="num" w:pos="1003"/>
        </w:tabs>
        <w:ind w:left="1003"/>
      </w:pPr>
      <w:r w:rsidRPr="00D36F1D">
        <w:rPr>
          <w:rFonts w:ascii="Consolas" w:hAnsi="Consolas"/>
        </w:rPr>
        <w:lastRenderedPageBreak/>
        <w:t>Crawl.sh</w:t>
      </w:r>
      <w:r>
        <w:t xml:space="preserve"> – Permite la ejecución entera del flujo completo de Nutch. Se deben introducir una serie de parámetros para la configuración básica de la ejecución.</w:t>
      </w:r>
    </w:p>
    <w:p w14:paraId="2422BC99" w14:textId="65D23F2B" w:rsidR="009D4B04" w:rsidRDefault="009D4B04" w:rsidP="00FF0822">
      <w:pPr>
        <w:pStyle w:val="Listaconvietas2"/>
      </w:pPr>
      <w:r w:rsidRPr="00A81868">
        <w:rPr>
          <w:rStyle w:val="FicherosycarpetasCar"/>
        </w:rPr>
        <w:t>build</w:t>
      </w:r>
      <w:r>
        <w:t xml:space="preserve"> – Carpeta generada automáticamente al compilar Nutch con </w:t>
      </w:r>
      <w:r w:rsidRPr="00817E0C">
        <w:rPr>
          <w:b/>
        </w:rPr>
        <w:t>Ant</w:t>
      </w:r>
      <w:r w:rsidR="00817E0C">
        <w:rPr>
          <w:rStyle w:val="Refdenotaalpie"/>
          <w:b/>
        </w:rPr>
        <w:footnoteReference w:id="4"/>
      </w:r>
      <w:r>
        <w:t>. Contiene todos los ficheros necesarios para la ejecución de Nutch. Para más información se puede consultar</w:t>
      </w:r>
      <w:r w:rsidR="00451DA4">
        <w:t xml:space="preserve">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F41806">
        <w:t>Compilación de Nutch</w:t>
      </w:r>
      <w:r w:rsidR="00451DA4">
        <w:fldChar w:fldCharType="end"/>
      </w:r>
      <w:r>
        <w:t>.</w:t>
      </w:r>
    </w:p>
    <w:p w14:paraId="63A9EC4E" w14:textId="7F606771" w:rsidR="009D4B04" w:rsidRDefault="009D4B04" w:rsidP="00FF0822">
      <w:pPr>
        <w:pStyle w:val="Listaconvietas2"/>
      </w:pPr>
      <w:r w:rsidRPr="00A81868">
        <w:rPr>
          <w:rStyle w:val="FicherosycarpetasCar"/>
        </w:rPr>
        <w:t>conf</w:t>
      </w:r>
      <w:r>
        <w:t xml:space="preserve"> – Contiene todos los ficheros de configuración de Nutch. Con estos ficheros se puede alterar el comportamiento de Nutch como se desee. Se pueden editar los plugins a usar, el tipo de URLs aceptadas, etc. Se pueden consultar detalles de los ficheros de configuración de Nutch en </w:t>
      </w:r>
      <w:r w:rsidR="00451DA4">
        <w:t xml:space="preserve">la sección </w:t>
      </w:r>
      <w:r>
        <w:fldChar w:fldCharType="begin"/>
      </w:r>
      <w:r>
        <w:instrText xml:space="preserve"> REF _Ref451008477 \h </w:instrText>
      </w:r>
      <w:r w:rsidR="008E1D94">
        <w:instrText xml:space="preserve"> \* MERGEFORMAT </w:instrText>
      </w:r>
      <w:r>
        <w:fldChar w:fldCharType="separate"/>
      </w:r>
      <w:r w:rsidR="00F41806">
        <w:t>Configuración de Nutch</w:t>
      </w:r>
      <w:r>
        <w:fldChar w:fldCharType="end"/>
      </w:r>
      <w:r>
        <w:t>.</w:t>
      </w:r>
    </w:p>
    <w:p w14:paraId="08DB6B6B" w14:textId="77777777" w:rsidR="009D4B04" w:rsidRDefault="009D4B04" w:rsidP="00FF0822">
      <w:pPr>
        <w:pStyle w:val="Listaconvietas2"/>
      </w:pPr>
      <w:r w:rsidRPr="00A81868">
        <w:rPr>
          <w:rStyle w:val="FicherosycarpetasCar"/>
        </w:rPr>
        <w:t>docker</w:t>
      </w:r>
      <w:r>
        <w:t xml:space="preserve"> – Ficheros necesarios para desplegar Nutch en Docker.</w:t>
      </w:r>
    </w:p>
    <w:p w14:paraId="64B49DBE" w14:textId="1B44D12B" w:rsidR="009D4B04" w:rsidRDefault="009D4B04" w:rsidP="00FF0822">
      <w:pPr>
        <w:pStyle w:val="Listaconvietas2"/>
      </w:pPr>
      <w:r w:rsidRPr="00A81868">
        <w:rPr>
          <w:rStyle w:val="FicherosycarpetasCar"/>
        </w:rPr>
        <w:t>ivy</w:t>
      </w:r>
      <w:r>
        <w:t xml:space="preserve"> – Configuración de la compilación de </w:t>
      </w:r>
      <w:r w:rsidR="00451DA4">
        <w:t>N</w:t>
      </w:r>
      <w:r>
        <w:t>utch</w:t>
      </w:r>
      <w:r w:rsidR="00451DA4">
        <w:t xml:space="preserve">. Se usan </w:t>
      </w:r>
      <w:r w:rsidR="00451DA4" w:rsidRPr="00817E0C">
        <w:rPr>
          <w:b/>
        </w:rPr>
        <w:t>Ivy</w:t>
      </w:r>
      <w:r w:rsidR="00451DA4">
        <w:t xml:space="preserve"> </w:t>
      </w:r>
      <w:r w:rsidR="00817E0C">
        <w:rPr>
          <w:rStyle w:val="Refdenotaalpie"/>
        </w:rPr>
        <w:footnoteReference w:id="5"/>
      </w:r>
      <w:r w:rsidR="00451DA4">
        <w:t xml:space="preserve">como gestor de dependencias y </w:t>
      </w:r>
      <w:r w:rsidR="00451DA4" w:rsidRPr="00000DC7">
        <w:rPr>
          <w:b/>
        </w:rPr>
        <w:t>Ant</w:t>
      </w:r>
      <w:r w:rsidR="00451DA4">
        <w:t xml:space="preserve"> para compilar. Para más información consultar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F41806">
        <w:t>Compilación de Nutch</w:t>
      </w:r>
      <w:r w:rsidR="00451DA4">
        <w:fldChar w:fldCharType="end"/>
      </w:r>
      <w:r w:rsidR="00451DA4">
        <w:t>.</w:t>
      </w:r>
    </w:p>
    <w:p w14:paraId="001472DF" w14:textId="77777777" w:rsidR="009D4B04" w:rsidRDefault="009D4B04" w:rsidP="00FF0822">
      <w:pPr>
        <w:pStyle w:val="Listaconvietas2"/>
      </w:pPr>
      <w:r w:rsidRPr="00A81868">
        <w:rPr>
          <w:rStyle w:val="FicherosycarpetasCar"/>
        </w:rPr>
        <w:t>src</w:t>
      </w:r>
      <w:r>
        <w:t xml:space="preserve"> – </w:t>
      </w:r>
      <w:r w:rsidR="00451DA4">
        <w:t xml:space="preserve">Contiene todos los ficheros fuente de Nutch. Desde los ficheros originales del núcleo de Nutch hasta los plugins que vienen implementados o se implementan. </w:t>
      </w:r>
    </w:p>
    <w:p w14:paraId="06F6D2D5" w14:textId="60FC6112" w:rsidR="009D4B04" w:rsidRPr="00DB464F" w:rsidRDefault="00451DA4" w:rsidP="00FF0822">
      <w:pPr>
        <w:pStyle w:val="Listaconvietas2"/>
      </w:pPr>
      <w:r w:rsidRPr="00A81868">
        <w:rPr>
          <w:rStyle w:val="FicherosycarpetasCar"/>
        </w:rPr>
        <w:t>urls</w:t>
      </w:r>
      <w:r>
        <w:t xml:space="preserve"> – Dentro de este directorio se encuentra un único documento llamado seeds.txt. En este documento se encuentra la lista de URLs semilla.</w:t>
      </w:r>
    </w:p>
    <w:p w14:paraId="4602EACE" w14:textId="77777777" w:rsidR="00806449" w:rsidRDefault="00806449" w:rsidP="00806449">
      <w:pPr>
        <w:pStyle w:val="Ttulo2"/>
        <w:numPr>
          <w:ilvl w:val="1"/>
          <w:numId w:val="1"/>
        </w:numPr>
      </w:pPr>
      <w:bookmarkStart w:id="44" w:name="_Toc451013006"/>
      <w:bookmarkStart w:id="45" w:name="_Toc453002180"/>
      <w:bookmarkStart w:id="46" w:name="_Toc454029410"/>
      <w:r>
        <w:t>Principales componentes</w:t>
      </w:r>
      <w:bookmarkEnd w:id="44"/>
      <w:bookmarkEnd w:id="45"/>
      <w:bookmarkEnd w:id="46"/>
    </w:p>
    <w:p w14:paraId="319D45F5" w14:textId="139021A6" w:rsidR="00080324" w:rsidRPr="00FF0822" w:rsidRDefault="00B77571" w:rsidP="00B77571">
      <w:r>
        <w:t xml:space="preserve">La representación del </w:t>
      </w:r>
      <w:r w:rsidRPr="00000DC7">
        <w:rPr>
          <w:b/>
        </w:rPr>
        <w:t>almacén</w:t>
      </w:r>
      <w:r>
        <w:t xml:space="preserve"> que utiliza Nutch para su ejecución e infraestructura se llama </w:t>
      </w:r>
      <w:r w:rsidRPr="00000DC7">
        <w:rPr>
          <w:b/>
        </w:rPr>
        <w:t>CrawlDB</w:t>
      </w:r>
      <w:r>
        <w:t xml:space="preserve">. En este almacén se guarda información relativa a cada URL como pueden ser la dirección web, el nombre, el anchor, el estado, </w:t>
      </w:r>
      <w:r w:rsidR="00D30DD5">
        <w:t xml:space="preserve">el score, metadatos, </w:t>
      </w:r>
      <w:r>
        <w:t>etc.</w:t>
      </w:r>
      <w:r w:rsidR="00B0076A">
        <w:t xml:space="preserve"> </w:t>
      </w:r>
      <w:r w:rsidR="00000DC7">
        <w:t xml:space="preserve">Existe una operación de Nutch que permite la lectura en un fichero txt del almacén anteriormente mencionado. Esta operación se llama </w:t>
      </w:r>
      <w:r w:rsidR="00000DC7">
        <w:rPr>
          <w:b/>
          <w:i/>
        </w:rPr>
        <w:t>readdb.</w:t>
      </w:r>
    </w:p>
    <w:p w14:paraId="5A2002D0" w14:textId="1B678DB6" w:rsidR="00080324" w:rsidRDefault="00080324" w:rsidP="00080324">
      <w:r>
        <w:t xml:space="preserve">A continuación, se van a presentar ver tres ejemplos reales extraídos de una de las ejecuciones de </w:t>
      </w:r>
      <w:r w:rsidRPr="00000DC7">
        <w:rPr>
          <w:b/>
        </w:rPr>
        <w:t>GeoCrawler</w:t>
      </w:r>
      <w:r>
        <w:t>.</w:t>
      </w:r>
      <w:r w:rsidR="00B0076A">
        <w:t xml:space="preserve"> </w:t>
      </w:r>
      <w:r>
        <w:t xml:space="preserve">El primero de ellos corresponde a una petición a un servicio que devuelve el código 404 de error de HTTP. Esto corresponde a un recurso no encontrado. Se puede observar en el campo </w:t>
      </w:r>
      <w:r w:rsidRPr="00000DC7">
        <w:rPr>
          <w:b/>
          <w:i/>
        </w:rPr>
        <w:t>Status</w:t>
      </w:r>
      <w:r>
        <w:t xml:space="preserve"> el valor db_gone con valor numérico 3 indicando el error al intentar acceder a este recurso.</w:t>
      </w:r>
    </w:p>
    <w:p w14:paraId="1918BB0F" w14:textId="77777777" w:rsidR="00080324" w:rsidRDefault="00080324" w:rsidP="00080324">
      <w:r>
        <w:t xml:space="preserve">Los valores del </w:t>
      </w:r>
      <w:r>
        <w:rPr>
          <w:i/>
        </w:rPr>
        <w:t>status</w:t>
      </w:r>
      <w:r>
        <w:t xml:space="preserve"> en Nutch pueden tomar los siguientes valores:</w:t>
      </w:r>
    </w:p>
    <w:p w14:paraId="64CCEB97" w14:textId="77777777" w:rsidR="00080324" w:rsidRDefault="00080324" w:rsidP="00FF0822">
      <w:pPr>
        <w:pStyle w:val="Listaconvietas2"/>
      </w:pPr>
      <w:r w:rsidRPr="00FF0822">
        <w:t>db_unfetched</w:t>
      </w:r>
      <w:r>
        <w:t xml:space="preserve"> – Representa un enlace que se ha almacenado en la lista, pero no ha sido procesado.</w:t>
      </w:r>
    </w:p>
    <w:p w14:paraId="2476E217" w14:textId="77777777" w:rsidR="00080324" w:rsidRDefault="00080324" w:rsidP="00FF0822">
      <w:pPr>
        <w:pStyle w:val="Listaconvietas2"/>
      </w:pPr>
      <w:r w:rsidRPr="00FF0822">
        <w:t>db_fetched</w:t>
      </w:r>
      <w:r>
        <w:t xml:space="preserve"> – Representa un enlace que ya ha sido procesado.</w:t>
      </w:r>
    </w:p>
    <w:p w14:paraId="7FCC44D9" w14:textId="77777777" w:rsidR="00080324" w:rsidRDefault="00080324" w:rsidP="00FF0822">
      <w:pPr>
        <w:pStyle w:val="Listaconvietas2"/>
      </w:pPr>
      <w:r w:rsidRPr="00FF0822">
        <w:t>db_gone</w:t>
      </w:r>
      <w:r>
        <w:t xml:space="preserve"> – Con este estado se marcan aquellos enlaces que llevan a recursos no encontrados o que ya no existen.</w:t>
      </w:r>
    </w:p>
    <w:p w14:paraId="5A7A3762" w14:textId="77777777" w:rsidR="00AB7ED1" w:rsidRDefault="00080324" w:rsidP="00FF0822">
      <w:pPr>
        <w:pStyle w:val="Listaconvietas2"/>
      </w:pPr>
      <w:r w:rsidRPr="00FF0822">
        <w:t>db_redir_temp</w:t>
      </w:r>
      <w:r>
        <w:t xml:space="preserve"> – </w:t>
      </w:r>
      <w:r w:rsidR="00AB7ED1">
        <w:t>Indica que la página redirige temporalmente a otra.</w:t>
      </w:r>
    </w:p>
    <w:p w14:paraId="1DABA2DD" w14:textId="77777777" w:rsidR="00080324" w:rsidRPr="00080324" w:rsidRDefault="00080324" w:rsidP="00FF0822">
      <w:pPr>
        <w:pStyle w:val="Listaconvietas2"/>
      </w:pPr>
      <w:r w:rsidRPr="00FF0822">
        <w:t>db_redir_perm</w:t>
      </w:r>
      <w:r>
        <w:t xml:space="preserve"> – </w:t>
      </w:r>
      <w:r w:rsidR="00AB7ED1">
        <w:t>Indica que la página redirige permanentemente a otra.</w:t>
      </w:r>
    </w:p>
    <w:p w14:paraId="5C93C037" w14:textId="77777777" w:rsidR="00080324" w:rsidRDefault="00080324" w:rsidP="00FF0822">
      <w:pPr>
        <w:pStyle w:val="Listaconvietas2"/>
      </w:pPr>
      <w:r w:rsidRPr="00FF0822">
        <w:lastRenderedPageBreak/>
        <w:t>db_notmodified</w:t>
      </w:r>
      <w:r>
        <w:t xml:space="preserve"> – </w:t>
      </w:r>
      <w:r w:rsidR="00D30DD5">
        <w:t>In</w:t>
      </w:r>
      <w:r w:rsidR="00520DCC">
        <w:t>dica que una página ha sido recuperada correctamente pero no se han encontrado modificaciones.</w:t>
      </w:r>
    </w:p>
    <w:p w14:paraId="1A294C22" w14:textId="026AEFBC" w:rsidR="00520DCC" w:rsidRPr="00080324" w:rsidRDefault="00D30DD5" w:rsidP="00FF0822">
      <w:pPr>
        <w:pStyle w:val="Listaconvietas2"/>
      </w:pPr>
      <w:r w:rsidRPr="00FF0822">
        <w:t>db_duplicate</w:t>
      </w:r>
      <w:r>
        <w:t xml:space="preserve"> – Indica que el enlace ya existía.</w:t>
      </w:r>
    </w:p>
    <w:p w14:paraId="320146A0" w14:textId="77777777" w:rsidR="00A81868" w:rsidRDefault="00D30DD5" w:rsidP="00A81868">
      <w:pPr>
        <w:keepNext/>
      </w:pPr>
      <w:r>
        <w:rPr>
          <w:noProof/>
          <w:lang w:val="es-ES" w:eastAsia="es-ES"/>
        </w:rPr>
        <mc:AlternateContent>
          <mc:Choice Requires="wps">
            <w:drawing>
              <wp:inline distT="0" distB="0" distL="0" distR="0" wp14:anchorId="52369945" wp14:editId="742EC9C6">
                <wp:extent cx="5375275" cy="2451735"/>
                <wp:effectExtent l="0" t="0" r="15875" b="24765"/>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2451735"/>
                        </a:xfrm>
                        <a:prstGeom prst="rect">
                          <a:avLst/>
                        </a:prstGeom>
                        <a:solidFill>
                          <a:srgbClr val="FFFFFF"/>
                        </a:solidFill>
                        <a:ln w="9525">
                          <a:solidFill>
                            <a:srgbClr val="000000"/>
                          </a:solidFill>
                          <a:miter lim="800000"/>
                          <a:headEnd/>
                          <a:tailEnd/>
                        </a:ln>
                      </wps:spPr>
                      <wps:txbx>
                        <w:txbxContent>
                          <w:p w14:paraId="6CD5C4E8" w14:textId="77777777" w:rsidR="001B1786" w:rsidRPr="005669EA" w:rsidRDefault="001B1786" w:rsidP="00A81868">
                            <w:pPr>
                              <w:shd w:val="clear" w:color="auto" w:fill="FFFFFF"/>
                              <w:spacing w:before="0" w:after="0"/>
                              <w:jc w:val="left"/>
                              <w:rPr>
                                <w:rFonts w:ascii="Arial" w:hAnsi="Arial" w:cs="Arial"/>
                                <w:color w:val="222222"/>
                                <w:sz w:val="19"/>
                                <w:szCs w:val="19"/>
                                <w:lang w:val="en-US" w:eastAsia="es-ES"/>
                              </w:rPr>
                            </w:pPr>
                            <w:hyperlink r:id="rId14"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1B1786"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_pst_=notfound(14), </w:t>
                            </w:r>
                          </w:p>
                          <w:p w14:paraId="4884E2C2" w14:textId="01C121F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15"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rs_=424</w:t>
                            </w:r>
                          </w:p>
                          <w:p w14:paraId="5BC1C0A4"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nutch.protocol.code=404</w:t>
                            </w:r>
                          </w:p>
                          <w:p w14:paraId="5B759709" w14:textId="77777777" w:rsidR="001B1786" w:rsidRPr="005669EA" w:rsidRDefault="001B1786" w:rsidP="00A81868">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52369945" id="_x0000_s1030" style="width:423.25pt;height:19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">
                <v:textbox>
                  <w:txbxContent>
                    <w:p w14:paraId="6CD5C4E8" w14:textId="77777777" w:rsidR="001B1786" w:rsidRPr="005669EA" w:rsidRDefault="001B1786" w:rsidP="00A81868">
                      <w:pPr>
                        <w:shd w:val="clear" w:color="auto" w:fill="FFFFFF"/>
                        <w:spacing w:before="0" w:after="0"/>
                        <w:jc w:val="left"/>
                        <w:rPr>
                          <w:rFonts w:ascii="Arial" w:hAnsi="Arial" w:cs="Arial"/>
                          <w:color w:val="222222"/>
                          <w:sz w:val="19"/>
                          <w:szCs w:val="19"/>
                          <w:lang w:val="en-US" w:eastAsia="es-ES"/>
                        </w:rPr>
                      </w:pPr>
                      <w:hyperlink r:id="rId16"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1B1786"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_pst_=notfound(14), </w:t>
                      </w:r>
                    </w:p>
                    <w:p w14:paraId="4884E2C2" w14:textId="01C121F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17"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rs_=424</w:t>
                      </w:r>
                    </w:p>
                    <w:p w14:paraId="5BC1C0A4"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1B1786" w:rsidRPr="005669EA" w:rsidRDefault="001B178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nutch.protocol.code=404</w:t>
                      </w:r>
                    </w:p>
                    <w:p w14:paraId="5B759709" w14:textId="77777777" w:rsidR="001B1786" w:rsidRPr="005669EA" w:rsidRDefault="001B1786" w:rsidP="00A81868">
                      <w:pPr>
                        <w:spacing w:before="0" w:after="0"/>
                        <w:rPr>
                          <w:lang w:val="en-US"/>
                        </w:rPr>
                      </w:pPr>
                    </w:p>
                  </w:txbxContent>
                </v:textbox>
                <w10:anchorlock/>
              </v:rect>
            </w:pict>
          </mc:Fallback>
        </mc:AlternateContent>
      </w:r>
    </w:p>
    <w:p w14:paraId="3D5A75C4" w14:textId="2C76BDBD" w:rsidR="00080324" w:rsidRDefault="00A81868" w:rsidP="00A81868">
      <w:pPr>
        <w:pStyle w:val="Descripcin"/>
      </w:pPr>
      <w:bookmarkStart w:id="47" w:name="_Toc453684232"/>
      <w:bookmarkStart w:id="48" w:name="_Toc453684866"/>
      <w:r>
        <w:t xml:space="preserve">Ejemplo </w:t>
      </w:r>
      <w:r>
        <w:fldChar w:fldCharType="begin"/>
      </w:r>
      <w:r>
        <w:instrText xml:space="preserve"> SEQ Ejemplo \* ARABIC </w:instrText>
      </w:r>
      <w:r>
        <w:fldChar w:fldCharType="separate"/>
      </w:r>
      <w:r w:rsidR="00F41806">
        <w:rPr>
          <w:noProof/>
        </w:rPr>
        <w:t>1</w:t>
      </w:r>
      <w:bookmarkEnd w:id="47"/>
      <w:bookmarkEnd w:id="48"/>
      <w:r>
        <w:fldChar w:fldCharType="end"/>
      </w:r>
    </w:p>
    <w:p w14:paraId="0631344B" w14:textId="13F9EC64" w:rsidR="000E566C" w:rsidRDefault="00082ED0" w:rsidP="000E566C">
      <w:r>
        <w:t>El segundo ejemplo representa un caso de éxito. Se encuentra un recurso de tipo WMS, se analiza y se indexa.</w:t>
      </w:r>
      <w:r w:rsidR="00B0076A">
        <w:t xml:space="preserve"> </w:t>
      </w:r>
      <w:r w:rsidR="00000DC7">
        <w:t xml:space="preserve">Como se puede ver, el </w:t>
      </w:r>
      <w:r w:rsidR="00000DC7" w:rsidRPr="00000DC7">
        <w:rPr>
          <w:b/>
        </w:rPr>
        <w:t>tipo de contenido</w:t>
      </w:r>
      <w:r w:rsidR="00000DC7">
        <w:t xml:space="preserve"> que hay en esa URL es de tipo application/xml. Este tipo de documento es en lo que se centra en buscar GeoCrawler.</w:t>
      </w:r>
      <w:r w:rsidR="00B0076A">
        <w:t xml:space="preserve"> </w:t>
      </w:r>
      <w:r w:rsidR="00000DC7">
        <w:t xml:space="preserve">También aparece el </w:t>
      </w:r>
      <w:r w:rsidR="00000DC7" w:rsidRPr="00000DC7">
        <w:rPr>
          <w:b/>
          <w:i/>
        </w:rPr>
        <w:t>anchor</w:t>
      </w:r>
      <w:r w:rsidR="00000DC7" w:rsidRPr="004A389F">
        <w:rPr>
          <w:rStyle w:val="Refdenotaalpie"/>
        </w:rPr>
        <w:footnoteReference w:id="6"/>
      </w:r>
      <w:r w:rsidR="00000DC7">
        <w:rPr>
          <w:b/>
        </w:rPr>
        <w:t xml:space="preserve"> </w:t>
      </w:r>
      <w:r w:rsidR="00000DC7">
        <w:t>y algunos otros elementos que serán explicados más adelante en esta memoria.</w:t>
      </w:r>
    </w:p>
    <w:p w14:paraId="5ADED4F7" w14:textId="77777777" w:rsidR="00C602F1" w:rsidRDefault="00D36F1D" w:rsidP="00C602F1">
      <w:pPr>
        <w:keepNext/>
      </w:pPr>
      <w:r>
        <w:rPr>
          <w:noProof/>
          <w:lang w:val="es-ES" w:eastAsia="es-ES"/>
        </w:rPr>
        <mc:AlternateContent>
          <mc:Choice Requires="wps">
            <w:drawing>
              <wp:inline distT="0" distB="0" distL="0" distR="0" wp14:anchorId="006380CA" wp14:editId="63CC7371">
                <wp:extent cx="5374206" cy="2308860"/>
                <wp:effectExtent l="0" t="0" r="17145" b="15240"/>
                <wp:docPr id="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4206" cy="2308860"/>
                        </a:xfrm>
                        <a:prstGeom prst="rect">
                          <a:avLst/>
                        </a:prstGeom>
                        <a:solidFill>
                          <a:srgbClr val="FFFFFF"/>
                        </a:solidFill>
                        <a:ln w="9525">
                          <a:solidFill>
                            <a:srgbClr val="000000"/>
                          </a:solidFill>
                          <a:miter lim="800000"/>
                          <a:headEnd/>
                          <a:tailEnd/>
                        </a:ln>
                      </wps:spPr>
                      <wps:txbx>
                        <w:txbxContent>
                          <w:p w14:paraId="52F64137" w14:textId="77777777" w:rsidR="001B1786" w:rsidRPr="000942D3" w:rsidRDefault="001B1786" w:rsidP="00C602F1">
                            <w:pPr>
                              <w:shd w:val="clear" w:color="auto" w:fill="FFFFFF"/>
                              <w:spacing w:before="0" w:after="0"/>
                              <w:jc w:val="left"/>
                              <w:rPr>
                                <w:rFonts w:ascii="Arial" w:hAnsi="Arial" w:cs="Arial"/>
                                <w:color w:val="222222"/>
                                <w:sz w:val="19"/>
                                <w:szCs w:val="19"/>
                                <w:lang w:val="en-US" w:eastAsia="es-ES"/>
                              </w:rPr>
                            </w:pPr>
                            <w:hyperlink r:id="rId18"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db_fetched)</w:t>
                            </w:r>
                          </w:p>
                          <w:p w14:paraId="04398698"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1B1786" w:rsidRDefault="001B178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1B1786" w:rsidRDefault="001B178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ignature: 5e59a5d17e7b9c6aa45711779e6c942b</w:t>
                            </w:r>
                          </w:p>
                          <w:p w14:paraId="63395140" w14:textId="77777777" w:rsidR="001B1786" w:rsidRDefault="001B178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Metadata: </w:t>
                            </w:r>
                          </w:p>
                          <w:p w14:paraId="28EEEDFA" w14:textId="77777777" w:rsidR="001B1786" w:rsidRDefault="001B178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anchor_context=ática de las especies leñosas</w:t>
                            </w:r>
                            <w:r w:rsidRPr="00DB3A94">
                              <w:rPr>
                                <w:rFonts w:ascii="Arial" w:hAnsi="Arial"/>
                                <w:color w:val="222222"/>
                                <w:sz w:val="19"/>
                              </w:rPr>
                              <w:t> </w:t>
                            </w:r>
                            <w:hyperlink r:id="rId19" w:tgtFrame="_blank" w:history="1">
                              <w:r>
                                <w:rPr>
                                  <w:rStyle w:val="Hipervnculo"/>
                                  <w:rFonts w:ascii="Arial" w:hAnsi="Arial" w:cs="Arial"/>
                                  <w:color w:val="1155CC"/>
                                  <w:sz w:val="19"/>
                                  <w:szCs w:val="19"/>
                                </w:rPr>
                                <w:t>http://www.opengis.uab.es/cgi-</w:t>
                              </w:r>
                            </w:hyperlink>
                          </w:p>
                          <w:p w14:paraId="712C4E9C"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success(1), lastModified=0</w:t>
                            </w:r>
                          </w:p>
                          <w:p w14:paraId="4BD098C1"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rs_=963</w:t>
                            </w:r>
                          </w:p>
                          <w:p w14:paraId="1C80F51D"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0"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1B1786" w:rsidRDefault="001B178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6607D970" w14:textId="77777777" w:rsidR="001B1786" w:rsidRPr="005669EA" w:rsidRDefault="001B1786"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006380CA" id="_x0000_s1031" style="width:423.15pt;height:18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">
                <v:textbox>
                  <w:txbxContent>
                    <w:p w14:paraId="52F64137" w14:textId="77777777" w:rsidR="001B1786" w:rsidRPr="000942D3" w:rsidRDefault="001B1786" w:rsidP="00C602F1">
                      <w:pPr>
                        <w:shd w:val="clear" w:color="auto" w:fill="FFFFFF"/>
                        <w:spacing w:before="0" w:after="0"/>
                        <w:jc w:val="left"/>
                        <w:rPr>
                          <w:rFonts w:ascii="Arial" w:hAnsi="Arial" w:cs="Arial"/>
                          <w:color w:val="222222"/>
                          <w:sz w:val="19"/>
                          <w:szCs w:val="19"/>
                          <w:lang w:val="en-US" w:eastAsia="es-ES"/>
                        </w:rPr>
                      </w:pPr>
                      <w:hyperlink r:id="rId21"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db_fetched)</w:t>
                      </w:r>
                    </w:p>
                    <w:p w14:paraId="04398698"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1B1786" w:rsidRDefault="001B178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1B1786" w:rsidRDefault="001B178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ignature: 5e59a5d17e7b9c6aa45711779e6c942b</w:t>
                      </w:r>
                    </w:p>
                    <w:p w14:paraId="63395140" w14:textId="77777777" w:rsidR="001B1786" w:rsidRDefault="001B178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Metadata: </w:t>
                      </w:r>
                    </w:p>
                    <w:p w14:paraId="28EEEDFA" w14:textId="77777777" w:rsidR="001B1786" w:rsidRDefault="001B178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anchor_context=ática de las especies leñosas</w:t>
                      </w:r>
                      <w:r w:rsidRPr="00DB3A94">
                        <w:rPr>
                          <w:rFonts w:ascii="Arial" w:hAnsi="Arial"/>
                          <w:color w:val="222222"/>
                          <w:sz w:val="19"/>
                        </w:rPr>
                        <w:t> </w:t>
                      </w:r>
                      <w:hyperlink r:id="rId22" w:tgtFrame="_blank" w:history="1">
                        <w:r>
                          <w:rPr>
                            <w:rStyle w:val="Hipervnculo"/>
                            <w:rFonts w:ascii="Arial" w:hAnsi="Arial" w:cs="Arial"/>
                            <w:color w:val="1155CC"/>
                            <w:sz w:val="19"/>
                            <w:szCs w:val="19"/>
                          </w:rPr>
                          <w:t>http://www.opengis.uab.es/cgi-</w:t>
                        </w:r>
                      </w:hyperlink>
                    </w:p>
                    <w:p w14:paraId="712C4E9C"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success(1), lastModified=0</w:t>
                      </w:r>
                    </w:p>
                    <w:p w14:paraId="4BD098C1"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rs_=963</w:t>
                      </w:r>
                    </w:p>
                    <w:p w14:paraId="1C80F51D"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1B1786" w:rsidRPr="000942D3" w:rsidRDefault="001B178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3"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1B1786" w:rsidRDefault="001B178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6607D970" w14:textId="77777777" w:rsidR="001B1786" w:rsidRPr="005669EA" w:rsidRDefault="001B1786" w:rsidP="00C602F1">
                      <w:pPr>
                        <w:spacing w:before="0" w:after="0"/>
                        <w:rPr>
                          <w:lang w:val="en-US"/>
                        </w:rPr>
                      </w:pPr>
                    </w:p>
                  </w:txbxContent>
                </v:textbox>
                <w10:anchorlock/>
              </v:rect>
            </w:pict>
          </mc:Fallback>
        </mc:AlternateContent>
      </w:r>
    </w:p>
    <w:p w14:paraId="712CB70E" w14:textId="4F781D63" w:rsidR="00C602F1" w:rsidRDefault="00C602F1" w:rsidP="00C602F1">
      <w:pPr>
        <w:pStyle w:val="Descripcin"/>
      </w:pPr>
      <w:bookmarkStart w:id="49" w:name="_Toc453684233"/>
      <w:bookmarkStart w:id="50" w:name="_Toc453684867"/>
      <w:r>
        <w:t xml:space="preserve">Ejemplo </w:t>
      </w:r>
      <w:r>
        <w:fldChar w:fldCharType="begin"/>
      </w:r>
      <w:r>
        <w:instrText xml:space="preserve"> SEQ Ejemplo \* ARABIC </w:instrText>
      </w:r>
      <w:r>
        <w:fldChar w:fldCharType="separate"/>
      </w:r>
      <w:r w:rsidR="00F41806">
        <w:rPr>
          <w:noProof/>
        </w:rPr>
        <w:t>2</w:t>
      </w:r>
      <w:bookmarkEnd w:id="49"/>
      <w:bookmarkEnd w:id="50"/>
      <w:r>
        <w:fldChar w:fldCharType="end"/>
      </w:r>
    </w:p>
    <w:p w14:paraId="7C514A16" w14:textId="594CC4F4" w:rsidR="00095AE2" w:rsidRDefault="00095AE2" w:rsidP="00B77571">
      <w:r>
        <w:t>Para terminar, en el tercer ejemplo, que se puede ver abajo, se puede apreciar un caso en el que se ha intentado recuperar un documento que ya existía.</w:t>
      </w:r>
    </w:p>
    <w:p w14:paraId="55942128" w14:textId="77777777" w:rsidR="00D36F1D" w:rsidRDefault="00D36F1D" w:rsidP="00D36F1D">
      <w:pPr>
        <w:keepNext/>
      </w:pPr>
      <w:r>
        <w:rPr>
          <w:noProof/>
          <w:lang w:val="es-ES" w:eastAsia="es-ES"/>
        </w:rPr>
        <w:lastRenderedPageBreak/>
        <mc:AlternateContent>
          <mc:Choice Requires="wps">
            <w:drawing>
              <wp:inline distT="0" distB="0" distL="0" distR="0" wp14:anchorId="1D6A6AE9" wp14:editId="13CF245A">
                <wp:extent cx="5396230" cy="2476500"/>
                <wp:effectExtent l="0" t="0" r="13970" b="19050"/>
                <wp:docPr id="1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2476500"/>
                        </a:xfrm>
                        <a:prstGeom prst="rect">
                          <a:avLst/>
                        </a:prstGeom>
                        <a:solidFill>
                          <a:srgbClr val="FFFFFF"/>
                        </a:solidFill>
                        <a:ln w="9525">
                          <a:solidFill>
                            <a:srgbClr val="000000"/>
                          </a:solidFill>
                          <a:miter lim="800000"/>
                          <a:headEnd/>
                          <a:tailEnd/>
                        </a:ln>
                      </wps:spPr>
                      <wps:txbx>
                        <w:txbxContent>
                          <w:p w14:paraId="2BFB68F0" w14:textId="77777777" w:rsidR="001B1786" w:rsidRPr="00D30DD5" w:rsidRDefault="001B1786" w:rsidP="00C602F1">
                            <w:pPr>
                              <w:shd w:val="clear" w:color="auto" w:fill="FFFFFF"/>
                              <w:spacing w:before="0" w:after="0"/>
                              <w:jc w:val="left"/>
                              <w:rPr>
                                <w:rFonts w:ascii="Arial" w:hAnsi="Arial" w:cs="Arial"/>
                                <w:color w:val="222222"/>
                                <w:sz w:val="19"/>
                                <w:szCs w:val="19"/>
                                <w:lang w:val="en-US" w:eastAsia="es-ES"/>
                              </w:rPr>
                            </w:pPr>
                            <w:hyperlink r:id="rId24"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db_duplicate)</w:t>
                            </w:r>
                          </w:p>
                          <w:p w14:paraId="73A9997E"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anchor_context=ut Cartogràfic de Catalunya ( Capabilities ) WMS Base topogr</w:t>
                            </w:r>
                          </w:p>
                          <w:p w14:paraId="33638887"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success(1), lastModified=0</w:t>
                            </w:r>
                          </w:p>
                          <w:p w14:paraId="0C7976D1"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rs_=573</w:t>
                            </w:r>
                          </w:p>
                          <w:p w14:paraId="2ACFE640"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1B1786" w:rsidRPr="00C86C01" w:rsidRDefault="001B1786"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1B1786" w:rsidRDefault="001B178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551E0C51" w14:textId="77777777" w:rsidR="001B1786" w:rsidRPr="005669EA" w:rsidRDefault="001B1786"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1D6A6AE9" id="_x0000_s1032" style="width:424.9pt;height: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">
                <v:textbox>
                  <w:txbxContent>
                    <w:p w14:paraId="2BFB68F0" w14:textId="77777777" w:rsidR="001B1786" w:rsidRPr="00D30DD5" w:rsidRDefault="001B1786" w:rsidP="00C602F1">
                      <w:pPr>
                        <w:shd w:val="clear" w:color="auto" w:fill="FFFFFF"/>
                        <w:spacing w:before="0" w:after="0"/>
                        <w:jc w:val="left"/>
                        <w:rPr>
                          <w:rFonts w:ascii="Arial" w:hAnsi="Arial" w:cs="Arial"/>
                          <w:color w:val="222222"/>
                          <w:sz w:val="19"/>
                          <w:szCs w:val="19"/>
                          <w:lang w:val="en-US" w:eastAsia="es-ES"/>
                        </w:rPr>
                      </w:pPr>
                      <w:hyperlink r:id="rId25"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db_duplicate)</w:t>
                      </w:r>
                    </w:p>
                    <w:p w14:paraId="73A9997E"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anchor_context=ut Cartogràfic de Catalunya ( Capabilities ) WMS Base topogr</w:t>
                      </w:r>
                    </w:p>
                    <w:p w14:paraId="33638887"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success(1), lastModified=0</w:t>
                      </w:r>
                    </w:p>
                    <w:p w14:paraId="0C7976D1"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rs_=573</w:t>
                      </w:r>
                    </w:p>
                    <w:p w14:paraId="2ACFE640" w14:textId="77777777" w:rsidR="001B1786" w:rsidRPr="00D30DD5" w:rsidRDefault="001B178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1B1786" w:rsidRPr="00C86C01" w:rsidRDefault="001B1786"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1B1786" w:rsidRDefault="001B178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551E0C51" w14:textId="77777777" w:rsidR="001B1786" w:rsidRPr="005669EA" w:rsidRDefault="001B1786" w:rsidP="00C602F1">
                      <w:pPr>
                        <w:spacing w:before="0" w:after="0"/>
                        <w:rPr>
                          <w:lang w:val="en-US"/>
                        </w:rPr>
                      </w:pPr>
                    </w:p>
                  </w:txbxContent>
                </v:textbox>
                <w10:anchorlock/>
              </v:rect>
            </w:pict>
          </mc:Fallback>
        </mc:AlternateContent>
      </w:r>
    </w:p>
    <w:p w14:paraId="2EC8DC6A" w14:textId="7B172185" w:rsidR="00000DC7" w:rsidRDefault="00D36F1D" w:rsidP="00D36F1D">
      <w:pPr>
        <w:pStyle w:val="Descripcin"/>
      </w:pPr>
      <w:bookmarkStart w:id="51" w:name="_Toc453684234"/>
      <w:bookmarkStart w:id="52" w:name="_Toc453684868"/>
      <w:r>
        <w:t xml:space="preserve">Ejemplo </w:t>
      </w:r>
      <w:r>
        <w:fldChar w:fldCharType="begin"/>
      </w:r>
      <w:r>
        <w:instrText xml:space="preserve"> SEQ Ejemplo \* ARABIC </w:instrText>
      </w:r>
      <w:r>
        <w:fldChar w:fldCharType="separate"/>
      </w:r>
      <w:r w:rsidR="00F41806">
        <w:rPr>
          <w:noProof/>
        </w:rPr>
        <w:t>3</w:t>
      </w:r>
      <w:bookmarkEnd w:id="51"/>
      <w:bookmarkEnd w:id="52"/>
      <w:r>
        <w:fldChar w:fldCharType="end"/>
      </w:r>
    </w:p>
    <w:p w14:paraId="6ABCA306" w14:textId="77777777" w:rsidR="00095AE2" w:rsidRPr="00B77571" w:rsidRDefault="00095AE2" w:rsidP="00095AE2">
      <w:pPr>
        <w:pStyle w:val="Ttulo2"/>
        <w:numPr>
          <w:ilvl w:val="1"/>
          <w:numId w:val="1"/>
        </w:numPr>
      </w:pPr>
      <w:bookmarkStart w:id="53" w:name="_Toc453002181"/>
      <w:bookmarkStart w:id="54" w:name="_Toc454029411"/>
      <w:r>
        <w:t>Flujo principal de Nutch</w:t>
      </w:r>
      <w:bookmarkEnd w:id="53"/>
      <w:bookmarkEnd w:id="54"/>
    </w:p>
    <w:p w14:paraId="5292CEF1" w14:textId="75EE7731" w:rsidR="000E7F5C" w:rsidRDefault="00DC46A8" w:rsidP="00DC46A8">
      <w:r>
        <w:t>El flujo de trabajo principal de Nutch sigue el esquema</w:t>
      </w:r>
      <w:r w:rsidR="00082ED0">
        <w:t xml:space="preserve"> de un crawler general</w:t>
      </w:r>
      <w:r>
        <w:t xml:space="preserve"> explicado con anterioridad en esta memoria. No obstante, tienen sus particularidades debido a que Nutch posee un mayor número de operaciones disponibles.</w:t>
      </w:r>
      <w:r w:rsidR="00B0076A">
        <w:t xml:space="preserve"> </w:t>
      </w:r>
      <w:r w:rsidR="00DB464F">
        <w:t xml:space="preserve">Nutch también trabaja por iteraciones, es decir, repite un conjunto de operaciones un numero especificado de veces. </w:t>
      </w:r>
    </w:p>
    <w:p w14:paraId="2AC69D0B" w14:textId="221287F4" w:rsidR="00DB464F" w:rsidRDefault="000E7F5C" w:rsidP="000E566C">
      <w:pPr>
        <w:pStyle w:val="Ttulo3"/>
        <w:numPr>
          <w:ilvl w:val="2"/>
          <w:numId w:val="1"/>
        </w:numPr>
      </w:pPr>
      <w:bookmarkStart w:id="55" w:name="_Toc453002182"/>
      <w:bookmarkStart w:id="56" w:name="_Toc454029412"/>
      <w:r>
        <w:t>Inject</w:t>
      </w:r>
      <w:bookmarkEnd w:id="55"/>
      <w:bookmarkEnd w:id="56"/>
    </w:p>
    <w:p w14:paraId="48E900C0" w14:textId="2854CAE1" w:rsidR="00072F22" w:rsidRDefault="00DB464F" w:rsidP="000E566C">
      <w:pPr>
        <w:pStyle w:val="Listaconvietas2"/>
        <w:numPr>
          <w:ilvl w:val="0"/>
          <w:numId w:val="0"/>
        </w:numPr>
        <w:rPr>
          <w:rFonts w:ascii="Courier New" w:hAnsi="Courier New" w:cs="Courier New"/>
          <w:color w:val="000000"/>
          <w:sz w:val="20"/>
          <w:szCs w:val="20"/>
          <w:lang w:val="es-ES" w:eastAsia="es-ES"/>
        </w:rPr>
      </w:pPr>
      <w:r>
        <w:t xml:space="preserve">Previo al inicio de la fase iterativa Nutch </w:t>
      </w:r>
      <w:r w:rsidRPr="00B516AA">
        <w:rPr>
          <w:b/>
        </w:rPr>
        <w:t>inyecta</w:t>
      </w:r>
      <w:r>
        <w:t xml:space="preserve"> las URL semilla. Estas son las URLs de las cuales va a partir el </w:t>
      </w:r>
      <w:r>
        <w:rPr>
          <w:i/>
        </w:rPr>
        <w:t>crawler.</w:t>
      </w:r>
      <w:r>
        <w:t xml:space="preserve"> </w:t>
      </w:r>
      <w:r w:rsidR="00451DA4">
        <w:t xml:space="preserve">Estas direcciones se recogen del fichero seeds.txt, el cual está localizado en la carpeta </w:t>
      </w:r>
      <w:r w:rsidR="00820CC0">
        <w:t>URLs</w:t>
      </w:r>
      <w:r w:rsidR="00451DA4">
        <w:t>.</w:t>
      </w:r>
      <w:r w:rsidR="000B3E1E">
        <w:t xml:space="preserve"> La clase que implementa esta operación es </w:t>
      </w:r>
      <w:r w:rsidR="00163F69" w:rsidRPr="00D36F1D">
        <w:rPr>
          <w:rStyle w:val="FicherosycarpetasCar"/>
          <w:shd w:val="clear" w:color="auto" w:fill="FFFFFF" w:themeFill="background1"/>
        </w:rPr>
        <w:t>org.apache.nutch.crawl.Injector</w:t>
      </w:r>
      <w:r w:rsidR="00163F69">
        <w:rPr>
          <w:rFonts w:ascii="Courier New" w:hAnsi="Courier New" w:cs="Courier New"/>
          <w:color w:val="000000"/>
          <w:sz w:val="20"/>
          <w:szCs w:val="20"/>
          <w:lang w:val="es-ES" w:eastAsia="es-ES"/>
        </w:rPr>
        <w:t>.</w:t>
      </w:r>
    </w:p>
    <w:p w14:paraId="6C6B22E7" w14:textId="3071DED6" w:rsidR="00451541" w:rsidRPr="000E566C" w:rsidRDefault="000E566C" w:rsidP="000E566C">
      <w:pPr>
        <w:pStyle w:val="Ttulo3"/>
        <w:numPr>
          <w:ilvl w:val="2"/>
          <w:numId w:val="1"/>
        </w:numPr>
      </w:pPr>
      <w:bookmarkStart w:id="57" w:name="_Toc453002183"/>
      <w:r>
        <w:t xml:space="preserve"> </w:t>
      </w:r>
      <w:bookmarkStart w:id="58" w:name="_Toc454029413"/>
      <w:r w:rsidR="000E7F5C" w:rsidRPr="000E566C">
        <w:t>Generate</w:t>
      </w:r>
      <w:bookmarkEnd w:id="57"/>
      <w:bookmarkEnd w:id="58"/>
    </w:p>
    <w:p w14:paraId="7A46A436" w14:textId="585F7BD9" w:rsidR="00560326" w:rsidRDefault="00451541" w:rsidP="00451541">
      <w:r>
        <w:t xml:space="preserve">Una vez dentro del bucle, la primera operación es </w:t>
      </w:r>
      <w:r w:rsidRPr="00D36F1D">
        <w:rPr>
          <w:b/>
          <w:i/>
          <w:lang w:val="es-ES" w:eastAsia="es-ES"/>
        </w:rPr>
        <w:t>generate</w:t>
      </w:r>
      <w:r>
        <w:rPr>
          <w:lang w:val="es-ES" w:eastAsia="es-ES"/>
        </w:rPr>
        <w:t xml:space="preserve">. En esta operación se seleccionan los documentos para continuar con el proceso. </w:t>
      </w:r>
      <w:r w:rsidR="00B32125">
        <w:t>Nutch permite e</w:t>
      </w:r>
      <w:r>
        <w:t xml:space="preserve">specificar en la configuración cuantos documentos van a ser seleccionados para ser procesados. Así, Nutch seleccionará los N enlaces con más score para su procesamiento. Esta operación genera un </w:t>
      </w:r>
      <w:r w:rsidRPr="00B516AA">
        <w:rPr>
          <w:b/>
          <w:i/>
        </w:rPr>
        <w:t>segment</w:t>
      </w:r>
      <w:r w:rsidR="00560326">
        <w:t xml:space="preserve">, este es el elemento de almacenamiento temporal que se utiliza para las distintas fases del flujo de trabajo. </w:t>
      </w:r>
    </w:p>
    <w:p w14:paraId="0316B471" w14:textId="77777777" w:rsidR="00560326" w:rsidRDefault="00560326" w:rsidP="00C602F1">
      <w:pPr>
        <w:spacing w:after="0"/>
      </w:pPr>
      <w:r>
        <w:t xml:space="preserve">En un </w:t>
      </w:r>
      <w:r>
        <w:rPr>
          <w:i/>
        </w:rPr>
        <w:t>segment</w:t>
      </w:r>
      <w:r>
        <w:t xml:space="preserve"> se guarda:</w:t>
      </w:r>
    </w:p>
    <w:p w14:paraId="1914FA3E" w14:textId="77777777" w:rsidR="00560326" w:rsidRDefault="00560326" w:rsidP="00C602F1">
      <w:pPr>
        <w:pStyle w:val="Listaconvietas2"/>
        <w:spacing w:before="0"/>
        <w:ind w:left="641" w:hanging="357"/>
      </w:pPr>
      <w:r>
        <w:t>El contenido de las páginas en crudo (texto sin procesar con las etiquetas de html).</w:t>
      </w:r>
    </w:p>
    <w:p w14:paraId="54D0CFED" w14:textId="77777777" w:rsidR="00560326" w:rsidRDefault="00560326" w:rsidP="00FF0822">
      <w:pPr>
        <w:pStyle w:val="Listaconvietas2"/>
      </w:pPr>
      <w:r>
        <w:t xml:space="preserve">Contenido después de pasar por la fase de </w:t>
      </w:r>
      <w:r>
        <w:rPr>
          <w:i/>
        </w:rPr>
        <w:t>parse</w:t>
      </w:r>
      <w:r>
        <w:t>.</w:t>
      </w:r>
    </w:p>
    <w:p w14:paraId="69C598CD" w14:textId="77777777" w:rsidR="00560326" w:rsidRDefault="00560326" w:rsidP="00FF0822">
      <w:pPr>
        <w:pStyle w:val="Listaconvietas2"/>
      </w:pPr>
      <w:r>
        <w:t>Metadatos descubiertos o extraidos.</w:t>
      </w:r>
    </w:p>
    <w:p w14:paraId="5C83EB47" w14:textId="77777777" w:rsidR="00560326" w:rsidRDefault="00560326" w:rsidP="00FF0822">
      <w:pPr>
        <w:pStyle w:val="Listaconvietas2"/>
      </w:pPr>
      <w:r>
        <w:t>Enlaces de salida de la web (</w:t>
      </w:r>
      <w:r>
        <w:rPr>
          <w:i/>
        </w:rPr>
        <w:t>outlinks).</w:t>
      </w:r>
    </w:p>
    <w:p w14:paraId="45E88861" w14:textId="31C042A7" w:rsidR="00163F69" w:rsidRPr="00FF0822" w:rsidRDefault="00B516AA" w:rsidP="00FF0822">
      <w:pPr>
        <w:pStyle w:val="Listaconvietas2"/>
      </w:pPr>
      <w:r>
        <w:t>Texto plano para la indexación.</w:t>
      </w:r>
    </w:p>
    <w:p w14:paraId="04C4D45F" w14:textId="77777777" w:rsidR="000E7F5C" w:rsidRPr="000B3E1E" w:rsidRDefault="000E7F5C" w:rsidP="000E7F5C">
      <w:pPr>
        <w:pStyle w:val="Ttulo3"/>
        <w:numPr>
          <w:ilvl w:val="2"/>
          <w:numId w:val="1"/>
        </w:numPr>
      </w:pPr>
      <w:bookmarkStart w:id="59" w:name="_Toc453002184"/>
      <w:bookmarkStart w:id="60" w:name="_Toc454029414"/>
      <w:r>
        <w:lastRenderedPageBreak/>
        <w:t>Fetch</w:t>
      </w:r>
      <w:bookmarkEnd w:id="59"/>
      <w:bookmarkEnd w:id="60"/>
    </w:p>
    <w:p w14:paraId="0E13FFE8" w14:textId="77777777" w:rsidR="006B025D" w:rsidRDefault="00B516AA" w:rsidP="006B025D">
      <w:r>
        <w:t xml:space="preserve">Después de haber generado un </w:t>
      </w:r>
      <w:r w:rsidRPr="00B516AA">
        <w:rPr>
          <w:i/>
        </w:rPr>
        <w:t>segment</w:t>
      </w:r>
      <w:r>
        <w:rPr>
          <w:i/>
        </w:rPr>
        <w:t xml:space="preserve"> </w:t>
      </w:r>
      <w:r>
        <w:t xml:space="preserve">se procede a realizar la operación de </w:t>
      </w:r>
      <w:r w:rsidR="00163F69" w:rsidRPr="00B516AA">
        <w:rPr>
          <w:b/>
          <w:i/>
        </w:rPr>
        <w:t>f</w:t>
      </w:r>
      <w:r w:rsidR="006B025D" w:rsidRPr="00B516AA">
        <w:rPr>
          <w:b/>
          <w:i/>
        </w:rPr>
        <w:t>etch</w:t>
      </w:r>
      <w:r w:rsidR="00163F69">
        <w:t xml:space="preserve">. </w:t>
      </w:r>
      <w:r>
        <w:t xml:space="preserve"> Durante esta operación se recupera el contenido de las páginas web seleccionadas para ser procesadas. Extrae tanto el contenido como los metadatos de la misma. </w:t>
      </w:r>
    </w:p>
    <w:p w14:paraId="171FAC23" w14:textId="77777777" w:rsidR="000E7F5C" w:rsidRDefault="000E7F5C" w:rsidP="000E7F5C">
      <w:pPr>
        <w:pStyle w:val="Ttulo3"/>
        <w:numPr>
          <w:ilvl w:val="2"/>
          <w:numId w:val="1"/>
        </w:numPr>
      </w:pPr>
      <w:bookmarkStart w:id="61" w:name="_Toc453002185"/>
      <w:bookmarkStart w:id="62" w:name="_Toc454029415"/>
      <w:r>
        <w:t>Parse</w:t>
      </w:r>
      <w:bookmarkEnd w:id="61"/>
      <w:bookmarkEnd w:id="62"/>
    </w:p>
    <w:p w14:paraId="177C305B" w14:textId="621F2725" w:rsidR="008D78FC" w:rsidRPr="008D78FC" w:rsidRDefault="000E7F5C" w:rsidP="006B025D">
      <w:r>
        <w:t xml:space="preserve">El proceso de </w:t>
      </w:r>
      <w:r>
        <w:rPr>
          <w:i/>
        </w:rPr>
        <w:t>parse</w:t>
      </w:r>
      <w:r>
        <w:t xml:space="preserve"> es uno de los más importantes en el proceso de </w:t>
      </w:r>
      <w:r>
        <w:rPr>
          <w:i/>
        </w:rPr>
        <w:t>crawling</w:t>
      </w:r>
      <w:r>
        <w:t xml:space="preserve"> para conseguir los resultados deseados. </w:t>
      </w:r>
      <w:r w:rsidR="00B0076A">
        <w:t xml:space="preserve"> </w:t>
      </w:r>
      <w:r w:rsidR="008D78FC">
        <w:t xml:space="preserve">El proceso de </w:t>
      </w:r>
      <w:r w:rsidR="008D78FC">
        <w:rPr>
          <w:i/>
        </w:rPr>
        <w:t>parse</w:t>
      </w:r>
      <w:r w:rsidR="008D78FC">
        <w:t xml:space="preserve"> no guarda una </w:t>
      </w:r>
      <w:r w:rsidR="0060786F">
        <w:t xml:space="preserve">gran </w:t>
      </w:r>
      <w:r w:rsidR="008D78FC">
        <w:t>relación</w:t>
      </w:r>
      <w:r w:rsidR="0060786F">
        <w:t xml:space="preserve"> </w:t>
      </w:r>
      <w:r w:rsidR="008D78FC">
        <w:t xml:space="preserve">con el procedimiento homologa referida a los compiladores de lenguajes. </w:t>
      </w:r>
      <w:r w:rsidR="0060786F">
        <w:t xml:space="preserve">En los dos casos se trabaja con conjuntos de caracteres con el objetivo de interpretarlos. No obstante, en el caso que nos ocupa el proceso se relaciona más con la extracción del texto perteneciente a la página que se está procesando. </w:t>
      </w:r>
    </w:p>
    <w:p w14:paraId="18C9177B" w14:textId="52589B77" w:rsidR="00805B88" w:rsidRDefault="000E7F5C" w:rsidP="00344C3D">
      <w:r>
        <w:t xml:space="preserve">Dependiendo </w:t>
      </w:r>
      <w:r w:rsidR="00E73653">
        <w:t>del tipo de contenido que tiene</w:t>
      </w:r>
      <w:r>
        <w:t xml:space="preserve"> una web, se debe usar un </w:t>
      </w:r>
      <w:r>
        <w:rPr>
          <w:i/>
        </w:rPr>
        <w:t>parser</w:t>
      </w:r>
      <w:r>
        <w:t xml:space="preserve"> u otro. Cada tipo de contenido necesita que se tengan en cuenta sus peculiaridades con el objetivo de extraer la mayor cantidad de información y de manera correcta.</w:t>
      </w:r>
      <w:r w:rsidR="00B0076A">
        <w:t xml:space="preserve"> </w:t>
      </w:r>
      <w:r>
        <w:t xml:space="preserve">Un ejemplo sería una página que contiene un </w:t>
      </w:r>
      <w:r w:rsidRPr="00B664B9">
        <w:t>documento XML</w:t>
      </w:r>
      <w:r w:rsidR="00B664B9" w:rsidRPr="000E566C">
        <w:rPr>
          <w:rStyle w:val="Refdenotaalpie"/>
        </w:rPr>
        <w:footnoteReference w:id="7"/>
      </w:r>
      <w:r w:rsidR="00B664B9">
        <w:t xml:space="preserve">. Para realizar el </w:t>
      </w:r>
      <w:r w:rsidR="00B664B9">
        <w:rPr>
          <w:i/>
        </w:rPr>
        <w:t xml:space="preserve">parse </w:t>
      </w:r>
      <w:r w:rsidR="00B664B9">
        <w:t>de ese tipo de documentos se utilizan analizadores específicos basados en la arquitectura DOM</w:t>
      </w:r>
      <w:r w:rsidR="00B664B9" w:rsidRPr="000E566C">
        <w:rPr>
          <w:rStyle w:val="Refdenotaalpie"/>
        </w:rPr>
        <w:footnoteReference w:id="8"/>
      </w:r>
      <w:r w:rsidR="00B664B9">
        <w:t xml:space="preserve">. </w:t>
      </w:r>
      <w:r w:rsidR="00344C3D">
        <w:t xml:space="preserve">Para más información consultar el anexo </w:t>
      </w:r>
      <w:r w:rsidR="00344C3D">
        <w:fldChar w:fldCharType="begin"/>
      </w:r>
      <w:r w:rsidR="00344C3D">
        <w:instrText xml:space="preserve"> REF _Ref453840567 \h </w:instrText>
      </w:r>
      <w:r w:rsidR="00344C3D">
        <w:fldChar w:fldCharType="separate"/>
      </w:r>
      <w:r w:rsidR="00F41806">
        <w:t>Anexo F – DOM</w:t>
      </w:r>
      <w:r w:rsidR="00344C3D">
        <w:fldChar w:fldCharType="end"/>
      </w:r>
      <w:r w:rsidR="00344C3D">
        <w:t>.</w:t>
      </w:r>
    </w:p>
    <w:p w14:paraId="1916F015" w14:textId="77777777" w:rsidR="000E7F5C" w:rsidRDefault="00BC6B81" w:rsidP="000E7F5C">
      <w:pPr>
        <w:pStyle w:val="Ttulo3"/>
        <w:numPr>
          <w:ilvl w:val="2"/>
          <w:numId w:val="1"/>
        </w:numPr>
      </w:pPr>
      <w:bookmarkStart w:id="63" w:name="_Toc454029416"/>
      <w:r>
        <w:t>UpdateDb</w:t>
      </w:r>
      <w:bookmarkEnd w:id="63"/>
    </w:p>
    <w:p w14:paraId="20050F1A" w14:textId="4748B0DC" w:rsidR="00FB4B61" w:rsidRPr="00FB4B61" w:rsidRDefault="00673A99" w:rsidP="00FB4B61">
      <w:r>
        <w:t>Con esta operación se inserta toda la información recogida en la iteración en curso para guardarla en la unidad de persistencia que usa Nutch durante la ejecución. No tienen nada que ver con dónde se van a guardar los datos recolectados, solo es una unidad de persistencia para almacenar metadatos sobre todos los enlaces y su estado actual.</w:t>
      </w:r>
    </w:p>
    <w:p w14:paraId="7D211822" w14:textId="77777777" w:rsidR="000E7F5C" w:rsidRDefault="000E7F5C" w:rsidP="000E7F5C">
      <w:pPr>
        <w:pStyle w:val="Ttulo3"/>
        <w:numPr>
          <w:ilvl w:val="2"/>
          <w:numId w:val="1"/>
        </w:numPr>
      </w:pPr>
      <w:bookmarkStart w:id="64" w:name="_Toc453002188"/>
      <w:bookmarkStart w:id="65" w:name="_Toc454029417"/>
      <w:r>
        <w:t>Index</w:t>
      </w:r>
      <w:bookmarkEnd w:id="64"/>
      <w:bookmarkEnd w:id="65"/>
    </w:p>
    <w:p w14:paraId="79A7B953" w14:textId="77777777" w:rsidR="00673A99" w:rsidRPr="00FB2A4D" w:rsidRDefault="00FB2A4D" w:rsidP="00673A99">
      <w:r>
        <w:t xml:space="preserve">Durante esta operación se indexa el contenido que se ha recolectado en el resto de la ejecución del </w:t>
      </w:r>
      <w:r>
        <w:rPr>
          <w:i/>
        </w:rPr>
        <w:t>crawler</w:t>
      </w:r>
      <w:r>
        <w:t>. Por defecto Nutch está configurado para almacenar en Solr. No obstante, este comportamiento puede ser modificado.</w:t>
      </w:r>
    </w:p>
    <w:p w14:paraId="327D916D" w14:textId="77777777" w:rsidR="00900959" w:rsidRDefault="00900959" w:rsidP="00900959">
      <w:pPr>
        <w:pStyle w:val="Ttulo2"/>
        <w:numPr>
          <w:ilvl w:val="1"/>
          <w:numId w:val="1"/>
        </w:numPr>
      </w:pPr>
      <w:bookmarkStart w:id="66" w:name="_Toc451013007"/>
      <w:bookmarkStart w:id="67" w:name="_Toc453002189"/>
      <w:bookmarkStart w:id="68" w:name="_Toc454029418"/>
      <w:r>
        <w:t>Map-Reduce</w:t>
      </w:r>
      <w:bookmarkEnd w:id="66"/>
      <w:bookmarkEnd w:id="67"/>
      <w:bookmarkEnd w:id="68"/>
    </w:p>
    <w:p w14:paraId="2C563082" w14:textId="34D6BACD" w:rsidR="00A12282" w:rsidRDefault="00A56245" w:rsidP="00CF0F78">
      <w:r>
        <w:t>Nutch hace uso de Hadoop para implementar operaciones de Map-Reduce. El Map-Reduce es</w:t>
      </w:r>
      <w:r w:rsidR="00B069BD">
        <w:t xml:space="preserve"> un modelo de </w:t>
      </w:r>
      <w:r w:rsidR="00A12282">
        <w:t>programación</w:t>
      </w:r>
      <w:r w:rsidR="00B069BD">
        <w:t xml:space="preserve"> utilizado por primera vez en Google para dar soporte al procesamiento de grandes </w:t>
      </w:r>
      <w:r w:rsidR="00A12282">
        <w:t>volúmenes</w:t>
      </w:r>
      <w:r w:rsidR="00B069BD">
        <w:t xml:space="preserve"> de datos</w:t>
      </w:r>
      <w:r w:rsidR="00805B88">
        <w:t xml:space="preserve"> </w:t>
      </w:r>
      <w:r w:rsidR="00805B88">
        <w:fldChar w:fldCharType="begin" w:fldLock="1"/>
      </w:r>
      <w:r w:rsidR="009D6FB8">
        <w:instrText>ADDIN CSL_CITATION { "citationItems" : [ { "id" : "ITEM-1", "itemData" : { "author" : [ { "dropping-particle" : "", "family" : "Wikipedia", "given" : "", "non-dropping-particle" : "", "parse-names" : false, "suffix" : "" } ], "id" : "ITEM-1", "issued" : { "date-parts" : [ [ "0" ] ] }, "title" : "MapReduce", "type" : "article-journal" }, "uris" : [ "http://www.mendeley.com/documents/?uuid=ebc7c9b9-c8f2-49c6-994d-8e9a31f93c49" ] } ], "mendeley" : { "formattedCitation" : "[9]", "plainTextFormattedCitation" : "[9]", "previouslyFormattedCitation" : "[9]" }, "properties" : { "noteIndex" : 0 }, "schema" : "https://github.com/citation-style-language/schema/raw/master/csl-citation.json" }</w:instrText>
      </w:r>
      <w:r w:rsidR="00805B88">
        <w:fldChar w:fldCharType="separate"/>
      </w:r>
      <w:r w:rsidR="009D6FB8" w:rsidRPr="009D6FB8">
        <w:rPr>
          <w:noProof/>
        </w:rPr>
        <w:t>[9]</w:t>
      </w:r>
      <w:r w:rsidR="00805B88">
        <w:fldChar w:fldCharType="end"/>
      </w:r>
      <w:r w:rsidR="00B069BD">
        <w:t>.</w:t>
      </w:r>
      <w:r w:rsidR="00B0076A">
        <w:t xml:space="preserve"> </w:t>
      </w:r>
      <w:r w:rsidR="00A12282">
        <w:t xml:space="preserve">Hadoop ofrece una implementación </w:t>
      </w:r>
      <w:r w:rsidR="00A12282">
        <w:rPr>
          <w:i/>
        </w:rPr>
        <w:t xml:space="preserve">Open </w:t>
      </w:r>
      <w:r w:rsidR="00A12282" w:rsidRPr="00A12282">
        <w:t>Source</w:t>
      </w:r>
      <w:r w:rsidR="00A12282">
        <w:t>. Hadoop fue desarrollado en sus orígenes por Yah</w:t>
      </w:r>
      <w:r w:rsidR="004032E9">
        <w:t>o</w:t>
      </w:r>
      <w:r w:rsidR="00A12282">
        <w:t>o para posteriormente pasar al proyecto Apache.</w:t>
      </w:r>
      <w:r w:rsidR="00B0076A">
        <w:t xml:space="preserve"> </w:t>
      </w:r>
      <w:r w:rsidR="00A12282">
        <w:t xml:space="preserve">El Map-Reduce aborda problemas que se puedan disgregar en dos operaciones, la </w:t>
      </w:r>
      <w:r w:rsidR="00A12282" w:rsidRPr="00A12282">
        <w:rPr>
          <w:i/>
        </w:rPr>
        <w:t>map</w:t>
      </w:r>
      <w:r w:rsidR="00A12282">
        <w:t xml:space="preserve"> y la </w:t>
      </w:r>
      <w:r w:rsidR="00A12282" w:rsidRPr="00A12282">
        <w:rPr>
          <w:i/>
        </w:rPr>
        <w:t>reduce</w:t>
      </w:r>
      <w:r w:rsidR="00A12282">
        <w:t>.</w:t>
      </w:r>
    </w:p>
    <w:p w14:paraId="018FB7F5" w14:textId="77777777" w:rsidR="0079539C" w:rsidRDefault="00AD0A45" w:rsidP="00072F22">
      <w:pPr>
        <w:pStyle w:val="Ttulo2"/>
        <w:numPr>
          <w:ilvl w:val="1"/>
          <w:numId w:val="1"/>
        </w:numPr>
      </w:pPr>
      <w:bookmarkStart w:id="69" w:name="_Toc451013008"/>
      <w:bookmarkStart w:id="70" w:name="_Toc453002190"/>
      <w:bookmarkStart w:id="71" w:name="_Toc454029419"/>
      <w:r>
        <w:lastRenderedPageBreak/>
        <w:t>Puntos de extensión</w:t>
      </w:r>
      <w:bookmarkEnd w:id="69"/>
      <w:bookmarkEnd w:id="70"/>
      <w:bookmarkEnd w:id="71"/>
    </w:p>
    <w:p w14:paraId="0190E57C" w14:textId="77777777" w:rsidR="0079539C" w:rsidRDefault="00EF427B" w:rsidP="0079539C">
      <w:r>
        <w:t>Nutch proporciona un conjunto de interfaces que representan los llamados puntos de extensión. A través de estos puntos se puede modificar el comportamiento de Nutch como se desee.</w:t>
      </w:r>
    </w:p>
    <w:p w14:paraId="27C994F3" w14:textId="77777777" w:rsidR="00EF427B" w:rsidRDefault="00EF427B" w:rsidP="0079539C">
      <w:r>
        <w:t>Estos puntos de extensión se desarrollan implementando la interfaz java correspondiente. Estos puntos actúan en determinados momentos del flujo de trabajo de Nutch.</w:t>
      </w:r>
    </w:p>
    <w:p w14:paraId="449A2B09" w14:textId="77777777" w:rsidR="00EF427B" w:rsidRDefault="00EF427B" w:rsidP="00C602F1">
      <w:pPr>
        <w:spacing w:after="0"/>
      </w:pPr>
      <w:r>
        <w:t>Los puntos de extensión son:</w:t>
      </w:r>
    </w:p>
    <w:p w14:paraId="6971D69A" w14:textId="3F7944A5" w:rsidR="00635F08" w:rsidRPr="00635F08" w:rsidRDefault="00635F08" w:rsidP="00C602F1">
      <w:pPr>
        <w:pStyle w:val="Listaconvietas2"/>
        <w:spacing w:before="0"/>
        <w:ind w:left="641" w:hanging="357"/>
        <w:rPr>
          <w:lang w:val="es-ES" w:eastAsia="es-ES"/>
        </w:rPr>
      </w:pPr>
      <w:r w:rsidRPr="00817E0C">
        <w:rPr>
          <w:rFonts w:ascii="Consolas" w:hAnsi="Consolas"/>
        </w:rPr>
        <w:t>IndexWriter</w:t>
      </w:r>
      <w:r>
        <w:t xml:space="preserve">: Escribe los datos resultantes de la ejecución del proceso de crawling a un almacén de </w:t>
      </w:r>
      <w:r w:rsidR="00923C56">
        <w:t>índices</w:t>
      </w:r>
      <w:r>
        <w:t xml:space="preserve"> especifico. Por ejemplo, Solr</w:t>
      </w:r>
      <w:r w:rsidR="00817E0C">
        <w:rPr>
          <w:rStyle w:val="Refdenotaalpie"/>
        </w:rPr>
        <w:footnoteReference w:id="9"/>
      </w:r>
      <w:r>
        <w:t>, ElasticSearch, un fichero CVS, etc.</w:t>
      </w:r>
    </w:p>
    <w:p w14:paraId="4F42C615" w14:textId="77777777" w:rsidR="00635F08" w:rsidRDefault="00635F08" w:rsidP="00DB3A94">
      <w:pPr>
        <w:pStyle w:val="Listaconvietas2"/>
      </w:pPr>
      <w:r w:rsidRPr="00817E0C">
        <w:rPr>
          <w:rFonts w:ascii="Consolas" w:hAnsi="Consolas"/>
        </w:rPr>
        <w:t>IndexingFilter</w:t>
      </w:r>
      <w:r>
        <w:t>: Permite añadir metadatos a los campos indexados. Estos filtros se ejecutan secuencialmente en la tarea de indexación (en la fase Reduce).</w:t>
      </w:r>
    </w:p>
    <w:p w14:paraId="4FB6024C" w14:textId="77777777" w:rsidR="00635F08" w:rsidRDefault="00635F08" w:rsidP="00DB3A94">
      <w:pPr>
        <w:pStyle w:val="Listaconvietas2"/>
      </w:pPr>
      <w:r w:rsidRPr="00817E0C">
        <w:rPr>
          <w:rFonts w:ascii="Consolas" w:hAnsi="Consolas"/>
        </w:rPr>
        <w:t>Parser</w:t>
      </w:r>
      <w:r>
        <w:t xml:space="preserve">: </w:t>
      </w:r>
      <w:r w:rsidR="00295827">
        <w:t>Permite modificar el procesamiento de</w:t>
      </w:r>
      <w:r>
        <w:t xml:space="preserve"> los documentos </w:t>
      </w:r>
      <w:r w:rsidR="00923C56">
        <w:t xml:space="preserve">recuperados en la fase de </w:t>
      </w:r>
      <w:r w:rsidR="00923C56">
        <w:rPr>
          <w:i/>
        </w:rPr>
        <w:t>fetch</w:t>
      </w:r>
      <w:r>
        <w:t xml:space="preserve"> para extraer datos para ser indexados.</w:t>
      </w:r>
    </w:p>
    <w:p w14:paraId="14830251" w14:textId="77777777" w:rsidR="00635F08" w:rsidRDefault="00635F08" w:rsidP="00DB3A94">
      <w:pPr>
        <w:pStyle w:val="Listaconvietas2"/>
      </w:pPr>
      <w:r w:rsidRPr="00817E0C">
        <w:rPr>
          <w:rFonts w:ascii="Consolas" w:hAnsi="Consolas"/>
        </w:rPr>
        <w:t>HtmlParseFilter</w:t>
      </w:r>
      <w:r>
        <w:t>: Permite añadir metadatos adicionales a los parseos de HTML.</w:t>
      </w:r>
    </w:p>
    <w:p w14:paraId="00FC95B3" w14:textId="77777777" w:rsidR="00635F08" w:rsidRDefault="00635F08" w:rsidP="00DB3A94">
      <w:pPr>
        <w:pStyle w:val="Listaconvietas2"/>
      </w:pPr>
      <w:r w:rsidRPr="00817E0C">
        <w:rPr>
          <w:rStyle w:val="FicherosycarpetasCar"/>
        </w:rPr>
        <w:t>Protocol</w:t>
      </w:r>
      <w:r>
        <w:t>: Permite usar distintos protocolos para fetchear documentos (ftp, http...).</w:t>
      </w:r>
    </w:p>
    <w:p w14:paraId="7507B74F" w14:textId="77777777" w:rsidR="00635F08" w:rsidRDefault="00635F08" w:rsidP="00DB3A94">
      <w:pPr>
        <w:pStyle w:val="Listaconvietas2"/>
      </w:pPr>
      <w:r w:rsidRPr="00817E0C">
        <w:rPr>
          <w:rStyle w:val="FicherosycarpetasCar"/>
        </w:rPr>
        <w:t>URLFilter</w:t>
      </w:r>
      <w:r>
        <w:t>: Limita las URLs que Nutch intenta fetchear. Nutch ya contiene un filtro por expresión regular que proporciona control sobre que URLs crawlea Nutch. No obstante, si se desea se puede realizar una implementación propia.</w:t>
      </w:r>
    </w:p>
    <w:p w14:paraId="44105640" w14:textId="77777777" w:rsidR="00635F08" w:rsidRDefault="00635F08" w:rsidP="00DB3A94">
      <w:pPr>
        <w:pStyle w:val="Listaconvietas2"/>
      </w:pPr>
      <w:r w:rsidRPr="00817E0C">
        <w:rPr>
          <w:rStyle w:val="FicherosycarpetasCar"/>
        </w:rPr>
        <w:t>URLNormalizer</w:t>
      </w:r>
      <w:r>
        <w:t>: Permite convertir URLs a una forma normal y realizarle modificaciones.</w:t>
      </w:r>
    </w:p>
    <w:p w14:paraId="41C9A0B4" w14:textId="5602001A" w:rsidR="00635F08" w:rsidRDefault="00635F08" w:rsidP="00DB3A94">
      <w:pPr>
        <w:pStyle w:val="Listaconvietas2"/>
      </w:pPr>
      <w:r w:rsidRPr="00817E0C">
        <w:rPr>
          <w:rStyle w:val="FicherosycarpetasCar"/>
        </w:rPr>
        <w:t>ScoringFilter</w:t>
      </w:r>
      <w:r>
        <w:t>: Manipula las variables en el CrawlDatum</w:t>
      </w:r>
      <w:r w:rsidR="00817E0C">
        <w:rPr>
          <w:rStyle w:val="Refdenotaalpie"/>
        </w:rPr>
        <w:footnoteReference w:id="10"/>
      </w:r>
      <w:r>
        <w:t xml:space="preserve"> y en índices de búsqueda resultantes. Puede darse la existencia de varios filtros encadenados para realizar varios ajustes.</w:t>
      </w:r>
    </w:p>
    <w:p w14:paraId="6F26EFDB" w14:textId="77777777" w:rsidR="00635F08" w:rsidRDefault="00635F08" w:rsidP="00DB3A94">
      <w:pPr>
        <w:pStyle w:val="Listaconvietas2"/>
      </w:pPr>
      <w:r w:rsidRPr="00817E0C">
        <w:rPr>
          <w:rStyle w:val="FicherosycarpetasCar"/>
        </w:rPr>
        <w:t>SegmentMergeFilter</w:t>
      </w:r>
      <w:r>
        <w:t xml:space="preserve">: Se usa para filtrar los segmentos durante su mezclado. Permite filtrar no solo por la URL, sino por los metadatos adquiridos durante la fase de </w:t>
      </w:r>
      <w:r w:rsidRPr="009C4F13">
        <w:rPr>
          <w:i/>
        </w:rPr>
        <w:t>parse</w:t>
      </w:r>
      <w:r>
        <w:t>.</w:t>
      </w:r>
    </w:p>
    <w:p w14:paraId="192FDA80" w14:textId="77777777" w:rsidR="00451DA4" w:rsidRDefault="00451DA4" w:rsidP="00451DA4">
      <w:pPr>
        <w:pStyle w:val="Ttulo2"/>
        <w:numPr>
          <w:ilvl w:val="1"/>
          <w:numId w:val="1"/>
        </w:numPr>
      </w:pPr>
      <w:bookmarkStart w:id="72" w:name="_Ref451008628"/>
      <w:bookmarkStart w:id="73" w:name="_Toc451013009"/>
      <w:bookmarkStart w:id="74" w:name="_Toc453002191"/>
      <w:bookmarkStart w:id="75" w:name="_Toc454029420"/>
      <w:r>
        <w:t>Compilación de Nutch</w:t>
      </w:r>
      <w:bookmarkEnd w:id="72"/>
      <w:bookmarkEnd w:id="73"/>
      <w:bookmarkEnd w:id="74"/>
      <w:bookmarkEnd w:id="75"/>
    </w:p>
    <w:p w14:paraId="71E2C96C" w14:textId="6089EE2C" w:rsidR="00DC46A8" w:rsidRDefault="00A81868" w:rsidP="00DC46A8">
      <w:r>
        <w:t xml:space="preserve">Nutch utiliza </w:t>
      </w:r>
      <w:r w:rsidRPr="00817E0C">
        <w:rPr>
          <w:i/>
        </w:rPr>
        <w:t>Ant</w:t>
      </w:r>
      <w:r>
        <w:t xml:space="preserve"> para las tareas de compilación. Sirve para automatizar los procesos de compilación y test. </w:t>
      </w:r>
      <w:r w:rsidRPr="00817E0C">
        <w:rPr>
          <w:i/>
        </w:rPr>
        <w:t>Ant</w:t>
      </w:r>
      <w:r>
        <w:t xml:space="preserve"> requiere un fichero llamado build.xml donde se define el proceso de generación y de las dependencias</w:t>
      </w:r>
      <w:r w:rsidR="00B0076A">
        <w:t xml:space="preserve"> </w:t>
      </w:r>
      <w:r>
        <w:fldChar w:fldCharType="begin" w:fldLock="1"/>
      </w:r>
      <w:r w:rsidR="009D6FB8">
        <w:instrText>ADDIN CSL_CITATION { "citationItems" : [ { "id" : "ITEM-1", "itemData" : { "author" : [ { "dropping-particle" : "", "family" : "Foundation", "given" : "Apahce", "non-dropping-particle" : "", "parse-names" : false, "suffix" : "" } ], "id" : "ITEM-1", "issued" : { "date-parts" : [ [ "0" ] ] }, "title" : "Apache Ant User Manual", "type" : "article-journal" }, "uris" : [ "http://www.mendeley.com/documents/?uuid=3fd7f1f4-b1a7-4a18-84bb-6318689b8d44" ] } ], "mendeley" : { "formattedCitation" : "[10]", "plainTextFormattedCitation" : "[10]", "previouslyFormattedCitation" : "[10]" }, "properties" : { "noteIndex" : 0 }, "schema" : "https://github.com/citation-style-language/schema/raw/master/csl-citation.json" }</w:instrText>
      </w:r>
      <w:r>
        <w:fldChar w:fldCharType="separate"/>
      </w:r>
      <w:r w:rsidR="009D6FB8" w:rsidRPr="009D6FB8">
        <w:rPr>
          <w:noProof/>
        </w:rPr>
        <w:t>[10]</w:t>
      </w:r>
      <w:r>
        <w:fldChar w:fldCharType="end"/>
      </w:r>
      <w:r>
        <w:t>.</w:t>
      </w:r>
      <w:r w:rsidR="00B0076A">
        <w:t xml:space="preserve"> </w:t>
      </w:r>
      <w:r>
        <w:t xml:space="preserve">Adicionalmente, se utiliza la herramienta </w:t>
      </w:r>
      <w:r w:rsidRPr="00817E0C">
        <w:rPr>
          <w:i/>
        </w:rPr>
        <w:t>Ivy</w:t>
      </w:r>
      <w:r>
        <w:t xml:space="preserve"> como gestor de dependencias para Nutch </w:t>
      </w:r>
      <w:r>
        <w:fldChar w:fldCharType="begin" w:fldLock="1"/>
      </w:r>
      <w:r w:rsidR="009D6FB8">
        <w:instrText>ADDIN CSL_CITATION { "citationItems" : [ { "id" : "ITEM-1", "itemData" : { "author" : [ { "dropping-particle" : "", "family" : "Apache Foundation", "given" : "", "non-dropping-particle" : "", "parse-names" : false, "suffix" : "" } ], "id" : "ITEM-1", "issued" : { "date-parts" : [ [ "0" ] ] }, "title" : "Apache Ivy Documentation", "type" : "article-journal" }, "uris" : [ "http://www.mendeley.com/documents/?uuid=1f25268a-d116-397d-8f29-9b1a87f053fd" ] } ], "mendeley" : { "formattedCitation" : "[11]", "plainTextFormattedCitation" : "[11]", "previouslyFormattedCitation" : "[11]" }, "properties" : { "noteIndex" : 0 }, "schema" : "https://github.com/citation-style-language/schema/raw/master/csl-citation.json" }</w:instrText>
      </w:r>
      <w:r>
        <w:fldChar w:fldCharType="separate"/>
      </w:r>
      <w:r w:rsidR="009D6FB8" w:rsidRPr="009D6FB8">
        <w:rPr>
          <w:noProof/>
        </w:rPr>
        <w:t>[11]</w:t>
      </w:r>
      <w:r>
        <w:fldChar w:fldCharType="end"/>
      </w:r>
      <w:r>
        <w:t xml:space="preserve">. </w:t>
      </w:r>
    </w:p>
    <w:p w14:paraId="11B9809D" w14:textId="6E44640D" w:rsidR="00A867CD" w:rsidRDefault="00A867CD" w:rsidP="00DC46A8">
      <w:r>
        <w:t xml:space="preserve">Para más información de cómo se utilizan estas herramientas consultar el </w:t>
      </w:r>
      <w:r>
        <w:fldChar w:fldCharType="begin"/>
      </w:r>
      <w:r>
        <w:instrText xml:space="preserve"> REF _Ref451008497 \h </w:instrText>
      </w:r>
      <w:r>
        <w:fldChar w:fldCharType="separate"/>
      </w:r>
      <w:r w:rsidR="00F41806">
        <w:t>Anexo B – Manual de GeoCrawler</w:t>
      </w:r>
      <w:r>
        <w:fldChar w:fldCharType="end"/>
      </w:r>
      <w:r>
        <w:t>.</w:t>
      </w:r>
    </w:p>
    <w:p w14:paraId="245633B0" w14:textId="77777777" w:rsidR="00DC46A8" w:rsidRDefault="00DC46A8" w:rsidP="00DC46A8">
      <w:pPr>
        <w:pStyle w:val="Ttulo2"/>
        <w:numPr>
          <w:ilvl w:val="1"/>
          <w:numId w:val="1"/>
        </w:numPr>
      </w:pPr>
      <w:bookmarkStart w:id="76" w:name="_Ref451008477"/>
      <w:bookmarkStart w:id="77" w:name="_Toc451013010"/>
      <w:bookmarkStart w:id="78" w:name="_Toc453002192"/>
      <w:bookmarkStart w:id="79" w:name="_Toc454029421"/>
      <w:r>
        <w:lastRenderedPageBreak/>
        <w:t>Configuración de Nutch</w:t>
      </w:r>
      <w:bookmarkEnd w:id="76"/>
      <w:bookmarkEnd w:id="77"/>
      <w:bookmarkEnd w:id="78"/>
      <w:bookmarkEnd w:id="79"/>
    </w:p>
    <w:p w14:paraId="3CF36364" w14:textId="1B0F8260" w:rsidR="00772006" w:rsidRPr="00772006" w:rsidRDefault="00772006" w:rsidP="00772006">
      <w:r>
        <w:t>A parte de las modificaciones en forma de plugins que pueden ser realizadas para Nutch, es posible la configuración de gran cantidad de paramentos que también alteran su comportamiento.</w:t>
      </w:r>
    </w:p>
    <w:p w14:paraId="1A09BFBB" w14:textId="77777777" w:rsidR="00194AD1" w:rsidRDefault="00194AD1" w:rsidP="00C602F1">
      <w:pPr>
        <w:spacing w:after="0"/>
      </w:pPr>
      <w:r>
        <w:t>La configuración más importante de Nutch viene definida en los siguientes ficheros:</w:t>
      </w:r>
    </w:p>
    <w:p w14:paraId="6038DA5A" w14:textId="5361973E" w:rsidR="00194AD1" w:rsidRDefault="00194AD1" w:rsidP="00194AD1">
      <w:pPr>
        <w:pStyle w:val="Prrafodelista"/>
        <w:numPr>
          <w:ilvl w:val="0"/>
          <w:numId w:val="26"/>
        </w:numPr>
        <w:spacing w:before="0" w:after="0"/>
      </w:pPr>
      <w:r w:rsidRPr="00A53786">
        <w:rPr>
          <w:rStyle w:val="FicherosycarpetasCar"/>
        </w:rPr>
        <w:t>nutch-default.xml</w:t>
      </w:r>
      <w:r>
        <w:t xml:space="preserve"> </w:t>
      </w:r>
      <w:r>
        <w:sym w:font="Wingdings" w:char="F0E0"/>
      </w:r>
      <w:r w:rsidR="00772006">
        <w:t xml:space="preserve"> </w:t>
      </w:r>
      <w:r w:rsidR="00A53786">
        <w:t>Este fichero contiene los parámetros de configuración por defecto de Nutch. El formato de estos parámetros se explica en la sección</w:t>
      </w:r>
      <w:r w:rsidR="000E566C">
        <w:t xml:space="preserve">  </w:t>
      </w:r>
      <w:r w:rsidR="000E566C">
        <w:fldChar w:fldCharType="begin"/>
      </w:r>
      <w:r w:rsidR="000E566C">
        <w:instrText xml:space="preserve"> REF _Ref453618026 \r \h </w:instrText>
      </w:r>
      <w:r w:rsidR="000E566C">
        <w:fldChar w:fldCharType="separate"/>
      </w:r>
      <w:r w:rsidR="00F41806">
        <w:t>3.7.1</w:t>
      </w:r>
      <w:r w:rsidR="000E566C">
        <w:fldChar w:fldCharType="end"/>
      </w:r>
      <w:r w:rsidR="000E566C">
        <w:t>.</w:t>
      </w:r>
    </w:p>
    <w:p w14:paraId="2A6F09A7" w14:textId="001DA589" w:rsidR="00194AD1" w:rsidRDefault="00194AD1" w:rsidP="00DB3A94">
      <w:pPr>
        <w:pStyle w:val="Prrafodelista"/>
        <w:numPr>
          <w:ilvl w:val="0"/>
          <w:numId w:val="26"/>
        </w:numPr>
      </w:pPr>
      <w:r w:rsidRPr="00DB3A94">
        <w:rPr>
          <w:rStyle w:val="FicherosycarpetasCar"/>
        </w:rPr>
        <w:t>nutch-site.xml</w:t>
      </w:r>
      <w:r>
        <w:t xml:space="preserve"> </w:t>
      </w:r>
      <w:r>
        <w:sym w:font="Wingdings" w:char="F0E0"/>
      </w:r>
      <w:r>
        <w:t xml:space="preserve"> </w:t>
      </w:r>
      <w:r w:rsidR="00A53786">
        <w:t>En este fichero se pueden añadir nuevos parámetros o editar los que vienen por defecto en Nutch</w:t>
      </w:r>
      <w:r w:rsidR="00772006">
        <w:t>.</w:t>
      </w:r>
    </w:p>
    <w:p w14:paraId="5AB43B1F" w14:textId="6B994DAF" w:rsidR="00194AD1" w:rsidRDefault="00194AD1" w:rsidP="00A53786">
      <w:pPr>
        <w:pStyle w:val="Prrafodelista"/>
        <w:numPr>
          <w:ilvl w:val="0"/>
          <w:numId w:val="26"/>
        </w:numPr>
        <w:spacing w:before="0" w:after="0"/>
      </w:pPr>
      <w:r w:rsidRPr="00A53786">
        <w:rPr>
          <w:rStyle w:val="FicherosycarpetasCar"/>
        </w:rPr>
        <w:t>parse-plugins.xml</w:t>
      </w:r>
      <w:r>
        <w:t xml:space="preserve"> </w:t>
      </w:r>
      <w:r w:rsidR="00A53786">
        <w:sym w:font="Wingdings" w:char="F0E0"/>
      </w:r>
      <w:r w:rsidR="00A53786">
        <w:t xml:space="preserve"> Sirve para definir qué </w:t>
      </w:r>
      <w:r w:rsidR="00A53786">
        <w:rPr>
          <w:i/>
        </w:rPr>
        <w:t>parser</w:t>
      </w:r>
      <w:r w:rsidR="00A53786">
        <w:t xml:space="preserve"> actúa dependiendo del tipo de contenido de la página (</w:t>
      </w:r>
      <w:r w:rsidR="00A53786" w:rsidRPr="00A53786">
        <w:t>application/xml</w:t>
      </w:r>
      <w:r w:rsidR="00A53786">
        <w:t xml:space="preserve">, </w:t>
      </w:r>
      <w:r w:rsidR="00A53786" w:rsidRPr="00A53786">
        <w:t>text/</w:t>
      </w:r>
      <w:r w:rsidR="00342D8D" w:rsidRPr="00A53786">
        <w:t>html</w:t>
      </w:r>
      <w:r w:rsidR="00342D8D">
        <w:t>, …</w:t>
      </w:r>
      <w:r w:rsidR="00A53786">
        <w:t xml:space="preserve">) </w:t>
      </w:r>
      <w:r w:rsidR="00772006">
        <w:t>.</w:t>
      </w:r>
    </w:p>
    <w:p w14:paraId="4F4D0494" w14:textId="77777777" w:rsidR="00194AD1" w:rsidRPr="00194AD1" w:rsidRDefault="00194AD1" w:rsidP="00194AD1">
      <w:pPr>
        <w:pStyle w:val="Prrafodelista"/>
        <w:numPr>
          <w:ilvl w:val="0"/>
          <w:numId w:val="26"/>
        </w:numPr>
        <w:spacing w:before="0" w:after="0"/>
      </w:pPr>
      <w:r w:rsidRPr="00A53786">
        <w:rPr>
          <w:rStyle w:val="FicherosycarpetasCar"/>
        </w:rPr>
        <w:t>regex-urlfilter.txt</w:t>
      </w:r>
      <w:r>
        <w:t xml:space="preserve"> </w:t>
      </w:r>
      <w:r>
        <w:sym w:font="Wingdings" w:char="F0E0"/>
      </w:r>
      <w:r w:rsidR="00A53786">
        <w:t xml:space="preserve"> Se pueden definir expresiones regulares para filtrar las URLs. Si la URL coincide con una de las expresiones regulares en este fichero</w:t>
      </w:r>
      <w:r w:rsidR="00772006">
        <w:t>, no se procesa.</w:t>
      </w:r>
    </w:p>
    <w:p w14:paraId="58B58651" w14:textId="77777777" w:rsidR="003A31B9" w:rsidRDefault="00A53786" w:rsidP="00A53786">
      <w:pPr>
        <w:pStyle w:val="Ttulo3"/>
        <w:numPr>
          <w:ilvl w:val="2"/>
          <w:numId w:val="1"/>
        </w:numPr>
        <w:ind w:left="1080"/>
      </w:pPr>
      <w:bookmarkStart w:id="80" w:name="_Ref453618026"/>
      <w:bookmarkStart w:id="81" w:name="_Toc454029422"/>
      <w:r>
        <w:t>Parámetros de configuración</w:t>
      </w:r>
      <w:bookmarkEnd w:id="80"/>
      <w:bookmarkEnd w:id="81"/>
    </w:p>
    <w:p w14:paraId="518E2EF0" w14:textId="0F99AF6B" w:rsidR="00772006" w:rsidRDefault="00772006" w:rsidP="00772006">
      <w:r>
        <w:t xml:space="preserve">Los parámetros de configuración se </w:t>
      </w:r>
      <w:r w:rsidR="00C602F1">
        <w:t>definen</w:t>
      </w:r>
      <w:r>
        <w:t xml:space="preserve"> en un fichero XML y tienen la siguiente forma:</w:t>
      </w:r>
    </w:p>
    <w:bookmarkStart w:id="82" w:name="_MON_1527345638"/>
    <w:bookmarkEnd w:id="82"/>
    <w:p w14:paraId="46186078" w14:textId="6C9C41E0" w:rsidR="00772006" w:rsidRDefault="00260FDB" w:rsidP="00A53786">
      <w:r>
        <w:object w:dxaOrig="8504" w:dyaOrig="1074" w14:anchorId="0C642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53.25pt" o:ole="">
            <v:imagedata r:id="rId26" o:title=""/>
          </v:shape>
          <o:OLEObject Type="Embed" ProgID="Word.OpenDocumentText.12" ShapeID="_x0000_i1025" DrawAspect="Content" ObjectID="_1527783464" r:id="rId27"/>
        </w:object>
      </w:r>
      <w:r w:rsidR="00772006">
        <w:t>Como se puede ver, la definición de una propiedad viene dada por un nombre y un valor, también es posible añadir una descripción como se puede ver en el ejemplo de abajo.</w:t>
      </w:r>
    </w:p>
    <w:bookmarkStart w:id="83" w:name="_MON_1527345797"/>
    <w:bookmarkEnd w:id="83"/>
    <w:p w14:paraId="3039BE20" w14:textId="2A52EB5E" w:rsidR="00772006" w:rsidRDefault="00260FDB" w:rsidP="00A53786">
      <w:r>
        <w:object w:dxaOrig="8504" w:dyaOrig="1343" w14:anchorId="7A7AF920">
          <v:shape id="_x0000_i1026" type="#_x0000_t75" style="width:425.25pt;height:66.75pt" o:ole="">
            <v:imagedata r:id="rId28" o:title=""/>
          </v:shape>
          <o:OLEObject Type="Embed" ProgID="Word.OpenDocumentText.12" ShapeID="_x0000_i1026" DrawAspect="Content" ObjectID="_1527783465" r:id="rId29"/>
        </w:object>
      </w:r>
    </w:p>
    <w:p w14:paraId="323FA5FF" w14:textId="77777777" w:rsidR="0019136B" w:rsidRDefault="0019136B" w:rsidP="0019136B">
      <w:pPr>
        <w:pStyle w:val="Ttulo3"/>
        <w:numPr>
          <w:ilvl w:val="2"/>
          <w:numId w:val="1"/>
        </w:numPr>
        <w:ind w:left="1080"/>
      </w:pPr>
      <w:bookmarkStart w:id="84" w:name="_Toc454029423"/>
      <w:r>
        <w:t>Parámetros propios</w:t>
      </w:r>
      <w:bookmarkEnd w:id="84"/>
    </w:p>
    <w:p w14:paraId="3534908A" w14:textId="56F1F05E" w:rsidR="00B0076A" w:rsidRDefault="0019136B" w:rsidP="0019136B">
      <w:pPr>
        <w:rPr>
          <w:rStyle w:val="FicherosycarpetasCar"/>
        </w:rPr>
      </w:pPr>
      <w:r>
        <w:t xml:space="preserve">Como se ha comentado, en el fichero </w:t>
      </w:r>
      <w:r w:rsidRPr="00A53786">
        <w:rPr>
          <w:rStyle w:val="FicherosycarpetasCar"/>
        </w:rPr>
        <w:t>nutch-site.xml</w:t>
      </w:r>
      <w:r w:rsidRPr="0019136B">
        <w:t xml:space="preserve"> </w:t>
      </w:r>
      <w:r>
        <w:t xml:space="preserve">se pueden definir propiedades para ser usadas en los </w:t>
      </w:r>
      <w:r>
        <w:rPr>
          <w:i/>
        </w:rPr>
        <w:t>plugins.</w:t>
      </w:r>
      <w:r w:rsidR="00B0076A">
        <w:t xml:space="preserve"> </w:t>
      </w:r>
      <w:r w:rsidR="00247648" w:rsidRPr="00DB3A94">
        <w:t xml:space="preserve">Para </w:t>
      </w:r>
      <w:r>
        <w:t>leerlo desde el código en Java</w:t>
      </w:r>
      <w:r w:rsidR="00247648" w:rsidRPr="00247648">
        <w:rPr>
          <w:lang w:val="es-ES"/>
        </w:rPr>
        <w:t xml:space="preserve"> la clase donde se est</w:t>
      </w:r>
      <w:r w:rsidR="00247648">
        <w:rPr>
          <w:lang w:val="es-ES"/>
        </w:rPr>
        <w:t xml:space="preserve">á utilizando esta propiedad debe implementar la interfaz </w:t>
      </w:r>
      <w:r w:rsidR="00247648" w:rsidRPr="00247648">
        <w:rPr>
          <w:rStyle w:val="FicherosycarpetasCar"/>
        </w:rPr>
        <w:t>Configurable</w:t>
      </w:r>
      <w:r w:rsidR="00B0076A">
        <w:t>.</w:t>
      </w:r>
    </w:p>
    <w:p w14:paraId="53A37B06" w14:textId="1A9F3173" w:rsidR="0019136B" w:rsidRDefault="0019136B" w:rsidP="0019136B">
      <w:pPr>
        <w:rPr>
          <w:i/>
        </w:rPr>
      </w:pPr>
      <w:r w:rsidRPr="0019136B">
        <w:t>Por ejemplo, para la siguiente regla:</w:t>
      </w:r>
    </w:p>
    <w:bookmarkStart w:id="85" w:name="_MON_1527345943"/>
    <w:bookmarkEnd w:id="85"/>
    <w:p w14:paraId="6B6115A3" w14:textId="46C44392" w:rsidR="00194AD1" w:rsidRDefault="00260FDB" w:rsidP="00DC7DD8">
      <w:r>
        <w:object w:dxaOrig="8504" w:dyaOrig="1343" w14:anchorId="32CEC1EA">
          <v:shape id="_x0000_i1027" type="#_x0000_t75" style="width:425.25pt;height:66.75pt" o:ole="">
            <v:imagedata r:id="rId30" o:title=""/>
          </v:shape>
          <o:OLEObject Type="Embed" ProgID="Word.OpenDocumentText.12" ShapeID="_x0000_i1027" DrawAspect="Content" ObjectID="_1527783466" r:id="rId31"/>
        </w:object>
      </w:r>
      <w:r w:rsidR="0019136B">
        <w:t>Desde el código se leería así:</w:t>
      </w:r>
    </w:p>
    <w:bookmarkStart w:id="86" w:name="_MON_1527409160"/>
    <w:bookmarkEnd w:id="86"/>
    <w:p w14:paraId="0687F5EB" w14:textId="3EE7618B" w:rsidR="0019136B" w:rsidRPr="00DB3A94" w:rsidRDefault="00C602F1" w:rsidP="00C602F1">
      <w:pPr>
        <w:jc w:val="center"/>
        <w:rPr>
          <w:lang w:val="es-ES"/>
        </w:rPr>
      </w:pPr>
      <w:r>
        <w:rPr>
          <w:lang w:val="en-US"/>
        </w:rPr>
        <w:object w:dxaOrig="8504" w:dyaOrig="227" w14:anchorId="40F20201">
          <v:shape id="_x0000_i1028" type="#_x0000_t75" style="width:504.75pt;height:12pt" o:ole="">
            <v:imagedata r:id="rId32" o:title=""/>
          </v:shape>
          <o:OLEObject Type="Embed" ProgID="Word.OpenDocumentText.12" ShapeID="_x0000_i1028" DrawAspect="Content" ObjectID="_1527783467" r:id="rId33"/>
        </w:object>
      </w:r>
    </w:p>
    <w:p w14:paraId="30A6CDD5" w14:textId="377EC82E" w:rsidR="003A31B9" w:rsidRPr="00247648" w:rsidRDefault="0019136B" w:rsidP="00DC7DD8">
      <w:pPr>
        <w:rPr>
          <w:lang w:val="es-ES"/>
        </w:rPr>
      </w:pPr>
      <w:r>
        <w:rPr>
          <w:lang w:val="es-ES"/>
        </w:rPr>
        <w:lastRenderedPageBreak/>
        <w:t xml:space="preserve">El primer paramento del método </w:t>
      </w:r>
      <w:r w:rsidRPr="0019136B">
        <w:rPr>
          <w:rFonts w:ascii="Consolas" w:hAnsi="Consolas"/>
          <w:lang w:val="es-ES"/>
        </w:rPr>
        <w:t>getInt</w:t>
      </w:r>
      <w:r>
        <w:rPr>
          <w:lang w:val="es-ES"/>
        </w:rPr>
        <w:t xml:space="preserve"> es el nombre de la propiedad y el segundo es el valor por defecto si no se ha podido leer.</w:t>
      </w:r>
    </w:p>
    <w:p w14:paraId="0A332485" w14:textId="77777777" w:rsidR="003A31B9" w:rsidRDefault="003A31B9" w:rsidP="003A31B9">
      <w:pPr>
        <w:pStyle w:val="Ttulo1"/>
        <w:numPr>
          <w:ilvl w:val="0"/>
          <w:numId w:val="1"/>
        </w:numPr>
      </w:pPr>
      <w:bookmarkStart w:id="87" w:name="_Toc451013011"/>
      <w:bookmarkStart w:id="88" w:name="_Toc453002193"/>
      <w:bookmarkStart w:id="89" w:name="_Toc454029424"/>
      <w:r>
        <w:lastRenderedPageBreak/>
        <w:t>GeoCrawler</w:t>
      </w:r>
      <w:bookmarkEnd w:id="87"/>
      <w:bookmarkEnd w:id="88"/>
      <w:bookmarkEnd w:id="89"/>
    </w:p>
    <w:p w14:paraId="0EB1BD26" w14:textId="643BD40A" w:rsidR="00836924" w:rsidRDefault="00DC46A8" w:rsidP="00DC46A8">
      <w:r>
        <w:t xml:space="preserve">GeoCrawler es el nombre del </w:t>
      </w:r>
      <w:r>
        <w:rPr>
          <w:i/>
        </w:rPr>
        <w:t>crawler</w:t>
      </w:r>
      <w:r>
        <w:t xml:space="preserve"> que ha sido desarrollado a lo largo de este trabajo. GeoCrawler es un </w:t>
      </w:r>
      <w:r>
        <w:rPr>
          <w:i/>
        </w:rPr>
        <w:t>crawler</w:t>
      </w:r>
      <w:r>
        <w:t xml:space="preserve"> enfocado al descubrimiento de información geográfica por una parte y su posterior análisis y almacenamiento. </w:t>
      </w:r>
      <w:r w:rsidR="00836924">
        <w:t xml:space="preserve">El objetivo de este </w:t>
      </w:r>
      <w:r w:rsidR="00836924">
        <w:rPr>
          <w:i/>
        </w:rPr>
        <w:t>crawler</w:t>
      </w:r>
      <w:r w:rsidR="00836924">
        <w:t xml:space="preserve"> enfocado es el de encontrar archivos de descripción de servicios geoespaciales. Estos servicios ofrecen una gran cantidad de información. </w:t>
      </w:r>
    </w:p>
    <w:p w14:paraId="05A32FA8" w14:textId="5C5F89E1" w:rsidR="00836924" w:rsidRDefault="00836924" w:rsidP="00836924">
      <w:r>
        <w:t>En concreto, en este trabajo se ha tratado la búsqueda de documentos de descripción de servicios definidos por OGC</w:t>
      </w:r>
      <w:r w:rsidRPr="000E566C">
        <w:rPr>
          <w:rStyle w:val="Refdenotaalpie"/>
        </w:rPr>
        <w:footnoteReference w:id="11"/>
      </w:r>
      <w:r>
        <w:t xml:space="preserve">.  Estos documentos son </w:t>
      </w:r>
      <w:r w:rsidRPr="00095AE2">
        <w:t>WPS</w:t>
      </w:r>
      <w:r>
        <w:t xml:space="preserve">, WCTS, WMS, WMTS, </w:t>
      </w:r>
      <w:r w:rsidR="00B53F0A">
        <w:t xml:space="preserve">WFS, </w:t>
      </w:r>
      <w:r>
        <w:t xml:space="preserve">WCS y CSW. </w:t>
      </w:r>
    </w:p>
    <w:p w14:paraId="0A6049EB" w14:textId="77777777" w:rsidR="00836924" w:rsidRDefault="00836924" w:rsidP="00836924">
      <w:pPr>
        <w:pStyle w:val="Ttulo2"/>
        <w:numPr>
          <w:ilvl w:val="1"/>
          <w:numId w:val="1"/>
        </w:numPr>
      </w:pPr>
      <w:bookmarkStart w:id="90" w:name="_Toc453002194"/>
      <w:bookmarkStart w:id="91" w:name="_Toc454029425"/>
      <w:r>
        <w:t>Documentos OGC</w:t>
      </w:r>
      <w:bookmarkEnd w:id="90"/>
      <w:bookmarkEnd w:id="91"/>
    </w:p>
    <w:p w14:paraId="01A89314" w14:textId="77777777" w:rsidR="003B1186" w:rsidRDefault="008655D9" w:rsidP="0062563E">
      <w:r>
        <w:t>La OGC es una organización internacional sin ánimo de lucro que se encarga de la realización de estándares abiertos de calidad para la comunidad geoespacial.</w:t>
      </w:r>
      <w:r w:rsidR="00B0076A">
        <w:t xml:space="preserve"> </w:t>
      </w:r>
      <w:r>
        <w:t>Estos estándares son realizados a través de un proceso de consenso y están abiertos gratuitamente para cualquier persona que quiera mejorar el mundo de los datos geoespaciales.</w:t>
      </w:r>
      <w:r w:rsidR="00B0076A">
        <w:t xml:space="preserve"> </w:t>
      </w:r>
    </w:p>
    <w:p w14:paraId="61D3C3B7" w14:textId="7054D627" w:rsidR="003B1186" w:rsidRDefault="008655D9" w:rsidP="0062563E">
      <w:r>
        <w:t>Los estándares de OGC son usados en una gran cantidad de dominios incluidos medio ambiente, defensa, salud, agricultura, meteorología, desarrollo sostenible y muchos más.</w:t>
      </w:r>
      <w:r w:rsidR="00B0076A">
        <w:t xml:space="preserve"> </w:t>
      </w:r>
      <w:r>
        <w:t xml:space="preserve">Estos estándares son documentos técnicos que detallan interfaces o codificaciones. </w:t>
      </w:r>
    </w:p>
    <w:p w14:paraId="10E6214C" w14:textId="13524DD2" w:rsidR="009C481F" w:rsidRPr="00A81868" w:rsidRDefault="008655D9" w:rsidP="0062563E">
      <w:pPr>
        <w:rPr>
          <w:lang w:val="es-ES"/>
        </w:rPr>
      </w:pPr>
      <w:r>
        <w:t xml:space="preserve">Los </w:t>
      </w:r>
      <w:r w:rsidR="00EA74D8">
        <w:t>desarrolladores</w:t>
      </w:r>
      <w:r>
        <w:t xml:space="preserve"> de software usan este tipo de documentos para </w:t>
      </w:r>
      <w:r w:rsidR="00EA74D8">
        <w:t>construir</w:t>
      </w:r>
      <w:r>
        <w:t xml:space="preserve"> interfaces abiertas </w:t>
      </w:r>
      <w:r w:rsidR="00EA74D8">
        <w:t>para sus productos y servicios.</w:t>
      </w:r>
      <w:r w:rsidR="003B1186">
        <w:t xml:space="preserve"> Para complementar esto se puede consultar información más completa en </w:t>
      </w:r>
      <w:r w:rsidR="003B1186">
        <w:fldChar w:fldCharType="begin"/>
      </w:r>
      <w:r w:rsidR="003B1186">
        <w:instrText xml:space="preserve"> REF _Ref452752476 \h </w:instrText>
      </w:r>
      <w:r w:rsidR="003B1186">
        <w:fldChar w:fldCharType="separate"/>
      </w:r>
      <w:r w:rsidR="00F41806">
        <w:t>Anexo C – Tipos de recursos OGC</w:t>
      </w:r>
      <w:r w:rsidR="003B1186">
        <w:fldChar w:fldCharType="end"/>
      </w:r>
      <w:r w:rsidR="003B1186">
        <w:t>.</w:t>
      </w:r>
    </w:p>
    <w:p w14:paraId="67980E17" w14:textId="77777777" w:rsidR="009C481F" w:rsidRDefault="009C481F" w:rsidP="009C481F">
      <w:pPr>
        <w:pStyle w:val="Ttulo2"/>
        <w:numPr>
          <w:ilvl w:val="1"/>
          <w:numId w:val="1"/>
        </w:numPr>
        <w:rPr>
          <w:lang w:val="en-US"/>
        </w:rPr>
      </w:pPr>
      <w:bookmarkStart w:id="92" w:name="_Toc453002202"/>
      <w:bookmarkStart w:id="93" w:name="_Toc454029426"/>
      <w:r>
        <w:rPr>
          <w:lang w:val="en-US"/>
        </w:rPr>
        <w:t>Modificaciones</w:t>
      </w:r>
      <w:bookmarkEnd w:id="92"/>
      <w:bookmarkEnd w:id="93"/>
    </w:p>
    <w:p w14:paraId="10E5CCDC" w14:textId="242B360A" w:rsidR="00194AD1" w:rsidRDefault="008C271B" w:rsidP="004A389F">
      <w:r w:rsidRPr="008C271B">
        <w:rPr>
          <w:lang w:val="es-ES"/>
        </w:rPr>
        <w:t>A</w:t>
      </w:r>
      <w:r>
        <w:rPr>
          <w:lang w:val="es-ES"/>
        </w:rPr>
        <w:t>nteriormente e</w:t>
      </w:r>
      <w:r w:rsidR="00C41601">
        <w:t>n esta memoria se ha</w:t>
      </w:r>
      <w:r>
        <w:t xml:space="preserve"> explicado la posibilidad de incluir </w:t>
      </w:r>
      <w:r w:rsidR="00C41601" w:rsidRPr="00C41601">
        <w:rPr>
          <w:i/>
        </w:rPr>
        <w:t>plugins</w:t>
      </w:r>
      <w:r w:rsidR="00C41601">
        <w:t xml:space="preserve"> en el flujo </w:t>
      </w:r>
      <w:r>
        <w:t>habitual</w:t>
      </w:r>
      <w:r w:rsidR="00C41601">
        <w:t xml:space="preserve"> de Nutch. Se han incluido varias modificaciones para conseguir el comportamiento deseado del crawler.</w:t>
      </w:r>
      <w:r w:rsidR="00011D83">
        <w:t xml:space="preserve"> </w:t>
      </w:r>
      <w:r w:rsidR="00194AD1">
        <w:t xml:space="preserve">Los plugins que van a ser usados en la ejecución del </w:t>
      </w:r>
      <w:r w:rsidR="00194AD1">
        <w:rPr>
          <w:i/>
        </w:rPr>
        <w:t>crawler</w:t>
      </w:r>
      <w:r w:rsidR="00194AD1">
        <w:t xml:space="preserve"> se pueden especificar en el fichero de configuración</w:t>
      </w:r>
      <w:r w:rsidR="00EF427B">
        <w:t xml:space="preserve"> </w:t>
      </w:r>
      <w:r w:rsidR="00EF427B" w:rsidRPr="00DB3A94">
        <w:rPr>
          <w:rStyle w:val="FicherosycarpetasCar"/>
        </w:rPr>
        <w:t>n</w:t>
      </w:r>
      <w:r w:rsidR="00194AD1" w:rsidRPr="00DB3A94">
        <w:rPr>
          <w:rStyle w:val="FicherosycarpetasCar"/>
        </w:rPr>
        <w:t>utch-site.xml</w:t>
      </w:r>
      <w:r w:rsidR="00194AD1">
        <w:t xml:space="preserve"> modificando la regla </w:t>
      </w:r>
      <w:r w:rsidR="00194AD1" w:rsidRPr="00DB3A94">
        <w:rPr>
          <w:rStyle w:val="FicherosycarpetasCar"/>
        </w:rPr>
        <w:t>plugin.includes</w:t>
      </w:r>
      <w:r w:rsidR="00194AD1">
        <w:t>.</w:t>
      </w:r>
      <w:r w:rsidR="00011D83">
        <w:t xml:space="preserve"> </w:t>
      </w:r>
      <w:r w:rsidR="00194AD1">
        <w:t>El estado de la regla con todos los pl</w:t>
      </w:r>
      <w:r w:rsidR="008E2954">
        <w:t>ugins añadidos se puede ver en el</w:t>
      </w:r>
      <w:r w:rsidR="00D4323F">
        <w:t xml:space="preserve"> </w:t>
      </w:r>
      <w:r w:rsidR="00726AA1">
        <w:fldChar w:fldCharType="begin"/>
      </w:r>
      <w:r w:rsidR="00726AA1">
        <w:instrText xml:space="preserve"> REF _Ref453955649 \h </w:instrText>
      </w:r>
      <w:r w:rsidR="00726AA1">
        <w:fldChar w:fldCharType="separate"/>
      </w:r>
      <w:r w:rsidR="00F41806">
        <w:t xml:space="preserve">Ejemplo </w:t>
      </w:r>
      <w:r w:rsidR="00F41806">
        <w:rPr>
          <w:noProof/>
        </w:rPr>
        <w:t>4</w:t>
      </w:r>
      <w:r w:rsidR="00726AA1">
        <w:fldChar w:fldCharType="end"/>
      </w:r>
      <w:r>
        <w:t>.</w:t>
      </w:r>
    </w:p>
    <w:bookmarkStart w:id="94" w:name="_MON_1527696985"/>
    <w:bookmarkEnd w:id="94"/>
    <w:p w14:paraId="409BFA8A" w14:textId="5D9E976C" w:rsidR="00726AA1" w:rsidRDefault="00726AA1" w:rsidP="00726AA1">
      <w:pPr>
        <w:keepNext/>
      </w:pPr>
      <w:r>
        <w:object w:dxaOrig="8838" w:dyaOrig="4735" w14:anchorId="180F80BD">
          <v:shape id="_x0000_i1029" type="#_x0000_t75" style="width:441.75pt;height:237pt" o:ole="" o:bordertopcolor="this" o:borderleftcolor="this" o:borderbottomcolor="this" o:borderrightcolor="this">
            <v:imagedata r:id="rId34" o:title=""/>
            <w10:bordertop type="single" width="4"/>
            <w10:borderleft type="single" width="4"/>
            <w10:borderbottom type="single" width="4"/>
            <w10:borderright type="single" width="4"/>
          </v:shape>
          <o:OLEObject Type="Embed" ProgID="Word.OpenDocumentText.12" ShapeID="_x0000_i1029" DrawAspect="Content" ObjectID="_1527783468" r:id="rId35"/>
        </w:object>
      </w:r>
    </w:p>
    <w:p w14:paraId="3F3D1BF2" w14:textId="4622C509" w:rsidR="00915538" w:rsidRDefault="00726AA1" w:rsidP="00726AA1">
      <w:pPr>
        <w:pStyle w:val="Descripcin"/>
      </w:pPr>
      <w:bookmarkStart w:id="95" w:name="_Ref453955649"/>
      <w:r>
        <w:t xml:space="preserve">Ejemplo </w:t>
      </w:r>
      <w:r>
        <w:fldChar w:fldCharType="begin"/>
      </w:r>
      <w:r>
        <w:instrText xml:space="preserve"> SEQ Ejemplo \* ARABIC </w:instrText>
      </w:r>
      <w:r>
        <w:fldChar w:fldCharType="separate"/>
      </w:r>
      <w:r w:rsidR="00F41806">
        <w:rPr>
          <w:noProof/>
        </w:rPr>
        <w:t>4</w:t>
      </w:r>
      <w:r>
        <w:fldChar w:fldCharType="end"/>
      </w:r>
      <w:bookmarkEnd w:id="95"/>
    </w:p>
    <w:p w14:paraId="4B037773" w14:textId="4484CADE" w:rsidR="009D1148" w:rsidRDefault="00EF427B" w:rsidP="004A389F">
      <w:r>
        <w:t xml:space="preserve">En un apartado anterior se han explicado los distintos puntos de extensión a través de los cuales Nutch puede ser modificado. </w:t>
      </w:r>
      <w:r w:rsidR="00C41601">
        <w:t xml:space="preserve">A continuación, se va a explicar </w:t>
      </w:r>
      <w:r w:rsidR="009D1148">
        <w:t>qué</w:t>
      </w:r>
      <w:r w:rsidR="00C41601">
        <w:t xml:space="preserve"> puntos de extensión se han usado, por qué y cómo.</w:t>
      </w:r>
      <w:r w:rsidR="00011D83">
        <w:t xml:space="preserve"> </w:t>
      </w:r>
      <w:r w:rsidR="009D1148">
        <w:t>Para la realización de este trabajo se han modificado los siguientes</w:t>
      </w:r>
      <w:r w:rsidR="00D730EA">
        <w:t xml:space="preserve"> puntos de extensión</w:t>
      </w:r>
      <w:r w:rsidR="009D1148">
        <w:t>:</w:t>
      </w:r>
    </w:p>
    <w:p w14:paraId="5F0A47B3" w14:textId="77777777" w:rsidR="009D1148" w:rsidRDefault="007A546A" w:rsidP="00DB3A94">
      <w:pPr>
        <w:pStyle w:val="Listaconvietas2"/>
      </w:pPr>
      <w:r>
        <w:t>IndexWriter</w:t>
      </w:r>
    </w:p>
    <w:p w14:paraId="286D7E76" w14:textId="77777777" w:rsidR="007A546A" w:rsidRDefault="007A546A" w:rsidP="00DB3A94">
      <w:pPr>
        <w:pStyle w:val="Listaconvietas2"/>
      </w:pPr>
      <w:r>
        <w:t>ParseFilter</w:t>
      </w:r>
    </w:p>
    <w:p w14:paraId="0B9945F1" w14:textId="77777777" w:rsidR="007A546A" w:rsidRDefault="007A546A" w:rsidP="00DB3A94">
      <w:pPr>
        <w:pStyle w:val="Listaconvietas2"/>
      </w:pPr>
      <w:r>
        <w:t>IndexingFilter</w:t>
      </w:r>
    </w:p>
    <w:p w14:paraId="7C2B94C7" w14:textId="6F5B3558" w:rsidR="007668EB" w:rsidRDefault="007A546A" w:rsidP="00DB3A94">
      <w:pPr>
        <w:pStyle w:val="Listaconvietas2"/>
      </w:pPr>
      <w:r>
        <w:t>Scoring Filter</w:t>
      </w:r>
    </w:p>
    <w:p w14:paraId="2EF7856A" w14:textId="77777777" w:rsidR="00EF5C01" w:rsidRPr="004C77FC" w:rsidRDefault="00EF5C01" w:rsidP="00EF5C01">
      <w:pPr>
        <w:pStyle w:val="Ttulo3"/>
        <w:numPr>
          <w:ilvl w:val="2"/>
          <w:numId w:val="1"/>
        </w:numPr>
      </w:pPr>
      <w:bookmarkStart w:id="96" w:name="_Toc453002203"/>
      <w:bookmarkStart w:id="97" w:name="_Toc454029427"/>
      <w:r w:rsidRPr="004C77FC">
        <w:t>OgcParseFilter</w:t>
      </w:r>
      <w:bookmarkEnd w:id="96"/>
      <w:bookmarkEnd w:id="97"/>
    </w:p>
    <w:p w14:paraId="15C8D0AD" w14:textId="31EB523F" w:rsidR="00176069" w:rsidRDefault="00EF5C01" w:rsidP="007668EB">
      <w:r>
        <w:t xml:space="preserve">Vamos a empezar con el </w:t>
      </w:r>
      <w:r w:rsidRPr="00125678">
        <w:rPr>
          <w:i/>
        </w:rPr>
        <w:t>plugin</w:t>
      </w:r>
      <w:r>
        <w:t xml:space="preserve"> que explota el punto de extensión </w:t>
      </w:r>
      <w:r w:rsidR="00125678" w:rsidRPr="00125678">
        <w:rPr>
          <w:shd w:val="clear" w:color="auto" w:fill="FFFFFF" w:themeFill="background1"/>
        </w:rPr>
        <w:t>HtmlParseFilter</w:t>
      </w:r>
      <w:r>
        <w:t>. Esta extensión se ha utilizado por dos motivos muy importantes pero que no están relacionados entre sí.</w:t>
      </w:r>
    </w:p>
    <w:p w14:paraId="2BBF1B3F" w14:textId="053EEAF4" w:rsidR="00176069" w:rsidRPr="00176069" w:rsidRDefault="00176069" w:rsidP="007668EB">
      <w:r>
        <w:t xml:space="preserve">Este punto de extensión actual de filtro durante la fase de </w:t>
      </w:r>
      <w:r>
        <w:rPr>
          <w:i/>
        </w:rPr>
        <w:t>parse</w:t>
      </w:r>
      <w:r>
        <w:t xml:space="preserve"> por lo tanto es el punto ideal para analizar el contenido del documento que se esta procesando.</w:t>
      </w:r>
    </w:p>
    <w:p w14:paraId="296FC574" w14:textId="255F0A8D" w:rsidR="00EF5C01" w:rsidRDefault="00EF5C01" w:rsidP="007668EB">
      <w:r>
        <w:t xml:space="preserve">Debido a </w:t>
      </w:r>
      <w:r w:rsidR="00176069">
        <w:t xml:space="preserve">que la </w:t>
      </w:r>
      <w:r>
        <w:t xml:space="preserve">sección del flujo de trabajo de Nutch </w:t>
      </w:r>
      <w:r w:rsidR="00176069">
        <w:t xml:space="preserve">en la que </w:t>
      </w:r>
      <w:r w:rsidR="000A5566">
        <w:t>actúa</w:t>
      </w:r>
      <w:r w:rsidR="00176069">
        <w:t xml:space="preserve"> </w:t>
      </w:r>
      <w:r>
        <w:t>es clave para poder aprovechar y procesar en tiempo de ejecución los datos, se decidió utilizarla para detectar si el documento que se está procesando es un fichero OGC y, si lo es, extraer qué tipo de documento es y la versión del mismo.</w:t>
      </w:r>
    </w:p>
    <w:p w14:paraId="2A359564" w14:textId="5EA4EDFC" w:rsidR="0079539C" w:rsidRDefault="00EF5C01" w:rsidP="0079539C">
      <w:r>
        <w:t xml:space="preserve">La otra tarea que es realizada aquí es la de la extracción del </w:t>
      </w:r>
      <w:r w:rsidR="0079539C" w:rsidRPr="00EF5C01">
        <w:rPr>
          <w:i/>
        </w:rPr>
        <w:t>anchor</w:t>
      </w:r>
      <w:r w:rsidR="0079539C">
        <w:t xml:space="preserve"> de</w:t>
      </w:r>
      <w:r>
        <w:t xml:space="preserve"> los enlaces de salida que están contenidos en el documento que </w:t>
      </w:r>
      <w:r w:rsidR="0079539C">
        <w:t>está</w:t>
      </w:r>
      <w:r>
        <w:t xml:space="preserve"> siendo </w:t>
      </w:r>
      <w:r w:rsidR="0079539C">
        <w:t>procesado,</w:t>
      </w:r>
      <w:r>
        <w:t xml:space="preserve"> </w:t>
      </w:r>
      <w:r w:rsidR="0079539C">
        <w:t>así</w:t>
      </w:r>
      <w:r>
        <w:t xml:space="preserve"> como el contexto del mismo. Nosotros ente</w:t>
      </w:r>
      <w:r w:rsidR="0079539C">
        <w:t>n</w:t>
      </w:r>
      <w:r>
        <w:t xml:space="preserve">demos por contexto </w:t>
      </w:r>
      <w:r w:rsidR="0079539C">
        <w:t>del</w:t>
      </w:r>
      <w:r>
        <w:t xml:space="preserve"> </w:t>
      </w:r>
      <w:r w:rsidR="0079539C" w:rsidRPr="0079539C">
        <w:rPr>
          <w:i/>
        </w:rPr>
        <w:t>anchor</w:t>
      </w:r>
      <w:r w:rsidR="0079539C">
        <w:t xml:space="preserve"> a los caracteres más cercanos a este. Esta información será utilizada posteriormente en el cálculo del </w:t>
      </w:r>
      <w:r w:rsidR="0079539C">
        <w:rPr>
          <w:i/>
        </w:rPr>
        <w:t>score.</w:t>
      </w:r>
      <w:r w:rsidR="00011D83">
        <w:t xml:space="preserve"> </w:t>
      </w:r>
      <w:r w:rsidR="0079539C">
        <w:t>Como se ha comentado previamente, estos plugins se desarrollan implementando un punto de extensión, el cual viene representado por una interfaz de Java.</w:t>
      </w:r>
    </w:p>
    <w:p w14:paraId="70D982E4" w14:textId="2B5B7A81" w:rsidR="00711E64" w:rsidRPr="000263C7" w:rsidRDefault="0079539C" w:rsidP="00DB3A94">
      <w:pPr>
        <w:rPr>
          <w:shd w:val="clear" w:color="auto" w:fill="E7E6E6" w:themeFill="background2"/>
          <w:lang w:val="es-ES"/>
        </w:rPr>
      </w:pPr>
      <w:r>
        <w:t>En este caso la interfaz que se extiende</w:t>
      </w:r>
      <w:r w:rsidR="0045101F">
        <w:t xml:space="preserve"> es </w:t>
      </w:r>
      <w:r w:rsidR="0045101F" w:rsidRPr="001B4FA1">
        <w:rPr>
          <w:rStyle w:val="FicherosycarpetasCar"/>
          <w:shd w:val="clear" w:color="auto" w:fill="FFFFFF" w:themeFill="background1"/>
        </w:rPr>
        <w:t>HtmlParseFilter</w:t>
      </w:r>
      <w:r w:rsidR="0045101F" w:rsidRPr="00A56245">
        <w:t>.</w:t>
      </w:r>
    </w:p>
    <w:bookmarkStart w:id="98" w:name="_MON_1527697669"/>
    <w:bookmarkEnd w:id="98"/>
    <w:p w14:paraId="637F4D93" w14:textId="53992FFE" w:rsidR="009D2DC3" w:rsidRDefault="003C040D" w:rsidP="009D2DC3">
      <w:pPr>
        <w:keepNext/>
      </w:pPr>
      <w:r>
        <w:object w:dxaOrig="8504" w:dyaOrig="3958" w14:anchorId="4D859016">
          <v:shape id="_x0000_i1030" type="#_x0000_t75" style="width:425.25pt;height:198pt" o:ole="" o:bordertopcolor="this" o:borderleftcolor="this" o:borderbottomcolor="this" o:borderrightcolor="this">
            <v:imagedata r:id="rId36" o:title=""/>
            <w10:bordertop type="single" width="4"/>
            <w10:borderleft type="single" width="4"/>
            <w10:borderbottom type="single" width="4"/>
            <w10:borderright type="single" width="4"/>
          </v:shape>
          <o:OLEObject Type="Embed" ProgID="Word.OpenDocumentText.12" ShapeID="_x0000_i1030" DrawAspect="Content" ObjectID="_1527783469" r:id="rId37"/>
        </w:object>
      </w:r>
    </w:p>
    <w:p w14:paraId="25CFFE35" w14:textId="1CD4F026" w:rsidR="0045101F" w:rsidRPr="00DB3A94" w:rsidRDefault="009D2DC3" w:rsidP="009D2DC3">
      <w:pPr>
        <w:pStyle w:val="Descripcin"/>
        <w:rPr>
          <w:sz w:val="24"/>
          <w:shd w:val="clear" w:color="auto" w:fill="E7E6E6" w:themeFill="background2"/>
        </w:rPr>
      </w:pPr>
      <w:bookmarkStart w:id="99" w:name="_Toc453684237"/>
      <w:bookmarkStart w:id="100" w:name="_Toc453684869"/>
      <w:bookmarkStart w:id="101" w:name="_Ref453003779"/>
      <w:r>
        <w:t xml:space="preserve">Ejemplo </w:t>
      </w:r>
      <w:r>
        <w:fldChar w:fldCharType="begin"/>
      </w:r>
      <w:r>
        <w:instrText xml:space="preserve"> SEQ Ejemplo \* ARABIC </w:instrText>
      </w:r>
      <w:r>
        <w:fldChar w:fldCharType="separate"/>
      </w:r>
      <w:r w:rsidR="00F41806">
        <w:rPr>
          <w:noProof/>
        </w:rPr>
        <w:t>5</w:t>
      </w:r>
      <w:bookmarkEnd w:id="99"/>
      <w:bookmarkEnd w:id="100"/>
      <w:r>
        <w:fldChar w:fldCharType="end"/>
      </w:r>
      <w:bookmarkEnd w:id="101"/>
    </w:p>
    <w:p w14:paraId="486F3912" w14:textId="1B2C73D5" w:rsidR="00711E64" w:rsidRDefault="009D2DC3" w:rsidP="00711E64">
      <w:r>
        <w:t xml:space="preserve">Como se puede ver en </w:t>
      </w:r>
      <w:r w:rsidR="003C040D">
        <w:t xml:space="preserve">el </w:t>
      </w:r>
      <w:r w:rsidR="003C040D">
        <w:fldChar w:fldCharType="begin"/>
      </w:r>
      <w:r w:rsidR="003C040D">
        <w:instrText xml:space="preserve"> REF _Ref453003779 \h </w:instrText>
      </w:r>
      <w:r w:rsidR="003C040D">
        <w:fldChar w:fldCharType="separate"/>
      </w:r>
      <w:r w:rsidR="00F41806">
        <w:t xml:space="preserve">Ejemplo </w:t>
      </w:r>
      <w:r w:rsidR="00F41806">
        <w:rPr>
          <w:noProof/>
        </w:rPr>
        <w:t>5</w:t>
      </w:r>
      <w:r w:rsidR="003C040D">
        <w:fldChar w:fldCharType="end"/>
      </w:r>
      <w:r>
        <w:t>, e</w:t>
      </w:r>
      <w:r w:rsidR="00711E64">
        <w:t xml:space="preserve">sta interfaz tiene un método llamado </w:t>
      </w:r>
      <w:r w:rsidR="00711E64">
        <w:rPr>
          <w:i/>
        </w:rPr>
        <w:t>filter</w:t>
      </w:r>
      <w:r w:rsidR="00711E64">
        <w:t>. Dentro de este método se realiza la implementación que se desee. Para ello proporciona unos parámetros para ello.</w:t>
      </w:r>
    </w:p>
    <w:p w14:paraId="5100DB79" w14:textId="784AD2C8" w:rsidR="000C7370" w:rsidRDefault="00711E64" w:rsidP="00711E64">
      <w:pPr>
        <w:rPr>
          <w:i/>
        </w:rPr>
      </w:pPr>
      <w:r>
        <w:t xml:space="preserve">Los más relevantes son el </w:t>
      </w:r>
      <w:r w:rsidRPr="00711E64">
        <w:rPr>
          <w:i/>
        </w:rPr>
        <w:t xml:space="preserve">Content </w:t>
      </w:r>
      <w:r>
        <w:t xml:space="preserve">y el </w:t>
      </w:r>
      <w:r w:rsidRPr="00711E64">
        <w:rPr>
          <w:i/>
        </w:rPr>
        <w:t>ParseResult</w:t>
      </w:r>
      <w:r>
        <w:t xml:space="preserve">. </w:t>
      </w:r>
      <w:r w:rsidR="000C7370">
        <w:t xml:space="preserve">A través del </w:t>
      </w:r>
      <w:r w:rsidR="000C7370">
        <w:rPr>
          <w:i/>
        </w:rPr>
        <w:t>Content</w:t>
      </w:r>
      <w:r w:rsidR="000C7370">
        <w:t xml:space="preserve"> se puede acceder al contenido en texto plano de la página. Con </w:t>
      </w:r>
      <w:r w:rsidR="000C7370">
        <w:rPr>
          <w:i/>
        </w:rPr>
        <w:t>ParseResult</w:t>
      </w:r>
      <w:r w:rsidR="000C7370">
        <w:t xml:space="preserve"> contiene datos relevantes sobre la página que está siendo procesado como la URL. Este objeto también contiene los metadatos, a través de los cuales vamos a conseguir la persistencia de lo que extraigamos a lo largo de todo el proceso de </w:t>
      </w:r>
      <w:r w:rsidR="000C7370">
        <w:rPr>
          <w:i/>
        </w:rPr>
        <w:t>crawling</w:t>
      </w:r>
      <w:r w:rsidR="000C7370">
        <w:t xml:space="preserve">. Es decir, este objeto también actúa como la salida de </w:t>
      </w:r>
      <w:r w:rsidR="000C7370">
        <w:rPr>
          <w:i/>
        </w:rPr>
        <w:t>filter.</w:t>
      </w:r>
    </w:p>
    <w:p w14:paraId="28F08494" w14:textId="77777777" w:rsidR="000C7370" w:rsidRDefault="00B86701" w:rsidP="00B86701">
      <w:pPr>
        <w:pStyle w:val="Ttulo4"/>
      </w:pPr>
      <w:r>
        <w:t>Detector de OGC</w:t>
      </w:r>
    </w:p>
    <w:p w14:paraId="2C6B7386" w14:textId="67B6C040" w:rsidR="00024724" w:rsidRDefault="00B86701" w:rsidP="00B86701">
      <w:r>
        <w:t xml:space="preserve">Como se ha comentado antes la primera de las tareas que se realizan en este plugin es la detección del tipo de documento OGC. Esta detección solo se realiza si el tipo de contenido de la página es XML. </w:t>
      </w:r>
      <w:r w:rsidR="00011D83">
        <w:t xml:space="preserve"> </w:t>
      </w:r>
      <w:r w:rsidR="00024724">
        <w:t>Para ellos se extrae el nodo raíz del fichero XML para analizarlo en busca de datos que nos permitan establecer de qué tipo se tratan.</w:t>
      </w:r>
      <w:r w:rsidR="00011D83">
        <w:t xml:space="preserve"> </w:t>
      </w:r>
      <w:r w:rsidR="00024724">
        <w:t>A continuación, se pueden ver varios ejemplos de cabeceras para los distintos formatos de ficheros OGC.</w:t>
      </w:r>
    </w:p>
    <w:p w14:paraId="597BEED3" w14:textId="77777777" w:rsidR="00B53F0A" w:rsidRDefault="00B53F0A" w:rsidP="00B86701">
      <w:r>
        <w:t>Este es un ejemplo para WMS, en su versión 1.3.0.</w:t>
      </w:r>
    </w:p>
    <w:bookmarkStart w:id="102" w:name="_MON_1526663650"/>
    <w:bookmarkEnd w:id="102"/>
    <w:p w14:paraId="69E12980" w14:textId="21777CAA" w:rsidR="009D2DC3" w:rsidRDefault="003C040D" w:rsidP="00C602F1">
      <w:pPr>
        <w:keepNext/>
        <w:spacing w:after="0"/>
      </w:pPr>
      <w:r>
        <w:object w:dxaOrig="8504" w:dyaOrig="2725" w14:anchorId="3505B95A">
          <v:shape id="_x0000_i1031" type="#_x0000_t75" style="width:426pt;height:136.5pt" o:ole="">
            <v:imagedata r:id="rId38" o:title=""/>
          </v:shape>
          <o:OLEObject Type="Embed" ProgID="Word.OpenDocumentText.12" ShapeID="_x0000_i1031" DrawAspect="Content" ObjectID="_1527783470" r:id="rId39"/>
        </w:object>
      </w:r>
    </w:p>
    <w:p w14:paraId="7E01FECC" w14:textId="6A2821DF" w:rsidR="00B86701" w:rsidRDefault="009D2DC3" w:rsidP="009D2DC3">
      <w:pPr>
        <w:pStyle w:val="Descripcin"/>
      </w:pPr>
      <w:bookmarkStart w:id="103" w:name="_Toc453684238"/>
      <w:bookmarkStart w:id="104" w:name="_Toc453684870"/>
      <w:r>
        <w:t xml:space="preserve">Ejemplo </w:t>
      </w:r>
      <w:r>
        <w:fldChar w:fldCharType="begin"/>
      </w:r>
      <w:r>
        <w:instrText xml:space="preserve"> SEQ Ejemplo \* ARABIC </w:instrText>
      </w:r>
      <w:r>
        <w:fldChar w:fldCharType="separate"/>
      </w:r>
      <w:r w:rsidR="00F41806">
        <w:rPr>
          <w:noProof/>
        </w:rPr>
        <w:t>6</w:t>
      </w:r>
      <w:bookmarkEnd w:id="103"/>
      <w:bookmarkEnd w:id="104"/>
      <w:r>
        <w:fldChar w:fldCharType="end"/>
      </w:r>
    </w:p>
    <w:p w14:paraId="53AF352D" w14:textId="7BB35110" w:rsidR="00C47750" w:rsidRDefault="00C47750" w:rsidP="00C47750"/>
    <w:p w14:paraId="2939C06F" w14:textId="77777777" w:rsidR="00C47750" w:rsidRPr="00C47750" w:rsidRDefault="00C47750" w:rsidP="00C47750"/>
    <w:p w14:paraId="5A02FA27" w14:textId="77777777" w:rsidR="00B53F0A" w:rsidRDefault="00B53F0A" w:rsidP="00B86701">
      <w:r>
        <w:lastRenderedPageBreak/>
        <w:t>Ejemplo de CSW con versión 2.0.2.</w:t>
      </w:r>
    </w:p>
    <w:bookmarkStart w:id="105" w:name="_MON_1526668552"/>
    <w:bookmarkEnd w:id="105"/>
    <w:p w14:paraId="1E3A1ABC" w14:textId="77777777" w:rsidR="009D2DC3" w:rsidRDefault="00B53F0A" w:rsidP="00C602F1">
      <w:pPr>
        <w:keepNext/>
        <w:spacing w:after="0"/>
      </w:pPr>
      <w:r>
        <w:object w:dxaOrig="8504" w:dyaOrig="3339" w14:anchorId="37A47BBA">
          <v:shape id="_x0000_i1032" type="#_x0000_t75" style="width:426pt;height:166.5pt" o:ole="">
            <v:imagedata r:id="rId40" o:title=""/>
          </v:shape>
          <o:OLEObject Type="Embed" ProgID="Word.OpenDocumentText.12" ShapeID="_x0000_i1032" DrawAspect="Content" ObjectID="_1527783471" r:id="rId41"/>
        </w:object>
      </w:r>
    </w:p>
    <w:p w14:paraId="36205E70" w14:textId="3A932123" w:rsidR="00B53F0A" w:rsidRDefault="009D2DC3" w:rsidP="009D2DC3">
      <w:pPr>
        <w:pStyle w:val="Descripcin"/>
      </w:pPr>
      <w:bookmarkStart w:id="106" w:name="_Toc453684239"/>
      <w:bookmarkStart w:id="107" w:name="_Toc453684871"/>
      <w:r>
        <w:t xml:space="preserve">Ejemplo </w:t>
      </w:r>
      <w:r>
        <w:fldChar w:fldCharType="begin"/>
      </w:r>
      <w:r>
        <w:instrText xml:space="preserve"> SEQ Ejemplo \* ARABIC </w:instrText>
      </w:r>
      <w:r>
        <w:fldChar w:fldCharType="separate"/>
      </w:r>
      <w:r w:rsidR="00F41806">
        <w:rPr>
          <w:noProof/>
        </w:rPr>
        <w:t>7</w:t>
      </w:r>
      <w:bookmarkEnd w:id="106"/>
      <w:bookmarkEnd w:id="107"/>
      <w:r>
        <w:fldChar w:fldCharType="end"/>
      </w:r>
    </w:p>
    <w:p w14:paraId="12D3B4C0" w14:textId="77777777" w:rsidR="00782CE5" w:rsidRDefault="00782CE5" w:rsidP="00B86701">
      <w:r>
        <w:t>Ejemplo de WFS con versión 1.1.0.</w:t>
      </w:r>
    </w:p>
    <w:bookmarkStart w:id="108" w:name="_MON_1526668866"/>
    <w:bookmarkEnd w:id="108"/>
    <w:p w14:paraId="004476BD" w14:textId="77777777" w:rsidR="009D2DC3" w:rsidRDefault="00782CE5" w:rsidP="00C602F1">
      <w:pPr>
        <w:keepNext/>
        <w:spacing w:after="0"/>
      </w:pPr>
      <w:r>
        <w:object w:dxaOrig="8504" w:dyaOrig="4317" w14:anchorId="3C2B53BB">
          <v:shape id="_x0000_i1033" type="#_x0000_t75" style="width:426pt;height:3in" o:ole="">
            <v:imagedata r:id="rId42" o:title=""/>
          </v:shape>
          <o:OLEObject Type="Embed" ProgID="Word.OpenDocumentText.12" ShapeID="_x0000_i1033" DrawAspect="Content" ObjectID="_1527783472" r:id="rId43"/>
        </w:object>
      </w:r>
    </w:p>
    <w:p w14:paraId="5D8BE8B4" w14:textId="40564319" w:rsidR="00782CE5" w:rsidRDefault="009D2DC3" w:rsidP="009D2DC3">
      <w:pPr>
        <w:pStyle w:val="Descripcin"/>
      </w:pPr>
      <w:bookmarkStart w:id="109" w:name="_Toc453684240"/>
      <w:bookmarkStart w:id="110" w:name="_Toc453684872"/>
      <w:r>
        <w:t xml:space="preserve">Ejemplo </w:t>
      </w:r>
      <w:r>
        <w:fldChar w:fldCharType="begin"/>
      </w:r>
      <w:r>
        <w:instrText xml:space="preserve"> SEQ Ejemplo \* ARABIC </w:instrText>
      </w:r>
      <w:r>
        <w:fldChar w:fldCharType="separate"/>
      </w:r>
      <w:r w:rsidR="00F41806">
        <w:rPr>
          <w:noProof/>
        </w:rPr>
        <w:t>8</w:t>
      </w:r>
      <w:bookmarkEnd w:id="109"/>
      <w:bookmarkEnd w:id="110"/>
      <w:r>
        <w:fldChar w:fldCharType="end"/>
      </w:r>
    </w:p>
    <w:p w14:paraId="6C540BD2" w14:textId="77777777" w:rsidR="006A1CB5" w:rsidRPr="00B86701" w:rsidRDefault="006A1CB5" w:rsidP="00B86701">
      <w:r>
        <w:t>Ejemplo WCS con versión 2.0.1.</w:t>
      </w:r>
    </w:p>
    <w:bookmarkStart w:id="111" w:name="_Toc453684873"/>
    <w:bookmarkStart w:id="112" w:name="_MON_1526669358"/>
    <w:bookmarkEnd w:id="112"/>
    <w:p w14:paraId="1662A37B" w14:textId="77777777" w:rsidR="00C47750" w:rsidRDefault="002F5E3F" w:rsidP="00C47750">
      <w:pPr>
        <w:keepNext/>
      </w:pPr>
      <w:r>
        <w:object w:dxaOrig="8504" w:dyaOrig="3094" w14:anchorId="6537F982">
          <v:shape id="_x0000_i1034" type="#_x0000_t75" style="width:426pt;height:155.25pt" o:ole="">
            <v:imagedata r:id="rId44" o:title=""/>
          </v:shape>
          <o:OLEObject Type="Embed" ProgID="Word.OpenDocumentText.12" ShapeID="_x0000_i1034" DrawAspect="Content" ObjectID="_1527783473" r:id="rId45"/>
        </w:object>
      </w:r>
      <w:bookmarkEnd w:id="111"/>
    </w:p>
    <w:p w14:paraId="612669CB" w14:textId="4E4037BE" w:rsidR="00C47750" w:rsidRDefault="00C47750" w:rsidP="00C47750">
      <w:pPr>
        <w:pStyle w:val="Descripcin"/>
      </w:pPr>
      <w:r>
        <w:t xml:space="preserve">Ejemplo </w:t>
      </w:r>
      <w:r>
        <w:fldChar w:fldCharType="begin"/>
      </w:r>
      <w:r>
        <w:instrText xml:space="preserve"> SEQ Ejemplo \* ARABIC </w:instrText>
      </w:r>
      <w:r>
        <w:fldChar w:fldCharType="separate"/>
      </w:r>
      <w:r w:rsidR="00F41806">
        <w:rPr>
          <w:noProof/>
        </w:rPr>
        <w:t>9</w:t>
      </w:r>
      <w:r>
        <w:fldChar w:fldCharType="end"/>
      </w:r>
    </w:p>
    <w:p w14:paraId="2E9B1002" w14:textId="474629F7" w:rsidR="002F5E3F" w:rsidRDefault="00C47750" w:rsidP="00DB3A94">
      <w:pPr>
        <w:keepNext/>
      </w:pPr>
      <w:r>
        <w:lastRenderedPageBreak/>
        <w:t xml:space="preserve"> </w:t>
      </w:r>
    </w:p>
    <w:p w14:paraId="69C4BBD3" w14:textId="77777777" w:rsidR="00C47750" w:rsidRDefault="00C47750" w:rsidP="00DB3A94">
      <w:pPr>
        <w:keepNext/>
      </w:pPr>
    </w:p>
    <w:p w14:paraId="64A70FA6" w14:textId="77777777" w:rsidR="006A1CB5" w:rsidRDefault="006A1CB5" w:rsidP="006A1CB5">
      <w:r>
        <w:t>Ejemplo de WPS con versión 0.4.0.</w:t>
      </w:r>
    </w:p>
    <w:bookmarkStart w:id="113" w:name="_MON_1526669444"/>
    <w:bookmarkEnd w:id="113"/>
    <w:p w14:paraId="21E27C1F" w14:textId="77777777" w:rsidR="009D2DC3" w:rsidRDefault="006A1CB5" w:rsidP="00C602F1">
      <w:pPr>
        <w:keepNext/>
        <w:spacing w:after="0"/>
      </w:pPr>
      <w:r>
        <w:object w:dxaOrig="8504" w:dyaOrig="2116" w14:anchorId="2F6BE27E">
          <v:shape id="_x0000_i1035" type="#_x0000_t75" style="width:426pt;height:105.75pt" o:ole="">
            <v:imagedata r:id="rId46" o:title=""/>
          </v:shape>
          <o:OLEObject Type="Embed" ProgID="Word.OpenDocumentText.12" ShapeID="_x0000_i1035" DrawAspect="Content" ObjectID="_1527783474" r:id="rId47"/>
        </w:object>
      </w:r>
    </w:p>
    <w:p w14:paraId="08C07407" w14:textId="5764D739" w:rsidR="002F5E3F" w:rsidRDefault="009D2DC3" w:rsidP="009D2DC3">
      <w:pPr>
        <w:pStyle w:val="Descripcin"/>
      </w:pPr>
      <w:bookmarkStart w:id="114" w:name="_Toc453684241"/>
      <w:bookmarkStart w:id="115" w:name="_Toc453684874"/>
      <w:r>
        <w:t xml:space="preserve">Ejemplo </w:t>
      </w:r>
      <w:r>
        <w:fldChar w:fldCharType="begin"/>
      </w:r>
      <w:r>
        <w:instrText xml:space="preserve"> SEQ Ejemplo \* ARABIC </w:instrText>
      </w:r>
      <w:r>
        <w:fldChar w:fldCharType="separate"/>
      </w:r>
      <w:r w:rsidR="00F41806">
        <w:rPr>
          <w:noProof/>
        </w:rPr>
        <w:t>10</w:t>
      </w:r>
      <w:bookmarkEnd w:id="114"/>
      <w:bookmarkEnd w:id="115"/>
      <w:r>
        <w:fldChar w:fldCharType="end"/>
      </w:r>
    </w:p>
    <w:p w14:paraId="79628FF6" w14:textId="77777777" w:rsidR="004321AA" w:rsidRDefault="004321AA" w:rsidP="00711E64">
      <w:r>
        <w:t>Como estas existen otras cabeceras distintas dependiendo del tipo de documento. Analizándolas se puede saber de qué tipo se tratan.</w:t>
      </w:r>
    </w:p>
    <w:p w14:paraId="243A3747" w14:textId="77777777" w:rsidR="004321AA" w:rsidRDefault="004321AA" w:rsidP="004321AA">
      <w:pPr>
        <w:pStyle w:val="Ttulo4"/>
      </w:pPr>
      <w:r>
        <w:t>Anchor y contexto</w:t>
      </w:r>
    </w:p>
    <w:p w14:paraId="64CC9039" w14:textId="68FA4D43" w:rsidR="009D2DC3" w:rsidRDefault="00584AB4" w:rsidP="00DB3A94">
      <w:r>
        <w:t xml:space="preserve">Otra de las tareas principales que se realizan en este </w:t>
      </w:r>
      <w:r w:rsidRPr="009D2DC3">
        <w:rPr>
          <w:i/>
        </w:rPr>
        <w:t>plugin</w:t>
      </w:r>
      <w:r>
        <w:t xml:space="preserve"> es la extracción tanto del </w:t>
      </w:r>
      <w:r>
        <w:rPr>
          <w:i/>
        </w:rPr>
        <w:t>anchor</w:t>
      </w:r>
      <w:r>
        <w:t xml:space="preserve"> como de su contexto.</w:t>
      </w:r>
      <w:r w:rsidR="009D2DC3">
        <w:t xml:space="preserve"> Como se ha comentado al inicio de este apartado, el contexto es el conjunto de caracteres (contabilizando solo texto plano, es decir, sin etiquetas de XML o HTML) alrededor del </w:t>
      </w:r>
      <w:r w:rsidR="009D2DC3">
        <w:rPr>
          <w:i/>
        </w:rPr>
        <w:t xml:space="preserve">anchor. </w:t>
      </w:r>
      <w:r w:rsidR="00011D83">
        <w:t xml:space="preserve"> </w:t>
      </w:r>
      <w:r w:rsidR="009D2DC3">
        <w:t xml:space="preserve">El número de caracteres que se tienen en cuenta para el contexto se puede configurar en el fichero de configuración nutchsite.xml mediante la regla </w:t>
      </w:r>
      <w:r w:rsidR="009D2DC3" w:rsidRPr="001B4FA1">
        <w:rPr>
          <w:rStyle w:val="FicherosycarpetasCar"/>
        </w:rPr>
        <w:t>ogc.outlink.anchor.context</w:t>
      </w:r>
      <w:r w:rsidR="009D2DC3">
        <w:t xml:space="preserve">. </w:t>
      </w:r>
    </w:p>
    <w:bookmarkStart w:id="116" w:name="_MON_1526746106"/>
    <w:bookmarkEnd w:id="116"/>
    <w:p w14:paraId="39E5ADF2" w14:textId="77777777" w:rsidR="00F7520B" w:rsidRDefault="00F7520B" w:rsidP="00C602F1">
      <w:pPr>
        <w:keepNext/>
        <w:spacing w:after="0"/>
      </w:pPr>
      <w:r>
        <w:object w:dxaOrig="8504" w:dyaOrig="1209" w14:anchorId="58DCD5B0">
          <v:shape id="_x0000_i1036" type="#_x0000_t75" style="width:426pt;height:60pt" o:ole="">
            <v:imagedata r:id="rId48" o:title=""/>
          </v:shape>
          <o:OLEObject Type="Embed" ProgID="Word.OpenDocumentText.12" ShapeID="_x0000_i1036" DrawAspect="Content" ObjectID="_1527783475" r:id="rId49"/>
        </w:object>
      </w:r>
    </w:p>
    <w:p w14:paraId="3B4EF09C" w14:textId="0CC79D60" w:rsidR="009D2DC3" w:rsidRPr="009D2DC3" w:rsidRDefault="00F7520B" w:rsidP="00F7520B">
      <w:pPr>
        <w:pStyle w:val="Descripcin"/>
      </w:pPr>
      <w:bookmarkStart w:id="117" w:name="_Toc453684242"/>
      <w:bookmarkStart w:id="118" w:name="_Toc453684875"/>
      <w:bookmarkStart w:id="119" w:name="_Ref453004702"/>
      <w:r>
        <w:t xml:space="preserve">Ejemplo </w:t>
      </w:r>
      <w:r>
        <w:fldChar w:fldCharType="begin"/>
      </w:r>
      <w:r>
        <w:instrText xml:space="preserve"> SEQ Ejemplo \* ARABIC </w:instrText>
      </w:r>
      <w:r>
        <w:fldChar w:fldCharType="separate"/>
      </w:r>
      <w:r w:rsidR="00F41806">
        <w:rPr>
          <w:noProof/>
        </w:rPr>
        <w:t>11</w:t>
      </w:r>
      <w:bookmarkEnd w:id="117"/>
      <w:bookmarkEnd w:id="118"/>
      <w:r>
        <w:fldChar w:fldCharType="end"/>
      </w:r>
      <w:bookmarkEnd w:id="119"/>
    </w:p>
    <w:p w14:paraId="022E6D03" w14:textId="16EB1A58" w:rsidR="00F7520B" w:rsidRPr="00F7520B" w:rsidRDefault="00F7520B" w:rsidP="0013575C">
      <w:r>
        <w:t xml:space="preserve">En el </w:t>
      </w:r>
      <w:r>
        <w:fldChar w:fldCharType="begin"/>
      </w:r>
      <w:r>
        <w:instrText xml:space="preserve"> REF _Ref453004702 \h </w:instrText>
      </w:r>
      <w:r>
        <w:fldChar w:fldCharType="separate"/>
      </w:r>
      <w:r w:rsidR="00F41806">
        <w:t xml:space="preserve">Ejemplo </w:t>
      </w:r>
      <w:r w:rsidR="00F41806">
        <w:rPr>
          <w:noProof/>
        </w:rPr>
        <w:t>11</w:t>
      </w:r>
      <w:r>
        <w:fldChar w:fldCharType="end"/>
      </w:r>
      <w:r>
        <w:t xml:space="preserve"> se puede ver la configuración para que se seleccionen 30 caracteres hacia delante y 30 hacia atrás para formar el contexto.</w:t>
      </w:r>
      <w:r w:rsidR="00011D83">
        <w:t xml:space="preserve"> </w:t>
      </w:r>
      <w:r>
        <w:t>En la</w:t>
      </w:r>
      <w:r w:rsidR="002C097D">
        <w:t xml:space="preserve"> </w:t>
      </w:r>
      <w:r w:rsidR="002C097D">
        <w:fldChar w:fldCharType="begin"/>
      </w:r>
      <w:r w:rsidR="002C097D">
        <w:instrText xml:space="preserve"> REF _Ref454029072 \h </w:instrText>
      </w:r>
      <w:r w:rsidR="002C097D">
        <w:fldChar w:fldCharType="separate"/>
      </w:r>
      <w:r w:rsidR="00F41806">
        <w:t xml:space="preserve">Figura </w:t>
      </w:r>
      <w:r w:rsidR="00F41806">
        <w:rPr>
          <w:noProof/>
        </w:rPr>
        <w:t>5</w:t>
      </w:r>
      <w:r w:rsidR="00F41806">
        <w:t xml:space="preserve">: Ejemplo de </w:t>
      </w:r>
      <w:r w:rsidR="00F41806">
        <w:rPr>
          <w:i/>
        </w:rPr>
        <w:t>anchor</w:t>
      </w:r>
      <w:r w:rsidR="00F41806">
        <w:t xml:space="preserve"> y contexto</w:t>
      </w:r>
      <w:r w:rsidR="002C097D">
        <w:fldChar w:fldCharType="end"/>
      </w:r>
      <w:r>
        <w:t xml:space="preserve"> se puede ver un ejemplo donde la parte en rojo sería el </w:t>
      </w:r>
      <w:r>
        <w:rPr>
          <w:i/>
        </w:rPr>
        <w:t>anchor</w:t>
      </w:r>
      <w:r>
        <w:t xml:space="preserve"> del enlace. Por otro lado, la parte amarilla podría corresponder a el contexto de ese mismo </w:t>
      </w:r>
      <w:r>
        <w:rPr>
          <w:i/>
        </w:rPr>
        <w:t>anchor</w:t>
      </w:r>
      <w:r>
        <w:t xml:space="preserve">. </w:t>
      </w:r>
    </w:p>
    <w:p w14:paraId="6D27D333" w14:textId="77777777" w:rsidR="002C097D" w:rsidRDefault="00584AB4" w:rsidP="002C097D">
      <w:pPr>
        <w:keepNext/>
        <w:jc w:val="center"/>
      </w:pPr>
      <w:r w:rsidRPr="000654A6">
        <w:rPr>
          <w:noProof/>
          <w:bdr w:val="single" w:sz="12" w:space="0" w:color="auto"/>
          <w:shd w:val="clear" w:color="auto" w:fill="E7E6E6" w:themeFill="background2"/>
          <w:lang w:val="es-ES" w:eastAsia="es-ES"/>
        </w:rPr>
        <w:lastRenderedPageBreak/>
        <w:drawing>
          <wp:inline distT="0" distB="0" distL="0" distR="0" wp14:anchorId="146D0208" wp14:editId="34F3AA33">
            <wp:extent cx="3666744" cy="4586942"/>
            <wp:effectExtent l="0" t="0" r="0" b="444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c72b12469156acd07e163c20d2584ea.png"/>
                    <pic:cNvPicPr/>
                  </pic:nvPicPr>
                  <pic:blipFill>
                    <a:blip r:embed="rId50">
                      <a:extLst>
                        <a:ext uri="{28A0092B-C50C-407E-A947-70E740481C1C}">
                          <a14:useLocalDpi xmlns:a14="http://schemas.microsoft.com/office/drawing/2010/main" val="0"/>
                        </a:ext>
                      </a:extLst>
                    </a:blip>
                    <a:stretch>
                      <a:fillRect/>
                    </a:stretch>
                  </pic:blipFill>
                  <pic:spPr>
                    <a:xfrm>
                      <a:off x="0" y="0"/>
                      <a:ext cx="3670474" cy="4591608"/>
                    </a:xfrm>
                    <a:prstGeom prst="rect">
                      <a:avLst/>
                    </a:prstGeom>
                  </pic:spPr>
                </pic:pic>
              </a:graphicData>
            </a:graphic>
          </wp:inline>
        </w:drawing>
      </w:r>
    </w:p>
    <w:p w14:paraId="3531C11E" w14:textId="1AD77C86" w:rsidR="00921880" w:rsidRPr="002C097D" w:rsidRDefault="002C097D" w:rsidP="002C097D">
      <w:pPr>
        <w:pStyle w:val="Descripcin"/>
        <w:jc w:val="center"/>
      </w:pPr>
      <w:bookmarkStart w:id="120" w:name="_Ref454029072"/>
      <w:bookmarkStart w:id="121" w:name="_Toc454030216"/>
      <w:r>
        <w:t xml:space="preserve">Figura </w:t>
      </w:r>
      <w:r>
        <w:fldChar w:fldCharType="begin"/>
      </w:r>
      <w:r>
        <w:instrText xml:space="preserve"> SEQ Figura \* ARABIC </w:instrText>
      </w:r>
      <w:r>
        <w:fldChar w:fldCharType="separate"/>
      </w:r>
      <w:r w:rsidR="00F41806">
        <w:rPr>
          <w:noProof/>
        </w:rPr>
        <w:t>5</w:t>
      </w:r>
      <w:r>
        <w:fldChar w:fldCharType="end"/>
      </w:r>
      <w:r>
        <w:t xml:space="preserve">: Ejemplo de </w:t>
      </w:r>
      <w:r>
        <w:rPr>
          <w:i/>
        </w:rPr>
        <w:t>anchor</w:t>
      </w:r>
      <w:r>
        <w:t xml:space="preserve"> y contexto</w:t>
      </w:r>
      <w:bookmarkEnd w:id="120"/>
      <w:bookmarkEnd w:id="121"/>
    </w:p>
    <w:p w14:paraId="03E95EBF" w14:textId="77777777" w:rsidR="004C77FC" w:rsidRDefault="00F7520B" w:rsidP="00711E64">
      <w:pPr>
        <w:rPr>
          <w:i/>
        </w:rPr>
      </w:pPr>
      <w:r>
        <w:t xml:space="preserve">Estos elementos se guardan en los metadatos que acompañaran a este documento por todo el flujo de trabajo de Nutch. Será utilizado posteriormente en el cálculo del </w:t>
      </w:r>
      <w:r>
        <w:rPr>
          <w:i/>
        </w:rPr>
        <w:t>score.</w:t>
      </w:r>
    </w:p>
    <w:p w14:paraId="1A4284DB" w14:textId="30CD700A" w:rsidR="00583227" w:rsidRDefault="00C47750" w:rsidP="00C47750">
      <w:pPr>
        <w:keepNext/>
        <w:jc w:val="center"/>
      </w:pPr>
      <w:r w:rsidRPr="00096715">
        <w:rPr>
          <w:noProof/>
          <w:bdr w:val="single" w:sz="12" w:space="0" w:color="auto"/>
          <w:lang w:val="es-ES" w:eastAsia="es-ES"/>
        </w:rPr>
        <w:lastRenderedPageBreak/>
        <w:drawing>
          <wp:inline distT="0" distB="0" distL="0" distR="0" wp14:anchorId="54500F9D" wp14:editId="3D21EF3B">
            <wp:extent cx="4848225" cy="67818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gcParseFilter.png"/>
                    <pic:cNvPicPr/>
                  </pic:nvPicPr>
                  <pic:blipFill>
                    <a:blip r:embed="rId51">
                      <a:extLst>
                        <a:ext uri="{28A0092B-C50C-407E-A947-70E740481C1C}">
                          <a14:useLocalDpi xmlns:a14="http://schemas.microsoft.com/office/drawing/2010/main" val="0"/>
                        </a:ext>
                      </a:extLst>
                    </a:blip>
                    <a:stretch>
                      <a:fillRect/>
                    </a:stretch>
                  </pic:blipFill>
                  <pic:spPr>
                    <a:xfrm>
                      <a:off x="0" y="0"/>
                      <a:ext cx="4848225" cy="6781800"/>
                    </a:xfrm>
                    <a:prstGeom prst="rect">
                      <a:avLst/>
                    </a:prstGeom>
                  </pic:spPr>
                </pic:pic>
              </a:graphicData>
            </a:graphic>
          </wp:inline>
        </w:drawing>
      </w:r>
    </w:p>
    <w:p w14:paraId="04EF88C6" w14:textId="79DA09AD" w:rsidR="00936783" w:rsidRPr="00936783" w:rsidRDefault="00583227" w:rsidP="00583227">
      <w:pPr>
        <w:pStyle w:val="Descripcin"/>
        <w:jc w:val="center"/>
      </w:pPr>
      <w:bookmarkStart w:id="122" w:name="_Toc453684244"/>
      <w:bookmarkStart w:id="123" w:name="_Toc454030217"/>
      <w:r>
        <w:t xml:space="preserve">Figura </w:t>
      </w:r>
      <w:r>
        <w:fldChar w:fldCharType="begin"/>
      </w:r>
      <w:r>
        <w:instrText xml:space="preserve"> SEQ Figura \* ARABIC </w:instrText>
      </w:r>
      <w:r>
        <w:fldChar w:fldCharType="separate"/>
      </w:r>
      <w:r w:rsidR="00F41806">
        <w:rPr>
          <w:noProof/>
        </w:rPr>
        <w:t>6</w:t>
      </w:r>
      <w:bookmarkEnd w:id="122"/>
      <w:r>
        <w:fldChar w:fldCharType="end"/>
      </w:r>
      <w:r w:rsidR="007F0C06">
        <w:t>: Diagrama de clases OgcParseFilter</w:t>
      </w:r>
      <w:bookmarkEnd w:id="123"/>
    </w:p>
    <w:p w14:paraId="72B016FA" w14:textId="7227BC7E" w:rsidR="004C77FC" w:rsidRP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F41806">
        <w:t>Anexo D – Código de interés</w:t>
      </w:r>
      <w:r>
        <w:fldChar w:fldCharType="end"/>
      </w:r>
      <w:r>
        <w:t xml:space="preserve">. Concretamente en la clase </w:t>
      </w:r>
      <w:r w:rsidRPr="001B4FA1">
        <w:rPr>
          <w:rStyle w:val="FicherosycarpetasCar"/>
        </w:rPr>
        <w:t>OgcParseFilter</w:t>
      </w:r>
      <w:r>
        <w:t>.</w:t>
      </w:r>
    </w:p>
    <w:p w14:paraId="6F1C497A" w14:textId="77777777" w:rsidR="00A26AB6" w:rsidRDefault="004321AA" w:rsidP="00513B82">
      <w:pPr>
        <w:pStyle w:val="Ttulo3"/>
        <w:numPr>
          <w:ilvl w:val="2"/>
          <w:numId w:val="1"/>
        </w:numPr>
      </w:pPr>
      <w:bookmarkStart w:id="124" w:name="_Toc453002204"/>
      <w:bookmarkStart w:id="125" w:name="_Toc454029428"/>
      <w:r>
        <w:t>OgcIndexingFilter</w:t>
      </w:r>
      <w:bookmarkEnd w:id="124"/>
      <w:bookmarkEnd w:id="125"/>
    </w:p>
    <w:p w14:paraId="2B3BCA74" w14:textId="77777777" w:rsidR="00A26AB6" w:rsidRDefault="00A26AB6" w:rsidP="00A26AB6">
      <w:r>
        <w:t xml:space="preserve">Este segundo </w:t>
      </w:r>
      <w:r w:rsidRPr="00A26AB6">
        <w:rPr>
          <w:i/>
        </w:rPr>
        <w:t>plugin</w:t>
      </w:r>
      <w:r>
        <w:t xml:space="preserve"> explota el punto de extensión </w:t>
      </w:r>
      <w:r w:rsidR="00ED413F">
        <w:rPr>
          <w:i/>
        </w:rPr>
        <w:t>IndexingFilter</w:t>
      </w:r>
      <w:r>
        <w:t xml:space="preserve">. </w:t>
      </w:r>
      <w:r w:rsidR="00125678">
        <w:t>Este punto de extensión es fundamental para indicar a Nutch si queremos que el documento que se está filtrando tiene que ser indexado o no.</w:t>
      </w:r>
    </w:p>
    <w:p w14:paraId="3A3DA34F" w14:textId="77777777" w:rsidR="00A26AB6" w:rsidRDefault="00125678" w:rsidP="00A26AB6">
      <w:r>
        <w:lastRenderedPageBreak/>
        <w:t xml:space="preserve">Para ellos se analizan los metadatos para buscar si en el </w:t>
      </w:r>
      <w:r w:rsidRPr="00125678">
        <w:rPr>
          <w:i/>
        </w:rPr>
        <w:t>plugin</w:t>
      </w:r>
      <w:r>
        <w:t xml:space="preserve"> anterior se ha marcado el documento como un documento OGC. Si este campo está en los metadatos el documento se indexará.</w:t>
      </w:r>
    </w:p>
    <w:p w14:paraId="69AEEAAF" w14:textId="77777777" w:rsidR="00A26AB6" w:rsidRDefault="00A26AB6" w:rsidP="00DB3A94">
      <w:pPr>
        <w:rPr>
          <w:i/>
          <w:shd w:val="clear" w:color="auto" w:fill="E7E6E6" w:themeFill="background2"/>
        </w:rPr>
      </w:pPr>
      <w:r>
        <w:t xml:space="preserve">En este caso la interfaz que se extiende es </w:t>
      </w:r>
      <w:r w:rsidR="00125678" w:rsidRPr="001B4FA1">
        <w:rPr>
          <w:rStyle w:val="FicherosycarpetasCar"/>
        </w:rPr>
        <w:t>Inde</w:t>
      </w:r>
      <w:r w:rsidR="00812585" w:rsidRPr="001B4FA1">
        <w:rPr>
          <w:rStyle w:val="FicherosycarpetasCar"/>
        </w:rPr>
        <w:t>xingFilter</w:t>
      </w:r>
      <w:r w:rsidR="00812585">
        <w:t>. A continuación, se puede ver el código de la interfaz.</w:t>
      </w:r>
      <w:r w:rsidR="00125678">
        <w:rPr>
          <w:i/>
          <w:shd w:val="clear" w:color="auto" w:fill="E7E6E6" w:themeFill="background2"/>
        </w:rPr>
        <w:t xml:space="preserve"> </w:t>
      </w:r>
    </w:p>
    <w:bookmarkStart w:id="126" w:name="_MON_1526750130"/>
    <w:bookmarkEnd w:id="126"/>
    <w:p w14:paraId="7A9C99A1" w14:textId="352F53F2" w:rsidR="00812585" w:rsidRDefault="00096715" w:rsidP="004B2535">
      <w:pPr>
        <w:keepNext/>
        <w:spacing w:after="0"/>
      </w:pPr>
      <w:r>
        <w:object w:dxaOrig="8504" w:dyaOrig="6464" w14:anchorId="24C94643">
          <v:shape id="_x0000_i1037" type="#_x0000_t75" style="width:425.25pt;height:323.25pt" o:ole="" o:bordertopcolor="this" o:borderleftcolor="this" o:borderbottomcolor="this" o:borderrightcolor="this">
            <v:imagedata r:id="rId52" o:title=""/>
            <w10:bordertop type="single" width="12"/>
            <w10:borderleft type="single" width="12"/>
            <w10:borderbottom type="single" width="12"/>
            <w10:borderright type="single" width="12"/>
          </v:shape>
          <o:OLEObject Type="Embed" ProgID="Word.OpenDocumentText.12" ShapeID="_x0000_i1037" DrawAspect="Content" ObjectID="_1527783476" r:id="rId53"/>
        </w:object>
      </w:r>
    </w:p>
    <w:p w14:paraId="64BEB9E2" w14:textId="15CBB7EE" w:rsidR="00812585" w:rsidRDefault="00812585" w:rsidP="00812585">
      <w:pPr>
        <w:pStyle w:val="Descripcin"/>
      </w:pPr>
      <w:bookmarkStart w:id="127" w:name="_Toc453684245"/>
      <w:bookmarkStart w:id="128" w:name="_Toc453684876"/>
      <w:r>
        <w:t xml:space="preserve">Ejemplo </w:t>
      </w:r>
      <w:r>
        <w:fldChar w:fldCharType="begin"/>
      </w:r>
      <w:r>
        <w:instrText xml:space="preserve"> SEQ Ejemplo \* ARABIC </w:instrText>
      </w:r>
      <w:r>
        <w:fldChar w:fldCharType="separate"/>
      </w:r>
      <w:r w:rsidR="00F41806">
        <w:rPr>
          <w:noProof/>
        </w:rPr>
        <w:t>12</w:t>
      </w:r>
      <w:bookmarkEnd w:id="127"/>
      <w:bookmarkEnd w:id="128"/>
      <w:r>
        <w:fldChar w:fldCharType="end"/>
      </w:r>
    </w:p>
    <w:p w14:paraId="383C4812" w14:textId="031799D3" w:rsidR="00812585" w:rsidRDefault="00812585" w:rsidP="00812585">
      <w:pPr>
        <w:rPr>
          <w:i/>
        </w:rPr>
      </w:pPr>
      <w:r>
        <w:t xml:space="preserve">Los metadatos pueden ser accedidos a través del objeto </w:t>
      </w:r>
      <w:r>
        <w:rPr>
          <w:i/>
        </w:rPr>
        <w:t>Parse</w:t>
      </w:r>
      <w:r>
        <w:t>. Conos se ha comentado antes se analizan esos elementos para determinar si se debe indexar o no.</w:t>
      </w:r>
      <w:r w:rsidR="00011D83">
        <w:t xml:space="preserve"> </w:t>
      </w:r>
      <w:r>
        <w:t xml:space="preserve">En caso de que se deba indexar, el método debe devolver el objeto </w:t>
      </w:r>
      <w:r w:rsidR="004C77FC">
        <w:rPr>
          <w:i/>
        </w:rPr>
        <w:t>NutchDocument</w:t>
      </w:r>
      <w:r w:rsidR="004C77FC">
        <w:t xml:space="preserve"> </w:t>
      </w:r>
      <w:r>
        <w:t xml:space="preserve">con las modificaciones que le hayamos realizado, en nuestro caso trasvasamos los metadatos desde el objeto </w:t>
      </w:r>
      <w:r>
        <w:rPr>
          <w:i/>
        </w:rPr>
        <w:t>Parse</w:t>
      </w:r>
      <w:r>
        <w:t xml:space="preserve"> al objeto </w:t>
      </w:r>
      <w:r w:rsidR="004C77FC">
        <w:rPr>
          <w:i/>
        </w:rPr>
        <w:t xml:space="preserve">NutchDocument. </w:t>
      </w:r>
    </w:p>
    <w:p w14:paraId="6C391215" w14:textId="3B74F54A" w:rsidR="004C77FC" w:rsidRDefault="004C77FC" w:rsidP="00812585">
      <w:r w:rsidRPr="004C77FC">
        <w:t>A través de este objeto los metadatos serán propagados por el resto del flujo de trabajo.</w:t>
      </w:r>
      <w:r>
        <w:t xml:space="preserve"> En caso de que no queramos que se indexe, debemos devolver </w:t>
      </w:r>
      <w:r w:rsidRPr="004C77FC">
        <w:rPr>
          <w:i/>
        </w:rPr>
        <w:t>null</w:t>
      </w:r>
      <w:r>
        <w:rPr>
          <w:i/>
        </w:rPr>
        <w:t>.</w:t>
      </w:r>
      <w:r w:rsidRPr="004C77FC">
        <w:t xml:space="preserve"> Esto será suficiente para que el documento pase a no tenerse en cuenta en la fase de indexado.</w:t>
      </w:r>
    </w:p>
    <w:p w14:paraId="5B1AB8BC" w14:textId="77777777" w:rsidR="004C77FC" w:rsidRDefault="004C77FC" w:rsidP="00812585">
      <w:r>
        <w:t>Es importante recordar que estos filtros que se han comentado son llamados por cada documento a procesar, siguiendo una arquitectura de Map-Reduce.</w:t>
      </w:r>
    </w:p>
    <w:p w14:paraId="191D1CFC" w14:textId="77777777" w:rsidR="00936783" w:rsidRDefault="00936783" w:rsidP="00936783">
      <w:pPr>
        <w:keepNext/>
        <w:jc w:val="center"/>
      </w:pPr>
      <w:r w:rsidRPr="007F0C06">
        <w:rPr>
          <w:noProof/>
          <w:bdr w:val="single" w:sz="12" w:space="0" w:color="auto"/>
          <w:lang w:val="es-ES" w:eastAsia="es-ES"/>
        </w:rPr>
        <w:lastRenderedPageBreak/>
        <w:drawing>
          <wp:inline distT="0" distB="0" distL="0" distR="0" wp14:anchorId="324FF90C" wp14:editId="41121CC6">
            <wp:extent cx="4867275" cy="5133975"/>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fghfg.png"/>
                    <pic:cNvPicPr/>
                  </pic:nvPicPr>
                  <pic:blipFill>
                    <a:blip r:embed="rId54">
                      <a:extLst>
                        <a:ext uri="{28A0092B-C50C-407E-A947-70E740481C1C}">
                          <a14:useLocalDpi xmlns:a14="http://schemas.microsoft.com/office/drawing/2010/main" val="0"/>
                        </a:ext>
                      </a:extLst>
                    </a:blip>
                    <a:stretch>
                      <a:fillRect/>
                    </a:stretch>
                  </pic:blipFill>
                  <pic:spPr>
                    <a:xfrm>
                      <a:off x="0" y="0"/>
                      <a:ext cx="4867275" cy="5133975"/>
                    </a:xfrm>
                    <a:prstGeom prst="rect">
                      <a:avLst/>
                    </a:prstGeom>
                  </pic:spPr>
                </pic:pic>
              </a:graphicData>
            </a:graphic>
          </wp:inline>
        </w:drawing>
      </w:r>
    </w:p>
    <w:p w14:paraId="0CEDB4EF" w14:textId="0A0DD982" w:rsidR="00936783" w:rsidRDefault="00936783" w:rsidP="00936783">
      <w:pPr>
        <w:pStyle w:val="Descripcin"/>
        <w:jc w:val="center"/>
      </w:pPr>
      <w:bookmarkStart w:id="129" w:name="_Toc453684246"/>
      <w:bookmarkStart w:id="130" w:name="_Toc454030218"/>
      <w:r>
        <w:t xml:space="preserve">Figura </w:t>
      </w:r>
      <w:r>
        <w:fldChar w:fldCharType="begin"/>
      </w:r>
      <w:r>
        <w:instrText xml:space="preserve"> SEQ Figura \* ARABIC </w:instrText>
      </w:r>
      <w:r>
        <w:fldChar w:fldCharType="separate"/>
      </w:r>
      <w:r w:rsidR="00F41806">
        <w:rPr>
          <w:noProof/>
        </w:rPr>
        <w:t>7</w:t>
      </w:r>
      <w:bookmarkEnd w:id="129"/>
      <w:r>
        <w:fldChar w:fldCharType="end"/>
      </w:r>
      <w:r w:rsidR="007F0C06">
        <w:t>: Diagrama de clases de OgcIndexingFilter</w:t>
      </w:r>
      <w:bookmarkEnd w:id="130"/>
    </w:p>
    <w:p w14:paraId="20FBD675" w14:textId="3D026A96" w:rsid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F41806">
        <w:t>Anexo D – Código de interés</w:t>
      </w:r>
      <w:r>
        <w:fldChar w:fldCharType="end"/>
      </w:r>
      <w:r>
        <w:t xml:space="preserve">. Concretamente en la clase </w:t>
      </w:r>
      <w:r w:rsidRPr="001B4FA1">
        <w:rPr>
          <w:rStyle w:val="FicherosycarpetasCar"/>
        </w:rPr>
        <w:t>OgcIndexingFilter</w:t>
      </w:r>
      <w:r>
        <w:t>.</w:t>
      </w:r>
    </w:p>
    <w:p w14:paraId="785EFB2D" w14:textId="77777777" w:rsidR="00513B82" w:rsidRPr="00513B82" w:rsidRDefault="004A7F92" w:rsidP="00820CC0">
      <w:pPr>
        <w:pStyle w:val="Ttulo3"/>
        <w:numPr>
          <w:ilvl w:val="2"/>
          <w:numId w:val="1"/>
        </w:numPr>
      </w:pPr>
      <w:bookmarkStart w:id="131" w:name="_Toc454029429"/>
      <w:r>
        <w:t>SharkScoringFilter</w:t>
      </w:r>
      <w:bookmarkEnd w:id="131"/>
    </w:p>
    <w:p w14:paraId="01C74FF4" w14:textId="530435DD" w:rsidR="00513B82" w:rsidRPr="00DB3A94" w:rsidRDefault="00513B82" w:rsidP="00DB3A94">
      <w:pPr>
        <w:rPr>
          <w:shd w:val="clear" w:color="auto" w:fill="E7E6E6" w:themeFill="background2"/>
        </w:rPr>
      </w:pPr>
      <w:r>
        <w:t xml:space="preserve">Este </w:t>
      </w:r>
      <w:r w:rsidRPr="00513B82">
        <w:rPr>
          <w:i/>
        </w:rPr>
        <w:t>plugin</w:t>
      </w:r>
      <w:r>
        <w:t xml:space="preserve"> explota el punto de extensión </w:t>
      </w:r>
      <w:r w:rsidRPr="00513B82">
        <w:rPr>
          <w:i/>
        </w:rPr>
        <w:t>ScoringFilter</w:t>
      </w:r>
      <w:r>
        <w:t xml:space="preserve">. Este punto de extensión es fundamental para la tarea de conseguir que un </w:t>
      </w:r>
      <w:r w:rsidRPr="00513B82">
        <w:rPr>
          <w:i/>
        </w:rPr>
        <w:t>crawler</w:t>
      </w:r>
      <w:r>
        <w:t xml:space="preserve"> sea de verdad enfocado. </w:t>
      </w:r>
      <w:r w:rsidR="00011D83">
        <w:t xml:space="preserve"> </w:t>
      </w:r>
      <w:r>
        <w:t>Actúa en la mayoría de las tareas de Nutch para modificar el score del</w:t>
      </w:r>
      <w:r w:rsidR="00D96CF3">
        <w:t xml:space="preserve"> documento está siendo procesado. Dependiendo de la tarea en la que se encuentra contamos con una información u otra para alterar el </w:t>
      </w:r>
      <w:r w:rsidR="00D96CF3">
        <w:rPr>
          <w:i/>
        </w:rPr>
        <w:t>score</w:t>
      </w:r>
      <w:r w:rsidR="00D96CF3">
        <w:t xml:space="preserve"> de un documento.</w:t>
      </w:r>
      <w:r w:rsidR="00011D83">
        <w:t xml:space="preserve"> </w:t>
      </w:r>
      <w:r w:rsidR="001B4FA1">
        <w:t xml:space="preserve">Dependiendo del </w:t>
      </w:r>
      <w:r w:rsidR="001B4FA1">
        <w:rPr>
          <w:i/>
        </w:rPr>
        <w:t>score</w:t>
      </w:r>
      <w:r w:rsidR="001B4FA1">
        <w:t xml:space="preserve"> de un documento, este será seleccionado o no en la fase de </w:t>
      </w:r>
      <w:r w:rsidR="001B4FA1">
        <w:rPr>
          <w:i/>
        </w:rPr>
        <w:t>fetch</w:t>
      </w:r>
      <w:r w:rsidR="001B4FA1">
        <w:t xml:space="preserve"> para su procesamiento.</w:t>
      </w:r>
      <w:r w:rsidR="00011D83">
        <w:t xml:space="preserve"> </w:t>
      </w:r>
      <w:r w:rsidR="001D4C11">
        <w:t>L</w:t>
      </w:r>
      <w:r>
        <w:t xml:space="preserve">a interfaz que se extiende </w:t>
      </w:r>
      <w:r w:rsidR="001D4C11">
        <w:t xml:space="preserve">la implementación que se ha realizado para este trabajo </w:t>
      </w:r>
      <w:r>
        <w:t xml:space="preserve">es </w:t>
      </w:r>
      <w:r w:rsidR="001D4C11" w:rsidRPr="001B4FA1">
        <w:rPr>
          <w:rStyle w:val="FicherosycarpetasCar"/>
        </w:rPr>
        <w:t>ScoringFilter</w:t>
      </w:r>
      <w:r w:rsidRPr="00DB3A94">
        <w:rPr>
          <w:shd w:val="clear" w:color="auto" w:fill="E7E6E6" w:themeFill="background2"/>
        </w:rPr>
        <w:t>.</w:t>
      </w:r>
    </w:p>
    <w:bookmarkStart w:id="132" w:name="_MON_1526809363"/>
    <w:bookmarkEnd w:id="132"/>
    <w:p w14:paraId="44E54DD8" w14:textId="5A6FE6A3" w:rsidR="007D10E2" w:rsidRDefault="00096715" w:rsidP="00330932">
      <w:r w:rsidRPr="00330932">
        <w:object w:dxaOrig="8504" w:dyaOrig="9322" w14:anchorId="041B79F7">
          <v:shape id="_x0000_i1038" type="#_x0000_t75" style="width:425.25pt;height:465.75pt" o:ole="" o:bordertopcolor="this" o:borderleftcolor="this" o:borderbottomcolor="this" o:borderrightcolor="this">
            <v:imagedata r:id="rId55" o:title=""/>
            <w10:bordertop type="single" width="12"/>
            <w10:borderleft type="single" width="12"/>
            <w10:borderbottom type="single" width="12"/>
            <w10:borderright type="single" width="12"/>
          </v:shape>
          <o:OLEObject Type="Embed" ProgID="Word.OpenDocumentText.12" ShapeID="_x0000_i1038" DrawAspect="Content" ObjectID="_1527783477" r:id="rId56"/>
        </w:object>
      </w:r>
    </w:p>
    <w:p w14:paraId="2BE83368" w14:textId="57BAB8B3" w:rsidR="00513B82" w:rsidRDefault="007D10E2" w:rsidP="007D10E2">
      <w:pPr>
        <w:pStyle w:val="Descripcin"/>
        <w:rPr>
          <w:shd w:val="clear" w:color="auto" w:fill="E7E6E6" w:themeFill="background2"/>
        </w:rPr>
      </w:pPr>
      <w:bookmarkStart w:id="133" w:name="_Toc453684247"/>
      <w:bookmarkStart w:id="134" w:name="_Toc453684877"/>
      <w:bookmarkStart w:id="135" w:name="_Ref453067961"/>
      <w:r>
        <w:t xml:space="preserve">Ejemplo </w:t>
      </w:r>
      <w:r>
        <w:fldChar w:fldCharType="begin"/>
      </w:r>
      <w:r>
        <w:instrText xml:space="preserve"> SEQ Ejemplo \* ARABIC </w:instrText>
      </w:r>
      <w:r>
        <w:fldChar w:fldCharType="separate"/>
      </w:r>
      <w:r w:rsidR="00F41806">
        <w:rPr>
          <w:noProof/>
        </w:rPr>
        <w:t>13</w:t>
      </w:r>
      <w:bookmarkEnd w:id="133"/>
      <w:bookmarkEnd w:id="134"/>
      <w:r>
        <w:fldChar w:fldCharType="end"/>
      </w:r>
      <w:bookmarkEnd w:id="135"/>
    </w:p>
    <w:p w14:paraId="25E00D4A" w14:textId="0AD89705" w:rsidR="004023A8" w:rsidRDefault="007D10E2" w:rsidP="00513B82">
      <w:r>
        <w:t xml:space="preserve">Como se puede ver en el </w:t>
      </w:r>
      <w:r>
        <w:fldChar w:fldCharType="begin"/>
      </w:r>
      <w:r>
        <w:instrText xml:space="preserve"> REF _Ref453067961 \h </w:instrText>
      </w:r>
      <w:r>
        <w:fldChar w:fldCharType="separate"/>
      </w:r>
      <w:r w:rsidR="00F41806">
        <w:t xml:space="preserve">Ejemplo </w:t>
      </w:r>
      <w:r w:rsidR="00F41806">
        <w:rPr>
          <w:noProof/>
        </w:rPr>
        <w:t>13</w:t>
      </w:r>
      <w:r>
        <w:fldChar w:fldCharType="end"/>
      </w:r>
      <w:r w:rsidR="00513B82">
        <w:t>, esta interfaz tiene un</w:t>
      </w:r>
      <w:r>
        <w:t xml:space="preserve"> número más elevado de</w:t>
      </w:r>
      <w:r w:rsidR="00513B82">
        <w:t xml:space="preserve"> método</w:t>
      </w:r>
      <w:r>
        <w:t>s</w:t>
      </w:r>
      <w:r w:rsidR="00513B82">
        <w:t xml:space="preserve"> </w:t>
      </w:r>
      <w:r>
        <w:t xml:space="preserve">respecto a las comentadas anteriormente en la implementación de otros </w:t>
      </w:r>
      <w:r>
        <w:rPr>
          <w:i/>
        </w:rPr>
        <w:t>plugins</w:t>
      </w:r>
      <w:r w:rsidR="00513B82">
        <w:t>.</w:t>
      </w:r>
      <w:r w:rsidR="00011D83">
        <w:t xml:space="preserve"> </w:t>
      </w:r>
      <w:r w:rsidR="00513B82">
        <w:t xml:space="preserve">Dentro de </w:t>
      </w:r>
      <w:r>
        <w:t>cada uno de ellos, s</w:t>
      </w:r>
      <w:r w:rsidR="00513B82">
        <w:t>e realiza la implementación que se desee</w:t>
      </w:r>
      <w:r>
        <w:t xml:space="preserve"> para el punto concreto en el que actúan.</w:t>
      </w:r>
      <w:r w:rsidR="00011D83">
        <w:t xml:space="preserve"> </w:t>
      </w:r>
      <w:r>
        <w:t xml:space="preserve">A continuación, se va a explicar en qué fase del flujo de trabajo de Nutch actúa cada uno. </w:t>
      </w:r>
    </w:p>
    <w:p w14:paraId="544C9172" w14:textId="77777777" w:rsidR="004023A8" w:rsidRPr="00DB3A94" w:rsidRDefault="007D10E2" w:rsidP="004023A8">
      <w:pPr>
        <w:pStyle w:val="Ttulo4"/>
      </w:pPr>
      <w:r>
        <w:t>InjectedScore</w:t>
      </w:r>
    </w:p>
    <w:p w14:paraId="39F66FB6" w14:textId="27618DF2" w:rsidR="004023A8" w:rsidRDefault="004023A8" w:rsidP="00011D83">
      <w:pPr>
        <w:ind w:left="708"/>
      </w:pPr>
      <w:r>
        <w:t xml:space="preserve">Con este método se puede establecer un </w:t>
      </w:r>
      <w:r>
        <w:rPr>
          <w:i/>
        </w:rPr>
        <w:t>score</w:t>
      </w:r>
      <w:r>
        <w:t xml:space="preserve"> inicial para las páginas nuevas que son inyectadas. Las páginas inyectadas pueden no tener links de entrada o </w:t>
      </w:r>
      <w:r>
        <w:rPr>
          <w:i/>
        </w:rPr>
        <w:t>inlinks</w:t>
      </w:r>
      <w:r>
        <w:t>. Por esta razón es recomendable darle un valor que no sea cero para darles un crédito inicial a las páginas inyectadas.</w:t>
      </w:r>
    </w:p>
    <w:p w14:paraId="2D879871" w14:textId="77777777" w:rsidR="004023A8" w:rsidRDefault="004023A8" w:rsidP="00CB6ACA">
      <w:pPr>
        <w:ind w:left="708"/>
        <w:rPr>
          <w:i/>
        </w:rPr>
      </w:pPr>
      <w:r>
        <w:t xml:space="preserve">En este trabajo, las páginas inyectadas son las semillas con las que se inicia el proceso de </w:t>
      </w:r>
      <w:r>
        <w:rPr>
          <w:i/>
        </w:rPr>
        <w:t>crawling.</w:t>
      </w:r>
    </w:p>
    <w:p w14:paraId="1FAA672E" w14:textId="77777777" w:rsidR="006C3404" w:rsidRPr="006C3404" w:rsidRDefault="006C3404" w:rsidP="00CB6ACA">
      <w:pPr>
        <w:ind w:left="708"/>
      </w:pPr>
      <w:r>
        <w:lastRenderedPageBreak/>
        <w:t>Este método es llamado durante la fase de inyección.</w:t>
      </w:r>
    </w:p>
    <w:p w14:paraId="601BFD24" w14:textId="77777777" w:rsidR="004023A8" w:rsidRDefault="007D10E2" w:rsidP="006C3404">
      <w:pPr>
        <w:pStyle w:val="Ttulo4"/>
      </w:pPr>
      <w:r>
        <w:t>InitialScore</w:t>
      </w:r>
    </w:p>
    <w:p w14:paraId="7EB0AB89" w14:textId="648F38DB" w:rsidR="004023A8" w:rsidRDefault="004023A8" w:rsidP="00011D83">
      <w:pPr>
        <w:ind w:left="708"/>
      </w:pPr>
      <w:r>
        <w:t xml:space="preserve">Asigna un score inicial a las páginas que son </w:t>
      </w:r>
      <w:r w:rsidR="006C3404">
        <w:t>descubiertas</w:t>
      </w:r>
      <w:r>
        <w:t xml:space="preserve"> por primera vez. Las </w:t>
      </w:r>
      <w:r w:rsidR="006C3404">
        <w:t xml:space="preserve">páginas que son descubiertas por primera vez durante el flujo de trabajo de Nutch tienen, al menos, un enlace de entrada o </w:t>
      </w:r>
      <w:r w:rsidR="006C3404">
        <w:rPr>
          <w:i/>
        </w:rPr>
        <w:t>inlink</w:t>
      </w:r>
      <w:r w:rsidR="006C3404">
        <w:t xml:space="preserve">. </w:t>
      </w:r>
    </w:p>
    <w:p w14:paraId="6E3F7AAE" w14:textId="73D72230" w:rsidR="006C3404" w:rsidRDefault="006C3404" w:rsidP="00CB6ACA">
      <w:pPr>
        <w:ind w:left="708"/>
      </w:pPr>
      <w:r>
        <w:t xml:space="preserve">Este enlace actúa como un padre y tiene un </w:t>
      </w:r>
      <w:r>
        <w:rPr>
          <w:i/>
        </w:rPr>
        <w:t>score</w:t>
      </w:r>
      <w:r>
        <w:t xml:space="preserve"> asignado previamente el cual contribuye para alterar el </w:t>
      </w:r>
      <w:r>
        <w:rPr>
          <w:i/>
        </w:rPr>
        <w:t>score</w:t>
      </w:r>
      <w:r>
        <w:t xml:space="preserve"> de esta página. Por lo tanto, se suele asignar un valor inicial de cero para no alterar el que será asignado posteriormente debido a sus páginas </w:t>
      </w:r>
      <w:r w:rsidR="007F0C06">
        <w:t>“</w:t>
      </w:r>
      <w:r>
        <w:t>padre”.</w:t>
      </w:r>
    </w:p>
    <w:p w14:paraId="34A82C42" w14:textId="77777777" w:rsidR="006C3404" w:rsidRDefault="006C3404" w:rsidP="00CB6ACA">
      <w:pPr>
        <w:ind w:left="708"/>
      </w:pPr>
      <w:r>
        <w:t xml:space="preserve">Este método es llamado durante varias fases, dependiendo de cuando es descubierto el nuevo enlace. Normalmente es en la fase de </w:t>
      </w:r>
      <w:r>
        <w:rPr>
          <w:i/>
        </w:rPr>
        <w:t xml:space="preserve">parse </w:t>
      </w:r>
      <w:r>
        <w:t xml:space="preserve">o </w:t>
      </w:r>
      <w:r>
        <w:rPr>
          <w:i/>
        </w:rPr>
        <w:t>fetch</w:t>
      </w:r>
      <w:r>
        <w:t>.</w:t>
      </w:r>
    </w:p>
    <w:p w14:paraId="25348D6C" w14:textId="77777777" w:rsidR="007D10E2" w:rsidRDefault="007D10E2" w:rsidP="007D10E2">
      <w:pPr>
        <w:pStyle w:val="Ttulo4"/>
      </w:pPr>
      <w:r>
        <w:t>GeneratorSortValue</w:t>
      </w:r>
    </w:p>
    <w:p w14:paraId="752EB409" w14:textId="77777777" w:rsidR="006C3404" w:rsidRDefault="006C3404" w:rsidP="00CB6ACA">
      <w:pPr>
        <w:ind w:left="708"/>
        <w:rPr>
          <w:lang w:val="es-ES"/>
        </w:rPr>
      </w:pPr>
      <w:r w:rsidRPr="006C3404">
        <w:rPr>
          <w:lang w:val="es-ES"/>
        </w:rPr>
        <w:t xml:space="preserve">Este método devuelve un valor de </w:t>
      </w:r>
      <w:r>
        <w:rPr>
          <w:lang w:val="es-ES"/>
        </w:rPr>
        <w:t>ordenación con el objetivo de seleccionar los N documentos con el score más alto para ser procesados.</w:t>
      </w:r>
    </w:p>
    <w:p w14:paraId="55BC4380" w14:textId="77777777" w:rsidR="006C3404" w:rsidRPr="006C3404" w:rsidRDefault="006C3404" w:rsidP="00CB6ACA">
      <w:pPr>
        <w:ind w:left="708"/>
        <w:rPr>
          <w:lang w:val="es-ES"/>
        </w:rPr>
      </w:pPr>
      <w:r>
        <w:rPr>
          <w:lang w:val="es-ES"/>
        </w:rPr>
        <w:t xml:space="preserve">Este método es llamado durante la fase de generación, los selecciona para que en la fase de </w:t>
      </w:r>
      <w:r>
        <w:rPr>
          <w:i/>
          <w:lang w:val="es-ES"/>
        </w:rPr>
        <w:t>fetch</w:t>
      </w:r>
      <w:r>
        <w:rPr>
          <w:lang w:val="es-ES"/>
        </w:rPr>
        <w:t xml:space="preserve"> sean procesados.</w:t>
      </w:r>
    </w:p>
    <w:p w14:paraId="047BE407" w14:textId="77777777" w:rsidR="007D10E2" w:rsidRPr="00DB3A94" w:rsidRDefault="007D10E2" w:rsidP="007D10E2">
      <w:pPr>
        <w:pStyle w:val="Ttulo4"/>
      </w:pPr>
      <w:r>
        <w:t>PassScoreBeforeParsing</w:t>
      </w:r>
    </w:p>
    <w:p w14:paraId="1331A977" w14:textId="77777777" w:rsidR="003F5363" w:rsidRDefault="003F5363" w:rsidP="00CB6ACA">
      <w:pPr>
        <w:ind w:left="708"/>
      </w:pPr>
      <w:r>
        <w:t xml:space="preserve">Este método coge toda la información relevante </w:t>
      </w:r>
      <w:r w:rsidR="00426267">
        <w:t>acerca</w:t>
      </w:r>
      <w:r>
        <w:t xml:space="preserve"> del </w:t>
      </w:r>
      <w:r w:rsidR="00426267">
        <w:rPr>
          <w:i/>
        </w:rPr>
        <w:t>score</w:t>
      </w:r>
      <w:r w:rsidR="00426267">
        <w:t xml:space="preserve">. Esta información se extrae del </w:t>
      </w:r>
      <w:r w:rsidR="00426267">
        <w:rPr>
          <w:i/>
        </w:rPr>
        <w:t xml:space="preserve">datum. </w:t>
      </w:r>
      <w:r w:rsidR="00426267">
        <w:t xml:space="preserve">El </w:t>
      </w:r>
      <w:r w:rsidR="00426267">
        <w:rPr>
          <w:i/>
        </w:rPr>
        <w:t>datum</w:t>
      </w:r>
      <w:r w:rsidR="00426267">
        <w:t xml:space="preserve"> es el elemento con el que se consigue la persistencia hasta el momento del </w:t>
      </w:r>
      <w:r w:rsidR="00426267">
        <w:rPr>
          <w:i/>
        </w:rPr>
        <w:t>parse</w:t>
      </w:r>
      <w:r w:rsidR="00426267">
        <w:t>. En él está contenida toda la información acerca de un URL.</w:t>
      </w:r>
    </w:p>
    <w:p w14:paraId="502F2A8E" w14:textId="77777777" w:rsidR="00426267" w:rsidRPr="00426267" w:rsidRDefault="00426267" w:rsidP="00CB6ACA">
      <w:pPr>
        <w:ind w:left="708"/>
      </w:pPr>
      <w:r>
        <w:t xml:space="preserve">La idea de este método es traspasar toda la información desde el </w:t>
      </w:r>
      <w:r>
        <w:rPr>
          <w:i/>
        </w:rPr>
        <w:t>datum</w:t>
      </w:r>
      <w:r>
        <w:t xml:space="preserve"> a los metadatos del documento. Esto es necesario para pasar el valor del score al mecanismo que lo distribuye a sus enlaces de saluda o </w:t>
      </w:r>
      <w:r>
        <w:rPr>
          <w:i/>
        </w:rPr>
        <w:t>outlinks</w:t>
      </w:r>
      <w:r>
        <w:t>.</w:t>
      </w:r>
    </w:p>
    <w:p w14:paraId="2502D7CE" w14:textId="77777777" w:rsidR="007D10E2" w:rsidRDefault="007D10E2" w:rsidP="007D10E2">
      <w:pPr>
        <w:pStyle w:val="Ttulo4"/>
      </w:pPr>
      <w:r>
        <w:t>PassScoreAfterParsing</w:t>
      </w:r>
    </w:p>
    <w:p w14:paraId="061AFEDF" w14:textId="77777777" w:rsidR="00D74D2D" w:rsidRDefault="00D74D2D" w:rsidP="00CB6ACA">
      <w:pPr>
        <w:ind w:left="708"/>
      </w:pPr>
      <w:r>
        <w:t xml:space="preserve">Se usa para guardar parte de la información resultante del proceso de </w:t>
      </w:r>
      <w:r>
        <w:rPr>
          <w:i/>
        </w:rPr>
        <w:t>parsing</w:t>
      </w:r>
      <w:r>
        <w:t xml:space="preserve"> para la distribución del </w:t>
      </w:r>
      <w:r>
        <w:rPr>
          <w:i/>
        </w:rPr>
        <w:t>score</w:t>
      </w:r>
      <w:r>
        <w:t xml:space="preserve"> entre las páginas hijas. Es necesario la presencia de este método para asegurarnos de tener los datos en los próximos pasos del proceso.</w:t>
      </w:r>
    </w:p>
    <w:p w14:paraId="0E50DDFB" w14:textId="77777777" w:rsidR="00D74D2D" w:rsidRPr="00D74D2D" w:rsidRDefault="00D74D2D" w:rsidP="00CB6ACA">
      <w:pPr>
        <w:ind w:left="708"/>
      </w:pPr>
      <w:r>
        <w:t xml:space="preserve">Es llamado durante el proceso de </w:t>
      </w:r>
      <w:r>
        <w:rPr>
          <w:i/>
        </w:rPr>
        <w:t>parse</w:t>
      </w:r>
      <w:r>
        <w:t>, en la finalización del mismo.</w:t>
      </w:r>
    </w:p>
    <w:p w14:paraId="4A4F5EE8" w14:textId="77777777" w:rsidR="007D10E2" w:rsidRDefault="003A013F" w:rsidP="003A013F">
      <w:pPr>
        <w:pStyle w:val="Ttulo4"/>
      </w:pPr>
      <w:r>
        <w:t>DistributeScoreToOutlinks</w:t>
      </w:r>
    </w:p>
    <w:p w14:paraId="22010E7C" w14:textId="77777777" w:rsidR="00D74D2D" w:rsidRDefault="00D74D2D" w:rsidP="00CB6ACA">
      <w:pPr>
        <w:ind w:left="708"/>
      </w:pPr>
      <w:r>
        <w:t>Este método es el más importante de todos</w:t>
      </w:r>
      <w:r w:rsidR="008473AB">
        <w:t xml:space="preserve">. A través de este método se recoge toda la información guardada a lo largo de los anteriores métodos y con ella se distribuye según se desee a los enlaces de salida o </w:t>
      </w:r>
      <w:r w:rsidR="008473AB">
        <w:rPr>
          <w:i/>
        </w:rPr>
        <w:t>outlinks</w:t>
      </w:r>
      <w:r w:rsidR="008473AB">
        <w:t>.</w:t>
      </w:r>
    </w:p>
    <w:p w14:paraId="086334D1" w14:textId="77777777" w:rsidR="008473AB" w:rsidRDefault="008473AB" w:rsidP="00CB6ACA">
      <w:pPr>
        <w:ind w:left="708"/>
      </w:pPr>
      <w:r>
        <w:t xml:space="preserve">Para este trabajo se ha implementado un algoritmo de búsqueda en la web que se adaptaba a las necesidades de este </w:t>
      </w:r>
      <w:r>
        <w:rPr>
          <w:i/>
        </w:rPr>
        <w:t xml:space="preserve">crawler. </w:t>
      </w:r>
      <w:r>
        <w:t xml:space="preserve">El algoritmo escogido ha sido el </w:t>
      </w:r>
      <w:r>
        <w:rPr>
          <w:i/>
        </w:rPr>
        <w:t>Shark-Search</w:t>
      </w:r>
      <w:r>
        <w:t>.</w:t>
      </w:r>
    </w:p>
    <w:p w14:paraId="24A3C91F" w14:textId="77777777" w:rsidR="008473AB" w:rsidRPr="008473AB" w:rsidRDefault="008473AB" w:rsidP="00CB6ACA">
      <w:pPr>
        <w:ind w:left="708"/>
      </w:pPr>
      <w:r>
        <w:t>Este algoritmo será presentado y explicado en un apartado posterior.</w:t>
      </w:r>
    </w:p>
    <w:p w14:paraId="2FD67008" w14:textId="77777777" w:rsidR="008473AB" w:rsidRDefault="008473AB" w:rsidP="004B2535">
      <w:pPr>
        <w:spacing w:after="0"/>
        <w:ind w:left="709"/>
      </w:pPr>
      <w:r>
        <w:t>Para conseguir esto se proporcionan los siguientes parámetros:</w:t>
      </w:r>
    </w:p>
    <w:p w14:paraId="5094BF71" w14:textId="77777777" w:rsidR="008473AB" w:rsidRDefault="006C14DA" w:rsidP="004B2535">
      <w:pPr>
        <w:pStyle w:val="Listaconvietas2"/>
        <w:tabs>
          <w:tab w:val="clear" w:pos="643"/>
          <w:tab w:val="num" w:pos="1428"/>
        </w:tabs>
        <w:spacing w:before="0" w:after="0"/>
        <w:ind w:left="1423" w:hanging="357"/>
      </w:pPr>
      <w:r>
        <w:rPr>
          <w:b/>
        </w:rPr>
        <w:t>fromUrl</w:t>
      </w:r>
      <w:r w:rsidR="008473AB">
        <w:rPr>
          <w:b/>
        </w:rPr>
        <w:t xml:space="preserve">: </w:t>
      </w:r>
      <w:r w:rsidR="008473AB">
        <w:t>Enlace de la página que está siendo procesada.</w:t>
      </w:r>
    </w:p>
    <w:p w14:paraId="75813866" w14:textId="77777777" w:rsidR="008473AB" w:rsidRDefault="006C14DA" w:rsidP="004B2535">
      <w:pPr>
        <w:pStyle w:val="Listaconvietas2"/>
        <w:tabs>
          <w:tab w:val="clear" w:pos="643"/>
          <w:tab w:val="num" w:pos="1428"/>
        </w:tabs>
        <w:ind w:left="1428"/>
      </w:pPr>
      <w:r>
        <w:rPr>
          <w:b/>
        </w:rPr>
        <w:lastRenderedPageBreak/>
        <w:t>p</w:t>
      </w:r>
      <w:r w:rsidR="008473AB">
        <w:rPr>
          <w:b/>
        </w:rPr>
        <w:t>arseData:</w:t>
      </w:r>
      <w:r w:rsidR="008473AB">
        <w:t xml:space="preserve"> En este objeto se guarda información relevante sobre el </w:t>
      </w:r>
      <w:r w:rsidR="008473AB">
        <w:rPr>
          <w:i/>
        </w:rPr>
        <w:t>score</w:t>
      </w:r>
      <w:r w:rsidR="008473AB">
        <w:t xml:space="preserve"> en los metadatos.</w:t>
      </w:r>
      <w:r>
        <w:t xml:space="preserve"> Instancia de </w:t>
      </w:r>
      <w:r>
        <w:rPr>
          <w:i/>
        </w:rPr>
        <w:t>ParseData.</w:t>
      </w:r>
    </w:p>
    <w:p w14:paraId="795DA5E6" w14:textId="77777777" w:rsidR="008473AB" w:rsidRDefault="006C14DA" w:rsidP="004B2535">
      <w:pPr>
        <w:pStyle w:val="Listaconvietas2"/>
        <w:tabs>
          <w:tab w:val="clear" w:pos="643"/>
          <w:tab w:val="num" w:pos="1428"/>
        </w:tabs>
        <w:ind w:left="1428"/>
      </w:pPr>
      <w:r>
        <w:rPr>
          <w:b/>
        </w:rPr>
        <w:t>t</w:t>
      </w:r>
      <w:r w:rsidR="008473AB">
        <w:rPr>
          <w:b/>
        </w:rPr>
        <w:t>argets:</w:t>
      </w:r>
      <w:r w:rsidR="008473AB">
        <w:t xml:space="preserve"> Son pares de objetos Url y </w:t>
      </w:r>
      <w:r w:rsidR="008473AB" w:rsidRPr="006C14DA">
        <w:rPr>
          <w:i/>
        </w:rPr>
        <w:t>CrawlDatum</w:t>
      </w:r>
      <w:r w:rsidR="008473AB">
        <w:t xml:space="preserve">. Modificaremos el </w:t>
      </w:r>
      <w:r w:rsidR="008473AB" w:rsidRPr="006C14DA">
        <w:rPr>
          <w:i/>
        </w:rPr>
        <w:t>CrawlDatum</w:t>
      </w:r>
      <w:r w:rsidR="008473AB">
        <w:t xml:space="preserve"> de los enlaces hijos.</w:t>
      </w:r>
    </w:p>
    <w:p w14:paraId="18B26AB5" w14:textId="77777777" w:rsidR="006C14DA" w:rsidRDefault="006C14DA" w:rsidP="004B2535">
      <w:pPr>
        <w:pStyle w:val="Listaconvietas2"/>
        <w:tabs>
          <w:tab w:val="clear" w:pos="643"/>
          <w:tab w:val="num" w:pos="1428"/>
        </w:tabs>
        <w:ind w:left="1428"/>
      </w:pPr>
      <w:r>
        <w:rPr>
          <w:b/>
        </w:rPr>
        <w:t>adjust:</w:t>
      </w:r>
      <w:r>
        <w:t xml:space="preserve"> Es una instancia de </w:t>
      </w:r>
      <w:r>
        <w:rPr>
          <w:i/>
        </w:rPr>
        <w:t xml:space="preserve">CrawlDatum </w:t>
      </w:r>
      <w:r w:rsidRPr="006C14DA">
        <w:t xml:space="preserve">que puede ser usada para </w:t>
      </w:r>
      <w:r>
        <w:t xml:space="preserve">pasar ajustes en los valores al </w:t>
      </w:r>
      <w:r>
        <w:rPr>
          <w:i/>
        </w:rPr>
        <w:t>CrawlDatum</w:t>
      </w:r>
      <w:r>
        <w:t xml:space="preserve"> original de este documento. En este trabajo no se hace uso de él.</w:t>
      </w:r>
    </w:p>
    <w:p w14:paraId="0FB468DD" w14:textId="77777777" w:rsidR="00CB6ACA" w:rsidRDefault="006C14DA" w:rsidP="004B2535">
      <w:pPr>
        <w:pStyle w:val="Listaconvietas2"/>
        <w:tabs>
          <w:tab w:val="clear" w:pos="643"/>
          <w:tab w:val="num" w:pos="1428"/>
        </w:tabs>
        <w:ind w:left="1428"/>
      </w:pPr>
      <w:r w:rsidRPr="006C14DA">
        <w:rPr>
          <w:b/>
          <w:lang w:val="es-ES"/>
        </w:rPr>
        <w:t>allCount:</w:t>
      </w:r>
      <w:r w:rsidRPr="006C14DA">
        <w:rPr>
          <w:lang w:val="es-ES"/>
        </w:rPr>
        <w:t xml:space="preserve"> Numero de </w:t>
      </w:r>
      <w:r w:rsidRPr="006C14DA">
        <w:rPr>
          <w:i/>
          <w:lang w:val="es-ES"/>
        </w:rPr>
        <w:t>outlinks</w:t>
      </w:r>
      <w:r w:rsidRPr="006C14DA">
        <w:rPr>
          <w:lang w:val="es-ES"/>
        </w:rPr>
        <w:t xml:space="preserve"> o enlaces hijos</w:t>
      </w:r>
      <w:r>
        <w:rPr>
          <w:lang w:val="es-ES"/>
        </w:rPr>
        <w:t xml:space="preserve"> recolectados en el documento actual.</w:t>
      </w:r>
      <w:r w:rsidR="00CB6ACA">
        <w:t xml:space="preserve"> </w:t>
      </w:r>
    </w:p>
    <w:p w14:paraId="6B0412E0" w14:textId="77777777" w:rsidR="00CB6ACA" w:rsidRDefault="00CB6ACA" w:rsidP="00DB3A94">
      <w:pPr>
        <w:ind w:left="708"/>
      </w:pPr>
      <w:r>
        <w:t xml:space="preserve">Este método es llamado también en la parte final del proceso de </w:t>
      </w:r>
      <w:r>
        <w:rPr>
          <w:i/>
        </w:rPr>
        <w:t>parsing</w:t>
      </w:r>
      <w:r>
        <w:t>.</w:t>
      </w:r>
    </w:p>
    <w:p w14:paraId="57A8AA30" w14:textId="77777777" w:rsidR="003A013F" w:rsidRDefault="003A013F" w:rsidP="00CB6ACA">
      <w:pPr>
        <w:pStyle w:val="Ttulo4"/>
      </w:pPr>
      <w:r>
        <w:t>UpdateDbScore</w:t>
      </w:r>
    </w:p>
    <w:p w14:paraId="1AD9C3FE" w14:textId="77777777" w:rsidR="006C14DA" w:rsidRPr="00CB6ACA" w:rsidRDefault="006C14DA" w:rsidP="00CB6ACA">
      <w:pPr>
        <w:ind w:left="708"/>
      </w:pPr>
      <w:r>
        <w:t xml:space="preserve">Este método calcula un nuevo </w:t>
      </w:r>
      <w:r>
        <w:rPr>
          <w:i/>
        </w:rPr>
        <w:t>score</w:t>
      </w:r>
      <w:r>
        <w:t xml:space="preserve"> y lo almacena en un nuevo </w:t>
      </w:r>
      <w:r>
        <w:rPr>
          <w:i/>
        </w:rPr>
        <w:t>CrawlDatum</w:t>
      </w:r>
      <w:r w:rsidR="00CB6ACA">
        <w:t xml:space="preserve"> durante la actualización de la </w:t>
      </w:r>
      <w:r w:rsidR="00CB6ACA" w:rsidRPr="00CB6ACA">
        <w:rPr>
          <w:i/>
        </w:rPr>
        <w:t>CrawlDb</w:t>
      </w:r>
      <w:r w:rsidR="00CB6ACA">
        <w:t xml:space="preserve">. Para ello utiliza los valores del </w:t>
      </w:r>
      <w:r w:rsidR="00CB6ACA">
        <w:rPr>
          <w:i/>
        </w:rPr>
        <w:t>CrawlDatum</w:t>
      </w:r>
      <w:r w:rsidR="00CB6ACA">
        <w:t xml:space="preserve"> original además de los valores del </w:t>
      </w:r>
      <w:r w:rsidR="00CB6ACA">
        <w:rPr>
          <w:i/>
        </w:rPr>
        <w:t>score</w:t>
      </w:r>
      <w:r w:rsidR="00CB6ACA">
        <w:t xml:space="preserve"> aportados por sus enlaces padre o </w:t>
      </w:r>
      <w:r w:rsidR="00CB6ACA">
        <w:rPr>
          <w:i/>
        </w:rPr>
        <w:t>inlinks</w:t>
      </w:r>
      <w:r w:rsidR="00CB6ACA">
        <w:t>.</w:t>
      </w:r>
    </w:p>
    <w:p w14:paraId="5E26F648" w14:textId="77777777" w:rsidR="00CB6ACA" w:rsidRDefault="00CB6ACA" w:rsidP="00CB6ACA">
      <w:pPr>
        <w:ind w:left="708"/>
      </w:pPr>
      <w:r>
        <w:t xml:space="preserve">Este método es llamado en la fase de actualización de la </w:t>
      </w:r>
      <w:r>
        <w:rPr>
          <w:i/>
        </w:rPr>
        <w:t>CrawlDb</w:t>
      </w:r>
      <w:r>
        <w:t>.</w:t>
      </w:r>
    </w:p>
    <w:p w14:paraId="2FB49F5C" w14:textId="77777777" w:rsidR="003A013F" w:rsidRDefault="003A013F" w:rsidP="003A013F">
      <w:pPr>
        <w:pStyle w:val="Ttulo4"/>
      </w:pPr>
      <w:r>
        <w:t>IndexerScore</w:t>
      </w:r>
    </w:p>
    <w:p w14:paraId="576EE6E8" w14:textId="77777777" w:rsidR="00CB6ACA" w:rsidRDefault="00CB6ACA" w:rsidP="00CB6ACA">
      <w:pPr>
        <w:ind w:left="708"/>
      </w:pPr>
      <w:r>
        <w:t xml:space="preserve">Este método se usa para aplicar cambios al </w:t>
      </w:r>
      <w:r>
        <w:rPr>
          <w:i/>
        </w:rPr>
        <w:t>score</w:t>
      </w:r>
      <w:r>
        <w:t xml:space="preserve"> enfocados a la indexación en Lucene. </w:t>
      </w:r>
    </w:p>
    <w:p w14:paraId="2F0E17C7" w14:textId="7EF695F9" w:rsidR="00CB6ACA" w:rsidRDefault="00CB6ACA" w:rsidP="00CB6ACA">
      <w:pPr>
        <w:ind w:left="708"/>
      </w:pPr>
      <w:r>
        <w:t xml:space="preserve">Para este trabajo no se ha utilizado este método debido a que no son necesarios los </w:t>
      </w:r>
      <w:r>
        <w:rPr>
          <w:i/>
        </w:rPr>
        <w:t>scores</w:t>
      </w:r>
      <w:r>
        <w:t xml:space="preserve"> en la fase de indexación.</w:t>
      </w:r>
    </w:p>
    <w:p w14:paraId="54E4734F" w14:textId="565594B1" w:rsidR="00915538" w:rsidRDefault="00915538" w:rsidP="00CB6ACA">
      <w:pPr>
        <w:ind w:left="708"/>
      </w:pPr>
    </w:p>
    <w:p w14:paraId="423DF345" w14:textId="77777777" w:rsidR="007F0C06" w:rsidRDefault="007F0C06" w:rsidP="007F0C06">
      <w:pPr>
        <w:keepNext/>
        <w:jc w:val="center"/>
      </w:pPr>
      <w:r w:rsidRPr="007F0C06">
        <w:rPr>
          <w:noProof/>
          <w:bdr w:val="single" w:sz="12" w:space="0" w:color="auto"/>
          <w:lang w:val="es-ES" w:eastAsia="es-ES"/>
        </w:rPr>
        <w:drawing>
          <wp:inline distT="0" distB="0" distL="0" distR="0" wp14:anchorId="55AAAD82" wp14:editId="5E9016DD">
            <wp:extent cx="5356860" cy="3497580"/>
            <wp:effectExtent l="0" t="0" r="0" b="762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harkScoringFilter.png"/>
                    <pic:cNvPicPr/>
                  </pic:nvPicPr>
                  <pic:blipFill>
                    <a:blip r:embed="rId57"/>
                    <a:stretch>
                      <a:fillRect/>
                    </a:stretch>
                  </pic:blipFill>
                  <pic:spPr>
                    <a:xfrm>
                      <a:off x="0" y="0"/>
                      <a:ext cx="5356860" cy="3497580"/>
                    </a:xfrm>
                    <a:prstGeom prst="rect">
                      <a:avLst/>
                    </a:prstGeom>
                  </pic:spPr>
                </pic:pic>
              </a:graphicData>
            </a:graphic>
          </wp:inline>
        </w:drawing>
      </w:r>
    </w:p>
    <w:p w14:paraId="60907CE2" w14:textId="23950874" w:rsidR="007F0C06" w:rsidRDefault="007F0C06" w:rsidP="007F0C06">
      <w:pPr>
        <w:pStyle w:val="Descripcin"/>
        <w:jc w:val="center"/>
      </w:pPr>
      <w:bookmarkStart w:id="136" w:name="_Toc454030219"/>
      <w:r>
        <w:t xml:space="preserve">Figura </w:t>
      </w:r>
      <w:r>
        <w:fldChar w:fldCharType="begin"/>
      </w:r>
      <w:r>
        <w:instrText xml:space="preserve"> SEQ Figura \* ARABIC </w:instrText>
      </w:r>
      <w:r>
        <w:fldChar w:fldCharType="separate"/>
      </w:r>
      <w:r w:rsidR="00F41806">
        <w:rPr>
          <w:noProof/>
        </w:rPr>
        <w:t>8</w:t>
      </w:r>
      <w:r>
        <w:fldChar w:fldCharType="end"/>
      </w:r>
      <w:r>
        <w:t>: Diagrama de clases de SharkScoringFilter</w:t>
      </w:r>
      <w:bookmarkEnd w:id="136"/>
    </w:p>
    <w:p w14:paraId="64CE36CC" w14:textId="75AB8283" w:rsidR="00513B82" w:rsidRPr="004C77FC" w:rsidRDefault="00513B82" w:rsidP="007F0C06">
      <w:pPr>
        <w:keepNext/>
      </w:pPr>
      <w:r>
        <w:lastRenderedPageBreak/>
        <w:t xml:space="preserve">El código con las modificaciones comentadas puede consultarse en </w:t>
      </w:r>
      <w:r>
        <w:fldChar w:fldCharType="begin"/>
      </w:r>
      <w:r>
        <w:instrText xml:space="preserve"> REF _Ref453009080 \h </w:instrText>
      </w:r>
      <w:r>
        <w:fldChar w:fldCharType="separate"/>
      </w:r>
      <w:r w:rsidR="00F41806">
        <w:t>Anexo D – Código de interés</w:t>
      </w:r>
      <w:r>
        <w:fldChar w:fldCharType="end"/>
      </w:r>
      <w:r>
        <w:t xml:space="preserve">. Concretamente en la clase </w:t>
      </w:r>
      <w:r w:rsidR="006C14DA" w:rsidRPr="001B4FA1">
        <w:rPr>
          <w:rStyle w:val="FicherosycarpetasCar"/>
        </w:rPr>
        <w:t>SharkScoring</w:t>
      </w:r>
      <w:r w:rsidRPr="001B4FA1">
        <w:rPr>
          <w:rStyle w:val="FicherosycarpetasCar"/>
        </w:rPr>
        <w:t>Filter</w:t>
      </w:r>
      <w:r>
        <w:t>.</w:t>
      </w:r>
    </w:p>
    <w:p w14:paraId="1EF203A7" w14:textId="77777777" w:rsidR="0045101F" w:rsidRPr="00583227" w:rsidRDefault="004A7F92" w:rsidP="00072F22">
      <w:pPr>
        <w:pStyle w:val="Ttulo3"/>
        <w:numPr>
          <w:ilvl w:val="2"/>
          <w:numId w:val="1"/>
        </w:numPr>
        <w:rPr>
          <w:shd w:val="clear" w:color="auto" w:fill="E7E6E6" w:themeFill="background2"/>
        </w:rPr>
      </w:pPr>
      <w:bookmarkStart w:id="137" w:name="_Toc454029430"/>
      <w:r>
        <w:t>OgcIndexWriter</w:t>
      </w:r>
      <w:bookmarkEnd w:id="137"/>
    </w:p>
    <w:p w14:paraId="4582D3D7" w14:textId="77777777" w:rsidR="00820CC0" w:rsidRDefault="00820CC0" w:rsidP="00820CC0">
      <w:r>
        <w:t xml:space="preserve">Este ha sido el último </w:t>
      </w:r>
      <w:r w:rsidRPr="00820CC0">
        <w:rPr>
          <w:i/>
        </w:rPr>
        <w:t>plugin</w:t>
      </w:r>
      <w:r>
        <w:t xml:space="preserve"> que se ha necesitado implementar para darle al </w:t>
      </w:r>
      <w:r>
        <w:rPr>
          <w:i/>
        </w:rPr>
        <w:t>crawler</w:t>
      </w:r>
      <w:r>
        <w:t xml:space="preserve"> el comportamiento deseado. Este explota el punto </w:t>
      </w:r>
      <w:r>
        <w:rPr>
          <w:i/>
        </w:rPr>
        <w:t>IndexWriter</w:t>
      </w:r>
      <w:r>
        <w:t xml:space="preserve">. Este punto de extensión es el último paso para que el </w:t>
      </w:r>
      <w:r w:rsidRPr="00820CC0">
        <w:t>crawler</w:t>
      </w:r>
      <w:r>
        <w:t xml:space="preserve"> guarde lo que ha ido recolectando.</w:t>
      </w:r>
    </w:p>
    <w:p w14:paraId="4374F7FD" w14:textId="77777777" w:rsidR="00820CC0" w:rsidRDefault="00820CC0" w:rsidP="00820CC0">
      <w:r>
        <w:t>En este trabajo se almacenan lo</w:t>
      </w:r>
      <w:r w:rsidR="001A4E7E">
        <w:t>s ficheros</w:t>
      </w:r>
      <w:r w:rsidR="00D92345">
        <w:t xml:space="preserve"> en su formato original</w:t>
      </w:r>
      <w:r w:rsidR="001A4E7E">
        <w:t xml:space="preserve"> </w:t>
      </w:r>
      <w:r w:rsidR="00D92345">
        <w:t>(</w:t>
      </w:r>
      <w:r w:rsidR="001A4E7E">
        <w:t>XML</w:t>
      </w:r>
      <w:r w:rsidR="00D92345">
        <w:t>)</w:t>
      </w:r>
      <w:r w:rsidR="001A4E7E">
        <w:t xml:space="preserve"> en el disco duro. </w:t>
      </w:r>
      <w:r w:rsidR="00D92345">
        <w:t>Se crea un fichero por cada documento recuperado y se almacena.</w:t>
      </w:r>
    </w:p>
    <w:p w14:paraId="20053A31" w14:textId="77777777" w:rsidR="00820CC0" w:rsidRDefault="00820CC0" w:rsidP="00DB3A94">
      <w:pPr>
        <w:rPr>
          <w:i/>
          <w:shd w:val="clear" w:color="auto" w:fill="E7E6E6" w:themeFill="background2"/>
        </w:rPr>
      </w:pPr>
      <w:r>
        <w:t xml:space="preserve">En este caso la interfaz que se extiende es </w:t>
      </w:r>
      <w:r w:rsidR="001A4E7E" w:rsidRPr="001B4FA1">
        <w:rPr>
          <w:rStyle w:val="FicherosycarpetasCar"/>
        </w:rPr>
        <w:t>IndexWriter</w:t>
      </w:r>
      <w:r>
        <w:t>. A continuación, se puede ver el código de la interfaz.</w:t>
      </w:r>
      <w:r>
        <w:rPr>
          <w:i/>
          <w:shd w:val="clear" w:color="auto" w:fill="E7E6E6" w:themeFill="background2"/>
        </w:rPr>
        <w:t xml:space="preserve"> </w:t>
      </w:r>
    </w:p>
    <w:bookmarkStart w:id="138" w:name="_Toc453684249"/>
    <w:bookmarkEnd w:id="138"/>
    <w:bookmarkStart w:id="139" w:name="_MON_1526912015"/>
    <w:bookmarkEnd w:id="139"/>
    <w:p w14:paraId="32AE6A4B" w14:textId="37B96759" w:rsidR="00C911E3" w:rsidRDefault="00096715" w:rsidP="00C911E3">
      <w:pPr>
        <w:pStyle w:val="Descripcin"/>
        <w:keepNext/>
      </w:pPr>
      <w:r>
        <w:object w:dxaOrig="8504" w:dyaOrig="5335" w14:anchorId="5FEE1B5C">
          <v:shape id="_x0000_i1039" type="#_x0000_t75" style="width:425.25pt;height:267pt" o:ole="" o:bordertopcolor="this" o:borderleftcolor="this" o:borderbottomcolor="this" o:borderrightcolor="this">
            <v:imagedata r:id="rId58" o:title=""/>
            <w10:bordertop type="single" width="12"/>
            <w10:borderleft type="single" width="12"/>
            <w10:borderbottom type="single" width="12"/>
            <w10:borderright type="single" width="12"/>
          </v:shape>
          <o:OLEObject Type="Embed" ProgID="Word.OpenDocumentText.12" ShapeID="_x0000_i1039" DrawAspect="Content" ObjectID="_1527783478" r:id="rId59"/>
        </w:object>
      </w:r>
    </w:p>
    <w:p w14:paraId="68307B90" w14:textId="3FC3E4CE" w:rsidR="00820CC0" w:rsidRDefault="00C911E3" w:rsidP="00C911E3">
      <w:pPr>
        <w:pStyle w:val="Descripcin"/>
      </w:pPr>
      <w:bookmarkStart w:id="140" w:name="_Toc453684250"/>
      <w:bookmarkStart w:id="141" w:name="_Toc453684878"/>
      <w:r>
        <w:t xml:space="preserve">Ejemplo </w:t>
      </w:r>
      <w:r>
        <w:fldChar w:fldCharType="begin"/>
      </w:r>
      <w:r>
        <w:instrText xml:space="preserve"> SEQ Ejemplo \* ARABIC </w:instrText>
      </w:r>
      <w:r>
        <w:fldChar w:fldCharType="separate"/>
      </w:r>
      <w:r w:rsidR="00F41806">
        <w:rPr>
          <w:noProof/>
        </w:rPr>
        <w:t>14</w:t>
      </w:r>
      <w:bookmarkEnd w:id="140"/>
      <w:bookmarkEnd w:id="141"/>
      <w:r>
        <w:fldChar w:fldCharType="end"/>
      </w:r>
    </w:p>
    <w:p w14:paraId="720D0439" w14:textId="77777777" w:rsidR="00820CC0" w:rsidRDefault="00D92345" w:rsidP="00820CC0">
      <w:r>
        <w:t xml:space="preserve">El punto de extensión que ha sido utilizado en esta </w:t>
      </w:r>
      <w:r w:rsidR="00C911E3">
        <w:t>sección está más enfocado a indexaciones en bases de datos y otros elementos de persistencia de datos más complejos que el guardado en el sistema de ficheros.</w:t>
      </w:r>
    </w:p>
    <w:p w14:paraId="47CDAC6D" w14:textId="77777777" w:rsidR="00C911E3" w:rsidRDefault="00C911E3" w:rsidP="00820CC0">
      <w:r>
        <w:t>Por esa razón este punto de extensión ofrece varios métodos para conseguir una persistencia más sofisticada.</w:t>
      </w:r>
    </w:p>
    <w:p w14:paraId="5401D230" w14:textId="77777777" w:rsidR="0071662B" w:rsidRDefault="0071662B" w:rsidP="004B2535">
      <w:pPr>
        <w:spacing w:after="0"/>
      </w:pPr>
      <w:r>
        <w:t>Los métodos más relevantes proporcionados por esta interfaz son:</w:t>
      </w:r>
    </w:p>
    <w:p w14:paraId="64E96CCD" w14:textId="77777777" w:rsidR="0071662B" w:rsidRDefault="0071662B" w:rsidP="004B2535">
      <w:pPr>
        <w:pStyle w:val="Listaconvietas2"/>
        <w:spacing w:before="0"/>
        <w:ind w:left="641" w:hanging="357"/>
      </w:pPr>
      <w:r w:rsidRPr="00DB3A94">
        <w:t>op</w:t>
      </w:r>
      <w:r w:rsidR="002763C8" w:rsidRPr="00DB3A94">
        <w:t>en</w:t>
      </w:r>
    </w:p>
    <w:p w14:paraId="69FFEDDB" w14:textId="77777777" w:rsidR="0071662B" w:rsidRPr="0071662B" w:rsidRDefault="0071662B" w:rsidP="00DB3A94">
      <w:pPr>
        <w:pStyle w:val="Listaconvietas2"/>
      </w:pPr>
      <w:r w:rsidRPr="00DB3A94">
        <w:t>write</w:t>
      </w:r>
    </w:p>
    <w:p w14:paraId="1A54CE4A" w14:textId="77777777" w:rsidR="0071662B" w:rsidRDefault="002763C8" w:rsidP="00DB3A94">
      <w:pPr>
        <w:pStyle w:val="Listaconvietas2"/>
      </w:pPr>
      <w:r w:rsidRPr="00DB3A94">
        <w:t>delete</w:t>
      </w:r>
    </w:p>
    <w:p w14:paraId="427ABDA8" w14:textId="77777777" w:rsidR="0071662B" w:rsidRDefault="002763C8" w:rsidP="00DB3A94">
      <w:pPr>
        <w:pStyle w:val="Listaconvietas2"/>
      </w:pPr>
      <w:r w:rsidRPr="00DB3A94">
        <w:t>update</w:t>
      </w:r>
    </w:p>
    <w:p w14:paraId="79CAA886" w14:textId="77777777" w:rsidR="0071662B" w:rsidRDefault="0071662B" w:rsidP="00DB3A94">
      <w:pPr>
        <w:pStyle w:val="Listaconvietas2"/>
      </w:pPr>
      <w:r w:rsidRPr="00DB3A94">
        <w:t>c</w:t>
      </w:r>
      <w:r w:rsidR="002763C8" w:rsidRPr="00DB3A94">
        <w:t>ommit</w:t>
      </w:r>
    </w:p>
    <w:p w14:paraId="6EB01C5B" w14:textId="77777777" w:rsidR="0071662B" w:rsidRPr="0071662B" w:rsidRDefault="002763C8" w:rsidP="00DB3A94">
      <w:pPr>
        <w:pStyle w:val="Listaconvietas2"/>
      </w:pPr>
      <w:r w:rsidRPr="00DB3A94">
        <w:t>close</w:t>
      </w:r>
    </w:p>
    <w:p w14:paraId="65610A8A" w14:textId="77777777" w:rsidR="002763C8" w:rsidRDefault="002763C8" w:rsidP="00820CC0">
      <w:pPr>
        <w:rPr>
          <w:i/>
        </w:rPr>
      </w:pPr>
      <w:r>
        <w:lastRenderedPageBreak/>
        <w:t xml:space="preserve">Para este trabajo no se necesitaba una gestión tan sofisticada. </w:t>
      </w:r>
      <w:r w:rsidRPr="00C911E3">
        <w:t>Por</w:t>
      </w:r>
      <w:r>
        <w:t xml:space="preserve"> lo tanto, se ha utilizado únicamente el método </w:t>
      </w:r>
      <w:r>
        <w:rPr>
          <w:i/>
        </w:rPr>
        <w:t>write.</w:t>
      </w:r>
    </w:p>
    <w:p w14:paraId="25FF8FFB" w14:textId="77777777" w:rsidR="002763C8" w:rsidRDefault="002763C8" w:rsidP="00DB3A94">
      <w:pPr>
        <w:rPr>
          <w:i/>
        </w:rPr>
      </w:pPr>
      <w:r>
        <w:t xml:space="preserve">Para la creación y escritura de los documentos recolectados por el </w:t>
      </w:r>
      <w:r>
        <w:rPr>
          <w:i/>
        </w:rPr>
        <w:t>crawler</w:t>
      </w:r>
      <w:r>
        <w:t xml:space="preserve"> se han utilizado las clases </w:t>
      </w:r>
      <w:r w:rsidRPr="00DB3A94">
        <w:t>File</w:t>
      </w:r>
      <w:r>
        <w:rPr>
          <w:i/>
        </w:rPr>
        <w:t xml:space="preserve"> </w:t>
      </w:r>
      <w:r>
        <w:t xml:space="preserve">y </w:t>
      </w:r>
      <w:r w:rsidRPr="001B4FA1">
        <w:rPr>
          <w:rStyle w:val="FicherosycarpetasCar"/>
        </w:rPr>
        <w:t>BufferedWriter</w:t>
      </w:r>
      <w:r>
        <w:rPr>
          <w:i/>
        </w:rPr>
        <w:t>.</w:t>
      </w:r>
    </w:p>
    <w:p w14:paraId="584360CE" w14:textId="77777777" w:rsidR="00583227" w:rsidRDefault="00583227" w:rsidP="00583227">
      <w:pPr>
        <w:keepNext/>
        <w:jc w:val="center"/>
      </w:pPr>
      <w:r w:rsidRPr="007F0C06">
        <w:rPr>
          <w:noProof/>
          <w:bdr w:val="single" w:sz="12" w:space="0" w:color="auto"/>
          <w:lang w:val="es-ES" w:eastAsia="es-ES"/>
        </w:rPr>
        <w:lastRenderedPageBreak/>
        <w:drawing>
          <wp:inline distT="0" distB="0" distL="0" distR="0" wp14:anchorId="23B2E80A" wp14:editId="217C83E1">
            <wp:extent cx="3324225" cy="761047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gcIndexWrite.png"/>
                    <pic:cNvPicPr/>
                  </pic:nvPicPr>
                  <pic:blipFill>
                    <a:blip r:embed="rId60">
                      <a:extLst>
                        <a:ext uri="{28A0092B-C50C-407E-A947-70E740481C1C}">
                          <a14:useLocalDpi xmlns:a14="http://schemas.microsoft.com/office/drawing/2010/main" val="0"/>
                        </a:ext>
                      </a:extLst>
                    </a:blip>
                    <a:stretch>
                      <a:fillRect/>
                    </a:stretch>
                  </pic:blipFill>
                  <pic:spPr>
                    <a:xfrm>
                      <a:off x="0" y="0"/>
                      <a:ext cx="3324225" cy="7610475"/>
                    </a:xfrm>
                    <a:prstGeom prst="rect">
                      <a:avLst/>
                    </a:prstGeom>
                  </pic:spPr>
                </pic:pic>
              </a:graphicData>
            </a:graphic>
          </wp:inline>
        </w:drawing>
      </w:r>
    </w:p>
    <w:p w14:paraId="2BE5A9C3" w14:textId="2A927199" w:rsidR="00583227" w:rsidRPr="00583227" w:rsidRDefault="00583227" w:rsidP="00583227">
      <w:pPr>
        <w:pStyle w:val="Descripcin"/>
        <w:jc w:val="center"/>
      </w:pPr>
      <w:bookmarkStart w:id="142" w:name="_Toc453684251"/>
      <w:bookmarkStart w:id="143" w:name="_Toc454030220"/>
      <w:r>
        <w:t xml:space="preserve">Figura </w:t>
      </w:r>
      <w:r>
        <w:fldChar w:fldCharType="begin"/>
      </w:r>
      <w:r>
        <w:instrText xml:space="preserve"> SEQ Figura \* ARABIC </w:instrText>
      </w:r>
      <w:r>
        <w:fldChar w:fldCharType="separate"/>
      </w:r>
      <w:r w:rsidR="00F41806">
        <w:rPr>
          <w:noProof/>
        </w:rPr>
        <w:t>9</w:t>
      </w:r>
      <w:bookmarkEnd w:id="142"/>
      <w:r>
        <w:fldChar w:fldCharType="end"/>
      </w:r>
      <w:r w:rsidR="007F0C06">
        <w:t>: Diagrama de clases de OgcIndexWriter</w:t>
      </w:r>
      <w:bookmarkEnd w:id="143"/>
    </w:p>
    <w:p w14:paraId="24AE5909" w14:textId="77777777" w:rsidR="002763C8" w:rsidRPr="002763C8" w:rsidRDefault="002763C8" w:rsidP="00820CC0"/>
    <w:p w14:paraId="4F9A74C7" w14:textId="7BE2CF43" w:rsidR="00820CC0" w:rsidRDefault="00820CC0" w:rsidP="00DB3A94">
      <w:r>
        <w:t xml:space="preserve">El código con las modificaciones comentadas puede consultarse en </w:t>
      </w:r>
      <w:r>
        <w:fldChar w:fldCharType="begin"/>
      </w:r>
      <w:r>
        <w:instrText xml:space="preserve"> REF _Ref453009080 \h </w:instrText>
      </w:r>
      <w:r>
        <w:fldChar w:fldCharType="separate"/>
      </w:r>
      <w:r w:rsidR="00F41806">
        <w:t>Anexo D – Código de interés</w:t>
      </w:r>
      <w:r>
        <w:fldChar w:fldCharType="end"/>
      </w:r>
      <w:r>
        <w:t xml:space="preserve">. Concretamente en la clase </w:t>
      </w:r>
      <w:r w:rsidRPr="001B4FA1">
        <w:rPr>
          <w:rStyle w:val="FicherosycarpetasCar"/>
        </w:rPr>
        <w:t>OgcIndex</w:t>
      </w:r>
      <w:r w:rsidR="001A4E7E" w:rsidRPr="001B4FA1">
        <w:rPr>
          <w:rStyle w:val="FicherosycarpetasCar"/>
        </w:rPr>
        <w:t>Writer</w:t>
      </w:r>
      <w:r>
        <w:t>.</w:t>
      </w:r>
    </w:p>
    <w:p w14:paraId="4AB2EFE8" w14:textId="77777777" w:rsidR="009C481F" w:rsidRPr="0045101F" w:rsidRDefault="009C481F" w:rsidP="0045101F">
      <w:pPr>
        <w:pStyle w:val="Ttulo2"/>
        <w:numPr>
          <w:ilvl w:val="1"/>
          <w:numId w:val="1"/>
        </w:numPr>
        <w:rPr>
          <w:lang w:val="es-ES"/>
        </w:rPr>
      </w:pPr>
      <w:bookmarkStart w:id="144" w:name="_Toc453002205"/>
      <w:bookmarkStart w:id="145" w:name="_Toc454029431"/>
      <w:r w:rsidRPr="009C481F">
        <w:rPr>
          <w:lang w:val="es-ES"/>
        </w:rPr>
        <w:lastRenderedPageBreak/>
        <w:t>Algoritmo</w:t>
      </w:r>
      <w:r w:rsidRPr="0045101F">
        <w:rPr>
          <w:lang w:val="es-ES"/>
        </w:rPr>
        <w:t xml:space="preserve"> búsqueda</w:t>
      </w:r>
      <w:bookmarkEnd w:id="144"/>
      <w:bookmarkEnd w:id="145"/>
    </w:p>
    <w:p w14:paraId="35F64195" w14:textId="7196D5A4" w:rsidR="003A7FE7" w:rsidRDefault="003A7FE7" w:rsidP="008655D9">
      <w:pPr>
        <w:rPr>
          <w:lang w:val="es-ES"/>
        </w:rPr>
      </w:pPr>
      <w:r>
        <w:rPr>
          <w:lang w:val="es-ES"/>
        </w:rPr>
        <w:t xml:space="preserve">Se barajaron varios algoritmos de búsqueda en la web para ser aplicados en este trabajo. Todos ellos son útiles para su integración en el proceso de expansión de un </w:t>
      </w:r>
      <w:r>
        <w:rPr>
          <w:i/>
          <w:lang w:val="es-ES"/>
        </w:rPr>
        <w:t>crawler</w:t>
      </w:r>
      <w:r>
        <w:rPr>
          <w:lang w:val="es-ES"/>
        </w:rPr>
        <w:t xml:space="preserve"> enfocado.</w:t>
      </w:r>
    </w:p>
    <w:p w14:paraId="433ECBB8" w14:textId="201B0863" w:rsidR="003A7FE7" w:rsidRDefault="003A7FE7" w:rsidP="004B2535">
      <w:pPr>
        <w:spacing w:after="0"/>
        <w:rPr>
          <w:lang w:val="es-ES"/>
        </w:rPr>
      </w:pPr>
      <w:r>
        <w:rPr>
          <w:lang w:val="es-ES"/>
        </w:rPr>
        <w:t>A continuación, se van a comentar las diferentes opciones que se barajaron</w:t>
      </w:r>
      <w:r w:rsidR="009A69F2">
        <w:rPr>
          <w:lang w:val="es-ES"/>
        </w:rPr>
        <w:fldChar w:fldCharType="begin" w:fldLock="1"/>
      </w:r>
      <w:r w:rsidR="009D6FB8">
        <w:rPr>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2]", "plainTextFormattedCitation" : "[12]", "previouslyFormattedCitation" : "[12]" }, "properties" : { "noteIndex" : 0 }, "schema" : "https://github.com/citation-style-language/schema/raw/master/csl-citation.json" }</w:instrText>
      </w:r>
      <w:r w:rsidR="009A69F2">
        <w:rPr>
          <w:lang w:val="es-ES"/>
        </w:rPr>
        <w:fldChar w:fldCharType="separate"/>
      </w:r>
      <w:r w:rsidR="009D6FB8" w:rsidRPr="009D6FB8">
        <w:rPr>
          <w:noProof/>
          <w:lang w:val="es-ES"/>
        </w:rPr>
        <w:t>[12]</w:t>
      </w:r>
      <w:r w:rsidR="009A69F2">
        <w:rPr>
          <w:lang w:val="es-ES"/>
        </w:rPr>
        <w:fldChar w:fldCharType="end"/>
      </w:r>
      <w:r>
        <w:rPr>
          <w:lang w:val="es-ES"/>
        </w:rPr>
        <w:t>:</w:t>
      </w:r>
    </w:p>
    <w:p w14:paraId="7C728CE8" w14:textId="77777777" w:rsidR="0027571F" w:rsidRPr="00DB3A94" w:rsidRDefault="0027571F" w:rsidP="004B2535">
      <w:pPr>
        <w:pStyle w:val="Listaconvietas2"/>
        <w:spacing w:before="0"/>
        <w:ind w:left="641" w:hanging="357"/>
        <w:rPr>
          <w:lang w:val="es-ES"/>
        </w:rPr>
      </w:pPr>
      <w:r w:rsidRPr="00DB3A94">
        <w:rPr>
          <w:lang w:val="es-ES"/>
        </w:rPr>
        <w:t>Fish-Search Algorithm</w:t>
      </w:r>
    </w:p>
    <w:p w14:paraId="5194A92D" w14:textId="77777777" w:rsidR="0027571F" w:rsidRPr="00DB3A94" w:rsidRDefault="0027571F" w:rsidP="00DB3A94">
      <w:pPr>
        <w:pStyle w:val="Listaconvietas2"/>
        <w:rPr>
          <w:lang w:val="es-ES"/>
        </w:rPr>
      </w:pPr>
      <w:r w:rsidRPr="00DB3A94">
        <w:rPr>
          <w:lang w:val="es-ES"/>
        </w:rPr>
        <w:t>Shark-Search Algorithm</w:t>
      </w:r>
    </w:p>
    <w:p w14:paraId="3E70F56C" w14:textId="77777777" w:rsidR="00006D0C" w:rsidRDefault="00006D0C" w:rsidP="00006D0C">
      <w:pPr>
        <w:pStyle w:val="Ttulo4"/>
        <w:rPr>
          <w:lang w:val="es-ES"/>
        </w:rPr>
      </w:pPr>
      <w:r>
        <w:rPr>
          <w:lang w:val="es-ES"/>
        </w:rPr>
        <w:t>Fish-Search Algorithm</w:t>
      </w:r>
    </w:p>
    <w:p w14:paraId="0E83FF70" w14:textId="77777777" w:rsidR="002B6704" w:rsidRDefault="002B6704" w:rsidP="002B6704">
      <w:pPr>
        <w:rPr>
          <w:lang w:val="es-ES"/>
        </w:rPr>
      </w:pPr>
      <w:r>
        <w:rPr>
          <w:lang w:val="es-ES"/>
        </w:rPr>
        <w:t xml:space="preserve">Este </w:t>
      </w:r>
      <w:r w:rsidR="003C086B">
        <w:rPr>
          <w:lang w:val="es-ES"/>
        </w:rPr>
        <w:t>algoritmo</w:t>
      </w:r>
      <w:r>
        <w:rPr>
          <w:lang w:val="es-ES"/>
        </w:rPr>
        <w:t xml:space="preserve"> fue creado para búsquedas dinámicas en la web. Puede ser explicado a través de la siguiente metáfora:</w:t>
      </w:r>
    </w:p>
    <w:p w14:paraId="6F0EC051" w14:textId="77777777" w:rsidR="002B6704" w:rsidRDefault="002B6704" w:rsidP="002B6704">
      <w:pPr>
        <w:ind w:left="708"/>
        <w:rPr>
          <w:i/>
          <w:lang w:val="es-ES"/>
        </w:rPr>
      </w:pPr>
      <w:r>
        <w:rPr>
          <w:i/>
          <w:lang w:val="es-ES"/>
        </w:rPr>
        <w:t>Si los agentes que buscan información en la web son vistos como una escuela de peces en el mar. Cuando se encuentra la comida (información relevante), los peces (agentes de búsqueda) se reproducen y siguen buscando comida. Si no hay comida o el agua está contaminada (malas condiciones en el ancho de banda, por ejemplo) mueren.</w:t>
      </w:r>
    </w:p>
    <w:p w14:paraId="00D996C3" w14:textId="77777777" w:rsidR="002B6704" w:rsidRDefault="003C086B" w:rsidP="002B6704">
      <w:pPr>
        <w:rPr>
          <w:lang w:val="es-ES"/>
        </w:rPr>
      </w:pPr>
      <w:r>
        <w:rPr>
          <w:lang w:val="es-ES"/>
        </w:rPr>
        <w:t xml:space="preserve">En este algoritmo se toman una URL semilla y una </w:t>
      </w:r>
      <w:r>
        <w:rPr>
          <w:i/>
          <w:lang w:val="es-ES"/>
        </w:rPr>
        <w:t>query</w:t>
      </w:r>
      <w:r>
        <w:rPr>
          <w:lang w:val="es-ES"/>
        </w:rPr>
        <w:t xml:space="preserve"> de búsqueda. Con esto va construyendo </w:t>
      </w:r>
      <w:r w:rsidR="00884E73">
        <w:rPr>
          <w:lang w:val="es-ES"/>
        </w:rPr>
        <w:t>una lista con prioridad de las siguientes URLs a ser exploradas.</w:t>
      </w:r>
    </w:p>
    <w:p w14:paraId="6AD69843" w14:textId="77777777" w:rsidR="00006D0C" w:rsidRDefault="00884E73" w:rsidP="00006D0C">
      <w:pPr>
        <w:rPr>
          <w:lang w:val="es-ES"/>
        </w:rPr>
      </w:pPr>
      <w:r>
        <w:rPr>
          <w:lang w:val="es-ES"/>
        </w:rPr>
        <w:t xml:space="preserve">En cada paso el primer nodo es sacado de la lista y procesado. Se extrae el texto disponible y es analizado evaluando si es relevante o no (valores 0 ó 1). Basado en ese </w:t>
      </w:r>
      <w:r>
        <w:rPr>
          <w:i/>
          <w:lang w:val="es-ES"/>
        </w:rPr>
        <w:t>score</w:t>
      </w:r>
      <w:r>
        <w:rPr>
          <w:lang w:val="es-ES"/>
        </w:rPr>
        <w:t xml:space="preserve"> una heurística decide si continuar la exploración en esa dirección o no.</w:t>
      </w:r>
    </w:p>
    <w:p w14:paraId="126791A6" w14:textId="77777777" w:rsidR="00006D0C" w:rsidRDefault="00006D0C" w:rsidP="00006D0C">
      <w:pPr>
        <w:pStyle w:val="Ttulo4"/>
        <w:rPr>
          <w:lang w:val="es-ES"/>
        </w:rPr>
      </w:pPr>
      <w:r>
        <w:rPr>
          <w:lang w:val="es-ES"/>
        </w:rPr>
        <w:t>Shark-Search Algoritm</w:t>
      </w:r>
    </w:p>
    <w:p w14:paraId="2A4B48A6" w14:textId="77777777" w:rsidR="00006D0C" w:rsidRDefault="00006D0C" w:rsidP="00006D0C">
      <w:pPr>
        <w:rPr>
          <w:lang w:val="es-ES"/>
        </w:rPr>
      </w:pPr>
      <w:r>
        <w:rPr>
          <w:lang w:val="es-ES"/>
        </w:rPr>
        <w:t xml:space="preserve">Este algoritmo es una evolución del explicado anteriormente. Se </w:t>
      </w:r>
      <w:r w:rsidR="002B6704">
        <w:rPr>
          <w:lang w:val="es-ES"/>
        </w:rPr>
        <w:t>optó</w:t>
      </w:r>
      <w:r>
        <w:rPr>
          <w:lang w:val="es-ES"/>
        </w:rPr>
        <w:t xml:space="preserve"> por implementar este debido a </w:t>
      </w:r>
      <w:r w:rsidR="00884E73">
        <w:rPr>
          <w:lang w:val="es-ES"/>
        </w:rPr>
        <w:t>que discrimina menos las páginas no relevantes y puede llevar al descubrimiento de más información.</w:t>
      </w:r>
    </w:p>
    <w:p w14:paraId="11D7806E" w14:textId="77777777" w:rsidR="002736AA" w:rsidRDefault="002736AA" w:rsidP="00006D0C">
      <w:pPr>
        <w:rPr>
          <w:lang w:val="es-ES"/>
        </w:rPr>
      </w:pPr>
      <w:r>
        <w:rPr>
          <w:lang w:val="es-ES"/>
        </w:rPr>
        <w:t xml:space="preserve">La primera mejora respecto al </w:t>
      </w:r>
      <w:r>
        <w:rPr>
          <w:i/>
          <w:lang w:val="es-ES"/>
        </w:rPr>
        <w:t>Fish-Search</w:t>
      </w:r>
      <w:r>
        <w:rPr>
          <w:lang w:val="es-ES"/>
        </w:rPr>
        <w:t xml:space="preserve"> es el uso de un valor continuo en la evaluación de la relevancia de un documento, sustituyendo el uso de valores binarios </w:t>
      </w:r>
      <w:r>
        <w:rPr>
          <w:i/>
          <w:lang w:val="es-ES"/>
        </w:rPr>
        <w:t xml:space="preserve">relevante </w:t>
      </w:r>
      <w:r>
        <w:rPr>
          <w:lang w:val="es-ES"/>
        </w:rPr>
        <w:t xml:space="preserve">o </w:t>
      </w:r>
      <w:r>
        <w:rPr>
          <w:i/>
          <w:lang w:val="es-ES"/>
        </w:rPr>
        <w:t>irrelevante.</w:t>
      </w:r>
      <w:r w:rsidR="008B4F6E">
        <w:rPr>
          <w:i/>
          <w:lang w:val="es-ES"/>
        </w:rPr>
        <w:t xml:space="preserve"> </w:t>
      </w:r>
      <w:r w:rsidR="008B4F6E" w:rsidRPr="001B2B38">
        <w:rPr>
          <w:lang w:val="es-ES"/>
        </w:rPr>
        <w:t xml:space="preserve">Ahora se </w:t>
      </w:r>
      <w:r w:rsidR="002138B2" w:rsidRPr="001B2B38">
        <w:rPr>
          <w:lang w:val="es-ES"/>
        </w:rPr>
        <w:t>asignará</w:t>
      </w:r>
      <w:r w:rsidR="008B4F6E" w:rsidRPr="001B2B38">
        <w:rPr>
          <w:lang w:val="es-ES"/>
        </w:rPr>
        <w:t xml:space="preserve"> un valor continuo entre 0 (nada relevante) y 1 (relevancia conceptual perfecta).</w:t>
      </w:r>
    </w:p>
    <w:p w14:paraId="63CCFFB9" w14:textId="77777777" w:rsidR="00E35B4D" w:rsidRDefault="002138B2" w:rsidP="00006D0C">
      <w:pPr>
        <w:rPr>
          <w:lang w:val="es-ES"/>
        </w:rPr>
      </w:pPr>
      <w:r>
        <w:rPr>
          <w:lang w:val="es-ES"/>
        </w:rPr>
        <w:t xml:space="preserve">Otra de las mejoras que tiene este algoritmo es la herencia del </w:t>
      </w:r>
      <w:r>
        <w:rPr>
          <w:i/>
          <w:lang w:val="es-ES"/>
        </w:rPr>
        <w:t>score</w:t>
      </w:r>
      <w:r>
        <w:rPr>
          <w:lang w:val="es-ES"/>
        </w:rPr>
        <w:t xml:space="preserve">. Ahora el </w:t>
      </w:r>
      <w:r>
        <w:rPr>
          <w:i/>
          <w:lang w:val="es-ES"/>
        </w:rPr>
        <w:t>score</w:t>
      </w:r>
      <w:r>
        <w:rPr>
          <w:lang w:val="es-ES"/>
        </w:rPr>
        <w:t xml:space="preserve"> de los </w:t>
      </w:r>
      <w:r w:rsidR="00E35B4D">
        <w:rPr>
          <w:lang w:val="es-ES"/>
        </w:rPr>
        <w:t>ancestros</w:t>
      </w:r>
      <w:r>
        <w:rPr>
          <w:lang w:val="es-ES"/>
        </w:rPr>
        <w:t xml:space="preserve"> de un nodo afectar</w:t>
      </w:r>
      <w:r w:rsidR="00E35B4D">
        <w:rPr>
          <w:lang w:val="es-ES"/>
        </w:rPr>
        <w:t xml:space="preserve">á siguiendo la cadena de descendientes. Los nodos usan el </w:t>
      </w:r>
      <w:r w:rsidR="00E35B4D">
        <w:rPr>
          <w:i/>
          <w:lang w:val="es-ES"/>
        </w:rPr>
        <w:t>score</w:t>
      </w:r>
      <w:r w:rsidR="00E35B4D">
        <w:rPr>
          <w:lang w:val="es-ES"/>
        </w:rPr>
        <w:t xml:space="preserve"> heredado para calcular el suyo propio. El valor del </w:t>
      </w:r>
      <w:r w:rsidR="00E35B4D">
        <w:rPr>
          <w:i/>
          <w:lang w:val="es-ES"/>
        </w:rPr>
        <w:t>score</w:t>
      </w:r>
      <w:r w:rsidR="00E35B4D">
        <w:rPr>
          <w:lang w:val="es-ES"/>
        </w:rPr>
        <w:t xml:space="preserve"> heredado se multiplica por un factor de decaimiento o </w:t>
      </w:r>
      <w:r w:rsidR="00E35B4D" w:rsidRPr="00485593">
        <w:rPr>
          <w:i/>
          <w:sz w:val="28"/>
          <w:lang w:val="es-ES"/>
        </w:rPr>
        <w:t>δ</w:t>
      </w:r>
      <w:r w:rsidR="00E35B4D">
        <w:rPr>
          <w:lang w:val="es-ES"/>
        </w:rPr>
        <w:t>.</w:t>
      </w:r>
    </w:p>
    <w:p w14:paraId="7539ABFE" w14:textId="77777777" w:rsidR="00E35B4D" w:rsidRDefault="00E35B4D" w:rsidP="00006D0C">
      <w:pPr>
        <w:rPr>
          <w:i/>
          <w:lang w:val="es-ES"/>
        </w:rPr>
      </w:pPr>
      <w:r>
        <w:rPr>
          <w:lang w:val="es-ES"/>
        </w:rPr>
        <w:t xml:space="preserve">Este algoritmo también tiene en cuenta el </w:t>
      </w:r>
      <w:r>
        <w:rPr>
          <w:i/>
          <w:lang w:val="es-ES"/>
        </w:rPr>
        <w:t>anchor</w:t>
      </w:r>
      <w:r>
        <w:rPr>
          <w:lang w:val="es-ES"/>
        </w:rPr>
        <w:t xml:space="preserve"> y el contexto del mismo a la hora de calcular el </w:t>
      </w:r>
      <w:r>
        <w:rPr>
          <w:i/>
          <w:lang w:val="es-ES"/>
        </w:rPr>
        <w:t>score</w:t>
      </w:r>
      <w:r>
        <w:rPr>
          <w:lang w:val="es-ES"/>
        </w:rPr>
        <w:t xml:space="preserve"> de un nodo. </w:t>
      </w:r>
      <w:r w:rsidR="00612C9C">
        <w:rPr>
          <w:lang w:val="es-ES"/>
        </w:rPr>
        <w:t xml:space="preserve">Se utilizan dos constantes </w:t>
      </w:r>
      <w:r w:rsidR="00612C9C" w:rsidRPr="00485593">
        <w:rPr>
          <w:i/>
          <w:sz w:val="28"/>
          <w:lang w:val="es-ES"/>
        </w:rPr>
        <w:t>β</w:t>
      </w:r>
      <w:r w:rsidR="00612C9C">
        <w:rPr>
          <w:lang w:val="es-ES"/>
        </w:rPr>
        <w:t xml:space="preserve"> y </w:t>
      </w:r>
      <w:r w:rsidR="00485593" w:rsidRPr="00485593">
        <w:rPr>
          <w:i/>
          <w:sz w:val="28"/>
          <w:lang w:val="es-ES"/>
        </w:rPr>
        <w:t>γ</w:t>
      </w:r>
      <w:r w:rsidR="00485593">
        <w:rPr>
          <w:lang w:val="es-ES"/>
        </w:rPr>
        <w:t xml:space="preserve"> para</w:t>
      </w:r>
      <w:r w:rsidR="00612C9C">
        <w:rPr>
          <w:lang w:val="es-ES"/>
        </w:rPr>
        <w:t xml:space="preserve"> calibrar el peso que se le da a cada elemento del </w:t>
      </w:r>
      <w:r w:rsidR="00612C9C">
        <w:rPr>
          <w:i/>
          <w:lang w:val="es-ES"/>
        </w:rPr>
        <w:t>score.</w:t>
      </w:r>
    </w:p>
    <w:p w14:paraId="41A9830D" w14:textId="77777777" w:rsidR="00612C9C" w:rsidRDefault="00485593" w:rsidP="00006D0C">
      <w:pPr>
        <w:rPr>
          <w:lang w:val="es-ES"/>
        </w:rPr>
      </w:pPr>
      <m:oMath>
        <m:r>
          <w:rPr>
            <w:rFonts w:ascii="Cambria Math" w:hAnsi="Cambria Math"/>
            <w:sz w:val="28"/>
            <w:lang w:val="es-ES"/>
          </w:rPr>
          <m:t>β</m:t>
        </m:r>
      </m:oMath>
      <w:r w:rsidR="00612C9C">
        <w:rPr>
          <w:lang w:val="es-ES"/>
        </w:rPr>
        <w:t xml:space="preserve"> se utiliza para calibrar a que componente del </w:t>
      </w:r>
      <w:r w:rsidR="00612C9C">
        <w:rPr>
          <w:i/>
          <w:lang w:val="es-ES"/>
        </w:rPr>
        <w:t>score</w:t>
      </w:r>
      <w:r w:rsidR="00612C9C">
        <w:rPr>
          <w:lang w:val="es-ES"/>
        </w:rPr>
        <w:t xml:space="preserve"> de vecindad se le da más peso. El </w:t>
      </w:r>
      <w:r w:rsidR="00612C9C">
        <w:rPr>
          <w:i/>
          <w:lang w:val="es-ES"/>
        </w:rPr>
        <w:t>score</w:t>
      </w:r>
      <w:r w:rsidR="00612C9C">
        <w:rPr>
          <w:lang w:val="es-ES"/>
        </w:rPr>
        <w:t xml:space="preserve"> de vecindad sale del cálculo de la relevancia del </w:t>
      </w:r>
      <w:r w:rsidR="00612C9C">
        <w:rPr>
          <w:i/>
          <w:lang w:val="es-ES"/>
        </w:rPr>
        <w:t>anchor</w:t>
      </w:r>
      <w:r w:rsidR="00612C9C">
        <w:rPr>
          <w:lang w:val="es-ES"/>
        </w:rPr>
        <w:t xml:space="preserve"> y de su contexto. </w:t>
      </w:r>
    </w:p>
    <w:p w14:paraId="1514A068" w14:textId="77777777" w:rsidR="00612C9C" w:rsidRDefault="00612C9C" w:rsidP="00006D0C">
      <w:pPr>
        <w:rPr>
          <w:lang w:val="es-ES"/>
        </w:rPr>
      </w:pPr>
      <w:r>
        <w:rPr>
          <w:lang w:val="es-ES"/>
        </w:rPr>
        <w:t>Por lo tanto:</w:t>
      </w:r>
    </w:p>
    <w:p w14:paraId="4FF1EA39" w14:textId="77777777" w:rsidR="00612C9C" w:rsidRPr="0020247F" w:rsidRDefault="001B1786" w:rsidP="00006D0C">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vec</m:t>
              </m:r>
            </m:sub>
          </m:sSub>
          <m:r>
            <w:rPr>
              <w:rFonts w:ascii="Cambria Math" w:hAnsi="Cambria Math"/>
              <w:lang w:val="es-ES"/>
            </w:rPr>
            <m:t>=</m:t>
          </m:r>
          <m:r>
            <m:rPr>
              <m:sty m:val="p"/>
            </m:rPr>
            <w:rPr>
              <w:rFonts w:ascii="Cambria Math" w:hAnsi="Cambria Math"/>
              <w:lang w:val="es-ES"/>
            </w:rPr>
            <m:t xml:space="preserve"> β*anchorScore+</m:t>
          </m:r>
          <m:d>
            <m:dPr>
              <m:ctrlPr>
                <w:rPr>
                  <w:rFonts w:ascii="Cambria Math" w:hAnsi="Cambria Math"/>
                  <w:lang w:val="es-ES"/>
                </w:rPr>
              </m:ctrlPr>
            </m:dPr>
            <m:e>
              <m:r>
                <m:rPr>
                  <m:sty m:val="p"/>
                </m:rPr>
                <w:rPr>
                  <w:rFonts w:ascii="Cambria Math" w:hAnsi="Cambria Math"/>
                  <w:lang w:val="es-ES"/>
                </w:rPr>
                <m:t>1-β</m:t>
              </m:r>
            </m:e>
          </m:d>
          <m:r>
            <w:rPr>
              <w:rFonts w:ascii="Cambria Math" w:hAnsi="Cambria Math"/>
              <w:lang w:val="es-ES"/>
            </w:rPr>
            <m:t>*anchorContextScore</m:t>
          </m:r>
        </m:oMath>
      </m:oMathPara>
    </w:p>
    <w:p w14:paraId="156EA3A5" w14:textId="77777777" w:rsidR="008B4F6E" w:rsidRDefault="00485593" w:rsidP="00006D0C">
      <w:pPr>
        <w:rPr>
          <w:lang w:val="es-ES"/>
        </w:rPr>
      </w:pPr>
      <w:r>
        <w:rPr>
          <w:lang w:val="es-ES"/>
        </w:rPr>
        <w:lastRenderedPageBreak/>
        <w:t xml:space="preserve">La otra constante se utiliza para un procedimiento similar. La diferencia es que </w:t>
      </w:r>
      <w:r w:rsidRPr="00485593">
        <w:rPr>
          <w:i/>
          <w:sz w:val="28"/>
          <w:lang w:val="es-ES"/>
        </w:rPr>
        <w:t>γ</w:t>
      </w:r>
      <w:r>
        <w:rPr>
          <w:lang w:val="es-ES"/>
        </w:rPr>
        <w:t xml:space="preserve"> se utiliza para elegir el peso entre el </w:t>
      </w:r>
      <w:r>
        <w:rPr>
          <w:i/>
          <w:lang w:val="es-ES"/>
        </w:rPr>
        <w:t>score</w:t>
      </w:r>
      <w:r>
        <w:rPr>
          <w:lang w:val="es-ES"/>
        </w:rPr>
        <w:t xml:space="preserve"> heredado y el </w:t>
      </w:r>
      <w:r>
        <w:rPr>
          <w:i/>
          <w:lang w:val="es-ES"/>
        </w:rPr>
        <w:t>score</w:t>
      </w:r>
      <w:r>
        <w:rPr>
          <w:lang w:val="es-ES"/>
        </w:rPr>
        <w:t xml:space="preserve"> de vecindad. </w:t>
      </w:r>
    </w:p>
    <w:p w14:paraId="24F3103A" w14:textId="77777777" w:rsidR="00485593" w:rsidRPr="00485593" w:rsidRDefault="00485593" w:rsidP="00006D0C">
      <w:pPr>
        <w:rPr>
          <w:lang w:val="es-ES"/>
        </w:rPr>
      </w:pPr>
      <w:r>
        <w:rPr>
          <w:lang w:val="es-ES"/>
        </w:rPr>
        <w:t>Así:</w:t>
      </w:r>
    </w:p>
    <w:p w14:paraId="12BF3D7A" w14:textId="218955EC" w:rsidR="004B2535" w:rsidRDefault="001B1786" w:rsidP="00485593">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pot</m:t>
              </m:r>
            </m:sub>
          </m:sSub>
          <m:r>
            <w:rPr>
              <w:rFonts w:ascii="Cambria Math" w:hAnsi="Cambria Math"/>
              <w:lang w:val="es-ES"/>
            </w:rPr>
            <m:t>=</m:t>
          </m:r>
          <m:r>
            <m:rPr>
              <m:sty m:val="p"/>
            </m:rPr>
            <w:rPr>
              <w:rFonts w:ascii="Cambria Math" w:hAnsi="Cambria Math"/>
              <w:lang w:val="es-ES"/>
            </w:rPr>
            <m:t xml:space="preserve"> </m:t>
          </m:r>
          <m:r>
            <w:rPr>
              <w:rFonts w:ascii="Cambria Math" w:hAnsi="Cambria Math"/>
              <w:sz w:val="28"/>
              <w:lang w:val="es-ES"/>
            </w:rPr>
            <m:t>γ</m:t>
          </m:r>
          <m:r>
            <m:rPr>
              <m:sty m:val="p"/>
            </m:rPr>
            <w:rPr>
              <w:rFonts w:ascii="Cambria Math" w:hAnsi="Cambria Math"/>
              <w:lang w:val="es-ES"/>
            </w:rPr>
            <m:t>*inheritedScore+</m:t>
          </m:r>
          <m:d>
            <m:dPr>
              <m:ctrlPr>
                <w:rPr>
                  <w:rFonts w:ascii="Cambria Math" w:hAnsi="Cambria Math"/>
                  <w:lang w:val="es-ES"/>
                </w:rPr>
              </m:ctrlPr>
            </m:dPr>
            <m:e>
              <m:r>
                <m:rPr>
                  <m:sty m:val="p"/>
                </m:rPr>
                <w:rPr>
                  <w:rFonts w:ascii="Cambria Math" w:hAnsi="Cambria Math"/>
                  <w:lang w:val="es-ES"/>
                </w:rPr>
                <m:t>1-</m:t>
              </m:r>
              <m:r>
                <w:rPr>
                  <w:rFonts w:ascii="Cambria Math" w:hAnsi="Cambria Math"/>
                  <w:sz w:val="28"/>
                  <w:lang w:val="es-ES"/>
                </w:rPr>
                <m:t>γ</m:t>
              </m:r>
            </m:e>
          </m:d>
          <m:r>
            <w:rPr>
              <w:rFonts w:ascii="Cambria Math" w:hAnsi="Cambria Math"/>
              <w:lang w:val="es-ES"/>
            </w:rPr>
            <m:t>*neighbourhoodScore</m:t>
          </m:r>
        </m:oMath>
      </m:oMathPara>
    </w:p>
    <w:p w14:paraId="19C0180B" w14:textId="7D817108" w:rsidR="00485593" w:rsidRPr="00485593" w:rsidRDefault="00485593" w:rsidP="00485593">
      <w:pPr>
        <w:rPr>
          <w:lang w:val="es-ES"/>
        </w:rPr>
      </w:pPr>
      <w:r>
        <w:rPr>
          <w:lang w:val="es-ES"/>
        </w:rPr>
        <w:t xml:space="preserve">A continuación, se puede ver el algoritmo de </w:t>
      </w:r>
      <w:r>
        <w:rPr>
          <w:i/>
          <w:lang w:val="es-ES"/>
        </w:rPr>
        <w:t>Shark-Search</w:t>
      </w:r>
      <w:r w:rsidR="009A69F2">
        <w:rPr>
          <w:i/>
          <w:lang w:val="es-ES"/>
        </w:rPr>
        <w:fldChar w:fldCharType="begin" w:fldLock="1"/>
      </w:r>
      <w:r w:rsidR="009D6FB8">
        <w:rPr>
          <w:i/>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2]", "plainTextFormattedCitation" : "[12]", "previouslyFormattedCitation" : "[12]" }, "properties" : { "noteIndex" : 0 }, "schema" : "https://github.com/citation-style-language/schema/raw/master/csl-citation.json" }</w:instrText>
      </w:r>
      <w:r w:rsidR="009A69F2">
        <w:rPr>
          <w:i/>
          <w:lang w:val="es-ES"/>
        </w:rPr>
        <w:fldChar w:fldCharType="separate"/>
      </w:r>
      <w:r w:rsidR="009D6FB8" w:rsidRPr="009D6FB8">
        <w:rPr>
          <w:noProof/>
          <w:lang w:val="es-ES"/>
        </w:rPr>
        <w:t>[12]</w:t>
      </w:r>
      <w:r w:rsidR="009A69F2">
        <w:rPr>
          <w:i/>
          <w:lang w:val="es-ES"/>
        </w:rPr>
        <w:fldChar w:fldCharType="end"/>
      </w:r>
      <w:r>
        <w:rPr>
          <w:lang w:val="es-ES"/>
        </w:rPr>
        <w:t>:</w:t>
      </w:r>
    </w:p>
    <w:bookmarkStart w:id="146" w:name="_MON_1527700795"/>
    <w:bookmarkEnd w:id="146"/>
    <w:p w14:paraId="796717C3" w14:textId="54821A48" w:rsidR="006C2E2C" w:rsidRDefault="00194FBE" w:rsidP="004C4DF2">
      <w:pPr>
        <w:keepNext/>
      </w:pPr>
      <w:r>
        <w:rPr>
          <w:lang w:val="es-ES"/>
        </w:rPr>
        <w:object w:dxaOrig="8504" w:dyaOrig="7674" w14:anchorId="73CD0388">
          <v:shape id="_x0000_i1040" type="#_x0000_t75" style="width:425.25pt;height:384pt" o:ole="" o:bordertopcolor="this" o:borderleftcolor="this" o:borderbottomcolor="this" o:borderrightcolor="this">
            <v:imagedata r:id="rId61" o:title=""/>
            <w10:bordertop type="single" width="12"/>
            <w10:borderleft type="single" width="12"/>
            <w10:borderbottom type="single" width="12"/>
            <w10:borderright type="single" width="12"/>
          </v:shape>
          <o:OLEObject Type="Embed" ProgID="Word.OpenDocumentText.12" ShapeID="_x0000_i1040" DrawAspect="Content" ObjectID="_1527783479" r:id="rId62"/>
        </w:object>
      </w:r>
    </w:p>
    <w:p w14:paraId="761DC313" w14:textId="77777777" w:rsidR="00836924" w:rsidRDefault="001201CB" w:rsidP="004B2535">
      <w:pPr>
        <w:spacing w:after="0"/>
        <w:rPr>
          <w:lang w:val="es-ES"/>
        </w:rPr>
      </w:pPr>
      <w:r>
        <w:rPr>
          <w:lang w:val="es-ES"/>
        </w:rPr>
        <w:t xml:space="preserve">Otros algoritmos que no se han considerado para </w:t>
      </w:r>
      <w:r w:rsidR="005E536D">
        <w:rPr>
          <w:lang w:val="es-ES"/>
        </w:rPr>
        <w:t>usar,</w:t>
      </w:r>
      <w:r>
        <w:rPr>
          <w:lang w:val="es-ES"/>
        </w:rPr>
        <w:t xml:space="preserve"> pero se han investigado</w:t>
      </w:r>
      <w:r w:rsidR="001F3D68">
        <w:rPr>
          <w:lang w:val="es-ES"/>
        </w:rPr>
        <w:t xml:space="preserve"> </w:t>
      </w:r>
      <w:r w:rsidR="001F3D68">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mendeley" : { "formattedCitation" : "[1]", "plainTextFormattedCitation" : "[1]", "previouslyFormattedCitation" : "[1]" }, "properties" : { "noteIndex" : 0 }, "schema" : "https://github.com/citation-style-language/schema/raw/master/csl-citation.json" }</w:instrText>
      </w:r>
      <w:r w:rsidR="001F3D68">
        <w:rPr>
          <w:lang w:val="es-ES"/>
        </w:rPr>
        <w:fldChar w:fldCharType="separate"/>
      </w:r>
      <w:r w:rsidR="009A69F2" w:rsidRPr="009A69F2">
        <w:rPr>
          <w:noProof/>
          <w:lang w:val="es-ES"/>
        </w:rPr>
        <w:t>[1]</w:t>
      </w:r>
      <w:r w:rsidR="001F3D68">
        <w:rPr>
          <w:lang w:val="es-ES"/>
        </w:rPr>
        <w:fldChar w:fldCharType="end"/>
      </w:r>
      <w:r>
        <w:rPr>
          <w:lang w:val="es-ES"/>
        </w:rPr>
        <w:t>:</w:t>
      </w:r>
    </w:p>
    <w:p w14:paraId="6ED1A4F0" w14:textId="77777777" w:rsidR="005E536D" w:rsidRDefault="005E536D" w:rsidP="004B2535">
      <w:pPr>
        <w:pStyle w:val="Listaconvietas2"/>
        <w:spacing w:before="0"/>
        <w:ind w:left="641" w:hanging="357"/>
        <w:rPr>
          <w:lang w:val="es-ES"/>
        </w:rPr>
      </w:pPr>
      <w:r w:rsidRPr="005E536D">
        <w:rPr>
          <w:lang w:val="es-ES"/>
        </w:rPr>
        <w:t>InfoSpider</w:t>
      </w:r>
    </w:p>
    <w:p w14:paraId="7BB180E6" w14:textId="77777777" w:rsidR="005E536D" w:rsidRDefault="00006D0C" w:rsidP="00DB3A94">
      <w:pPr>
        <w:pStyle w:val="Listaconvietas2"/>
        <w:rPr>
          <w:lang w:val="es-ES"/>
        </w:rPr>
      </w:pPr>
      <w:r>
        <w:rPr>
          <w:lang w:val="es-ES"/>
        </w:rPr>
        <w:t>Learning Anchor Algorithm</w:t>
      </w:r>
    </w:p>
    <w:p w14:paraId="63AADF2E" w14:textId="77777777" w:rsidR="00006D0C" w:rsidRPr="00DB3A94" w:rsidRDefault="00006D0C" w:rsidP="00DB3A94">
      <w:pPr>
        <w:pStyle w:val="Listaconvietas2"/>
        <w:rPr>
          <w:lang w:val="es-ES"/>
        </w:rPr>
      </w:pPr>
      <w:r w:rsidRPr="00DB3A94">
        <w:t>History Path Algorithm</w:t>
      </w:r>
    </w:p>
    <w:p w14:paraId="298481EE" w14:textId="22AC6F8C" w:rsidR="008378D9" w:rsidRDefault="008378D9" w:rsidP="00DB3A94">
      <w:r>
        <w:t xml:space="preserve">El código con el algoritmo comentad puede consultarse en </w:t>
      </w:r>
      <w:r>
        <w:fldChar w:fldCharType="begin"/>
      </w:r>
      <w:r>
        <w:instrText xml:space="preserve"> REF _Ref453009080 \h </w:instrText>
      </w:r>
      <w:r>
        <w:fldChar w:fldCharType="separate"/>
      </w:r>
      <w:r w:rsidR="00F41806">
        <w:t>Anexo D – Código de interés</w:t>
      </w:r>
      <w:r>
        <w:fldChar w:fldCharType="end"/>
      </w:r>
      <w:r>
        <w:t xml:space="preserve">. Concretamente en la clase </w:t>
      </w:r>
      <w:r w:rsidRPr="004570E1">
        <w:rPr>
          <w:rStyle w:val="FicherosycarpetasCar"/>
        </w:rPr>
        <w:t>SharkScoringFilter</w:t>
      </w:r>
      <w:r>
        <w:t>.</w:t>
      </w:r>
    </w:p>
    <w:p w14:paraId="5B7949C5" w14:textId="77777777" w:rsidR="00451DA4" w:rsidRDefault="002F5E3F" w:rsidP="00451DA4">
      <w:pPr>
        <w:pStyle w:val="Ttulo2"/>
        <w:numPr>
          <w:ilvl w:val="1"/>
          <w:numId w:val="1"/>
        </w:numPr>
      </w:pPr>
      <w:bookmarkStart w:id="147" w:name="_Toc451013012"/>
      <w:bookmarkStart w:id="148" w:name="_Toc453002206"/>
      <w:bookmarkStart w:id="149" w:name="_Toc454029432"/>
      <w:r>
        <w:t>T</w:t>
      </w:r>
      <w:r w:rsidR="00451DA4">
        <w:t>esauro</w:t>
      </w:r>
      <w:bookmarkEnd w:id="147"/>
      <w:bookmarkEnd w:id="148"/>
      <w:bookmarkEnd w:id="149"/>
    </w:p>
    <w:p w14:paraId="57100140" w14:textId="77777777" w:rsidR="00EF5C01" w:rsidRDefault="00F54B98" w:rsidP="00EF5C01">
      <w:r>
        <w:t xml:space="preserve">En el algoritmo </w:t>
      </w:r>
      <w:r>
        <w:rPr>
          <w:i/>
        </w:rPr>
        <w:t>Shark-Search</w:t>
      </w:r>
      <w:r>
        <w:t xml:space="preserve"> una componente principal es la estimación de relevancia de una </w:t>
      </w:r>
      <w:r w:rsidR="00884E73">
        <w:t>página,</w:t>
      </w:r>
      <w:r>
        <w:t xml:space="preserve"> así como del </w:t>
      </w:r>
      <w:r w:rsidR="00884E73">
        <w:rPr>
          <w:i/>
        </w:rPr>
        <w:t>anchor</w:t>
      </w:r>
      <w:r w:rsidR="00884E73">
        <w:t xml:space="preserve"> y</w:t>
      </w:r>
      <w:r>
        <w:t xml:space="preserve"> su contexto.</w:t>
      </w:r>
    </w:p>
    <w:p w14:paraId="366CEA70" w14:textId="77777777" w:rsidR="009C23DF" w:rsidRDefault="009C23DF" w:rsidP="00EF5C01">
      <w:r>
        <w:t xml:space="preserve">Una de las tareas más importantes fue diseñar una manera de conseguir averiguar la relevancia. No se buscaba una solución que utilizara una </w:t>
      </w:r>
      <w:r>
        <w:rPr>
          <w:i/>
        </w:rPr>
        <w:t>query</w:t>
      </w:r>
      <w:r>
        <w:t xml:space="preserve"> dado que no se busca </w:t>
      </w:r>
      <w:r>
        <w:lastRenderedPageBreak/>
        <w:t>por elementos temáticos concretos. En este trabajo se buscan documentos que describirán información geográfica de muchos tipos.</w:t>
      </w:r>
    </w:p>
    <w:p w14:paraId="121784AC" w14:textId="77777777" w:rsidR="009C23DF" w:rsidRDefault="009C23DF" w:rsidP="004B2535">
      <w:pPr>
        <w:spacing w:after="0"/>
      </w:pPr>
      <w:r>
        <w:t>Entre estos tipos estaban:</w:t>
      </w:r>
    </w:p>
    <w:p w14:paraId="2B496844" w14:textId="77777777" w:rsidR="009C23DF" w:rsidRDefault="009C23DF" w:rsidP="004B2535">
      <w:pPr>
        <w:pStyle w:val="Listaconvietas2"/>
        <w:spacing w:before="0"/>
        <w:ind w:left="641" w:hanging="357"/>
      </w:pPr>
      <w:r>
        <w:t>Naturaleza</w:t>
      </w:r>
    </w:p>
    <w:p w14:paraId="3A31D1DE" w14:textId="77777777" w:rsidR="009C23DF" w:rsidRDefault="00743077" w:rsidP="00DB3A94">
      <w:pPr>
        <w:pStyle w:val="Listaconvietas2"/>
      </w:pPr>
      <w:r>
        <w:t>Ríos</w:t>
      </w:r>
    </w:p>
    <w:p w14:paraId="244D1155" w14:textId="77777777" w:rsidR="009C23DF" w:rsidRDefault="009C23DF" w:rsidP="00DB3A94">
      <w:pPr>
        <w:pStyle w:val="Listaconvietas2"/>
      </w:pPr>
      <w:r>
        <w:t>Medio Ambiente</w:t>
      </w:r>
    </w:p>
    <w:p w14:paraId="3B9EC1FF" w14:textId="77777777" w:rsidR="009C23DF" w:rsidRDefault="009C23DF" w:rsidP="00DB3A94">
      <w:pPr>
        <w:pStyle w:val="Listaconvietas2"/>
      </w:pPr>
      <w:r>
        <w:t>Carreteras</w:t>
      </w:r>
    </w:p>
    <w:p w14:paraId="54851E7D" w14:textId="77777777" w:rsidR="009C23DF" w:rsidRDefault="009C23DF" w:rsidP="00DB3A94">
      <w:pPr>
        <w:pStyle w:val="Listaconvietas2"/>
      </w:pPr>
      <w:r>
        <w:t>Zonas de pesca</w:t>
      </w:r>
    </w:p>
    <w:p w14:paraId="2DFB9988" w14:textId="77777777" w:rsidR="009C23DF" w:rsidRDefault="009C23DF" w:rsidP="009C23DF">
      <w:r>
        <w:t>El problema era que los documentos podían ser de muchos temas diferentes. Después de pensa</w:t>
      </w:r>
      <w:r w:rsidR="000C3809">
        <w:t>r varias soluciones, se decidió hacer uso de un tesauro</w:t>
      </w:r>
      <w:r w:rsidR="000C3809" w:rsidRPr="000E566C">
        <w:rPr>
          <w:rStyle w:val="Refdenotaalpie"/>
        </w:rPr>
        <w:footnoteReference w:id="12"/>
      </w:r>
      <w:r w:rsidR="000C3809">
        <w:t>.</w:t>
      </w:r>
    </w:p>
    <w:p w14:paraId="64F24380" w14:textId="77777777" w:rsidR="000C3809" w:rsidRDefault="000C3809" w:rsidP="000C3809">
      <w:pPr>
        <w:pStyle w:val="Ttulo4"/>
      </w:pPr>
      <w:r>
        <w:t>Idea básica</w:t>
      </w:r>
    </w:p>
    <w:p w14:paraId="3D1461AA" w14:textId="77777777" w:rsidR="000C3809" w:rsidRDefault="000C3809" w:rsidP="009C23DF">
      <w:r>
        <w:t>La idea principal era extraer de un documento las palabras más relevantes. Estas palabras tendrían un ranking de relevancia dentro del documento. Además de ese ranking, las palabras eran añadidas a una consulta SPARQL contra un modelo RDF que contenía el tesauro. dependiendo del número de resultados la palabra tiene más o menos valor geográfico.</w:t>
      </w:r>
    </w:p>
    <w:p w14:paraId="04A675CC" w14:textId="77777777" w:rsidR="000626F1" w:rsidRDefault="000626F1" w:rsidP="000626F1">
      <w:pPr>
        <w:pStyle w:val="Ttulo4"/>
      </w:pPr>
      <w:r>
        <w:t>Extracción de términos más relevantes</w:t>
      </w:r>
    </w:p>
    <w:p w14:paraId="63284C54" w14:textId="2CB2028C" w:rsidR="004B2535" w:rsidRDefault="000626F1" w:rsidP="000626F1">
      <w:r>
        <w:t xml:space="preserve">Para </w:t>
      </w:r>
      <w:r w:rsidR="009D1896">
        <w:t>esta tarea no se utilizó ninguna herramienta externa o ya realizada. Se implementó un extractor de términos relevantes propio.</w:t>
      </w:r>
    </w:p>
    <w:p w14:paraId="07C036A7" w14:textId="77777777" w:rsidR="00FC6409" w:rsidRDefault="00FC6409" w:rsidP="004B2535">
      <w:pPr>
        <w:spacing w:after="0"/>
      </w:pPr>
      <w:r>
        <w:t>La extracción cuenta con varias fases:</w:t>
      </w:r>
    </w:p>
    <w:p w14:paraId="73FD57FE" w14:textId="77777777" w:rsidR="00FC6409" w:rsidRDefault="00DE74C0" w:rsidP="004B2535">
      <w:pPr>
        <w:pStyle w:val="Listaconvietas2"/>
        <w:spacing w:before="0"/>
        <w:ind w:left="641" w:hanging="357"/>
      </w:pPr>
      <w:r>
        <w:t>Eliminación de caracteres innecesarios (. ,: +”’-{}[]?¿€$%&amp; …)</w:t>
      </w:r>
    </w:p>
    <w:p w14:paraId="5925955F" w14:textId="77777777" w:rsidR="009631D8" w:rsidRDefault="009631D8" w:rsidP="00DB3A94">
      <w:pPr>
        <w:pStyle w:val="Listaconvietas2"/>
      </w:pPr>
      <w:r>
        <w:t>Paso a minúsculas de todo el texto</w:t>
      </w:r>
    </w:p>
    <w:p w14:paraId="11E03F25" w14:textId="77777777" w:rsidR="009631D8" w:rsidRDefault="009631D8" w:rsidP="00DB3A94">
      <w:pPr>
        <w:pStyle w:val="Listaconvietas2"/>
      </w:pPr>
      <w:r>
        <w:t>Eliminación de espacios múiltiples</w:t>
      </w:r>
    </w:p>
    <w:p w14:paraId="62E33BEA" w14:textId="77777777" w:rsidR="009631D8" w:rsidRPr="009631D8" w:rsidRDefault="009631D8" w:rsidP="00DB3A94">
      <w:pPr>
        <w:pStyle w:val="Listaconvietas2"/>
      </w:pPr>
      <w:r>
        <w:t xml:space="preserve">Filtrado de </w:t>
      </w:r>
      <w:r>
        <w:rPr>
          <w:i/>
        </w:rPr>
        <w:t>stopwords</w:t>
      </w:r>
      <w:r w:rsidRPr="004A389F">
        <w:rPr>
          <w:rStyle w:val="Refdenotaalpie"/>
        </w:rPr>
        <w:footnoteReference w:id="13"/>
      </w:r>
    </w:p>
    <w:p w14:paraId="427E792B" w14:textId="77777777" w:rsidR="009631D8" w:rsidRDefault="009631D8" w:rsidP="00DB3A94">
      <w:pPr>
        <w:pStyle w:val="Listaconvietas2"/>
      </w:pPr>
      <w:r>
        <w:t>Se cuentan todas las palabras únicas del texto</w:t>
      </w:r>
    </w:p>
    <w:p w14:paraId="08FB3573" w14:textId="77777777" w:rsidR="009631D8" w:rsidRDefault="009631D8" w:rsidP="00DB3A94">
      <w:pPr>
        <w:pStyle w:val="Listaconvietas2"/>
      </w:pPr>
      <w:r>
        <w:t>Se ordenan de mayor numero de apariciones a menos</w:t>
      </w:r>
    </w:p>
    <w:p w14:paraId="283E338D" w14:textId="77777777" w:rsidR="009631D8" w:rsidRDefault="009631D8" w:rsidP="00DB3A94">
      <w:pPr>
        <w:pStyle w:val="Listaconvietas2"/>
      </w:pPr>
      <w:r>
        <w:t>Cálculo del score de la siguiente manera:</w:t>
      </w:r>
    </w:p>
    <w:p w14:paraId="754C7998" w14:textId="77777777" w:rsidR="009631D8" w:rsidRDefault="009631D8" w:rsidP="00DB3A94">
      <w:pPr>
        <w:pStyle w:val="Prrafodelista"/>
      </w:pPr>
    </w:p>
    <w:p w14:paraId="11E1A01A" w14:textId="160008C5" w:rsidR="009631D8" w:rsidRDefault="001B1786" w:rsidP="00DB3A94">
      <w:pPr>
        <w:pStyle w:val="Prrafodelista"/>
        <w:ind w:left="1416"/>
      </w:pPr>
      <m:oMathPara>
        <m:oMath>
          <m:sSub>
            <m:sSubPr>
              <m:ctrlPr>
                <w:rPr>
                  <w:rFonts w:ascii="Cambria Math" w:hAnsi="Cambria Math"/>
                  <w:i/>
                </w:rPr>
              </m:ctrlPr>
            </m:sSubPr>
            <m:e>
              <m:r>
                <w:rPr>
                  <w:rFonts w:ascii="Cambria Math" w:hAnsi="Cambria Math"/>
                </w:rPr>
                <m:t>score</m:t>
              </m:r>
            </m:e>
            <m:sub>
              <m:r>
                <w:rPr>
                  <w:rFonts w:ascii="Cambria Math" w:hAnsi="Cambria Math"/>
                </w:rPr>
                <m:t>ter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Ap</m:t>
                  </m:r>
                </m:e>
                <m:sub>
                  <m:r>
                    <w:rPr>
                      <w:rFonts w:ascii="Cambria Math" w:hAnsi="Cambria Math"/>
                    </w:rPr>
                    <m:t>term</m:t>
                  </m:r>
                </m:sub>
              </m:sSub>
            </m:num>
            <m:den>
              <m:r>
                <w:rPr>
                  <w:rFonts w:ascii="Cambria Math" w:hAnsi="Cambria Math"/>
                </w:rPr>
                <m:t>nPal</m:t>
              </m:r>
            </m:den>
          </m:f>
          <m:r>
            <w:rPr>
              <w:rFonts w:ascii="Cambria Math" w:hAnsi="Cambria Math"/>
            </w:rPr>
            <m:t>*nRep</m:t>
          </m:r>
        </m:oMath>
      </m:oMathPara>
    </w:p>
    <w:p w14:paraId="17C7BDDE" w14:textId="77777777" w:rsidR="000626F1" w:rsidRDefault="009631D8" w:rsidP="009631D8">
      <w:pPr>
        <w:ind w:left="1416"/>
      </w:pPr>
      <w:r>
        <w:t>Donde:</w:t>
      </w:r>
    </w:p>
    <w:p w14:paraId="64CBBEDE" w14:textId="77777777" w:rsidR="009631D8" w:rsidRDefault="001B1786" w:rsidP="009631D8">
      <w:pPr>
        <w:ind w:left="1416"/>
      </w:pPr>
      <m:oMath>
        <m:sSub>
          <m:sSubPr>
            <m:ctrlPr>
              <w:rPr>
                <w:rFonts w:ascii="Cambria Math" w:hAnsi="Cambria Math"/>
                <w:i/>
              </w:rPr>
            </m:ctrlPr>
          </m:sSubPr>
          <m:e>
            <m:r>
              <w:rPr>
                <w:rFonts w:ascii="Cambria Math" w:hAnsi="Cambria Math"/>
              </w:rPr>
              <m:t>nAp</m:t>
            </m:r>
          </m:e>
          <m:sub>
            <m:r>
              <w:rPr>
                <w:rFonts w:ascii="Cambria Math" w:hAnsi="Cambria Math"/>
              </w:rPr>
              <m:t>term</m:t>
            </m:r>
          </m:sub>
        </m:sSub>
      </m:oMath>
      <w:r w:rsidR="009631D8">
        <w:sym w:font="Wingdings" w:char="F0E0"/>
      </w:r>
      <w:r w:rsidR="009631D8">
        <w:t xml:space="preserve"> Número de apariciones del término</w:t>
      </w:r>
    </w:p>
    <w:p w14:paraId="776646F4" w14:textId="77777777" w:rsidR="009631D8" w:rsidRDefault="009631D8" w:rsidP="009631D8">
      <w:pPr>
        <w:ind w:left="1416"/>
      </w:pPr>
      <m:oMath>
        <m:r>
          <w:rPr>
            <w:rFonts w:ascii="Cambria Math" w:hAnsi="Cambria Math"/>
          </w:rPr>
          <m:t>nPal</m:t>
        </m:r>
      </m:oMath>
      <w:r>
        <w:t xml:space="preserve"> </w:t>
      </w:r>
      <w:r>
        <w:sym w:font="Wingdings" w:char="F0E0"/>
      </w:r>
      <w:r>
        <w:t xml:space="preserve"> Número de palabras únicas en el texto</w:t>
      </w:r>
    </w:p>
    <w:p w14:paraId="29BCE598" w14:textId="77777777" w:rsidR="009631D8" w:rsidRPr="000626F1" w:rsidRDefault="009631D8" w:rsidP="009631D8">
      <w:pPr>
        <w:ind w:left="1416"/>
      </w:pPr>
      <m:oMath>
        <m:r>
          <w:rPr>
            <w:rFonts w:ascii="Cambria Math" w:hAnsi="Cambria Math"/>
          </w:rPr>
          <m:t>nRep</m:t>
        </m:r>
      </m:oMath>
      <w:r>
        <w:t xml:space="preserve"> </w:t>
      </w:r>
      <w:r>
        <w:sym w:font="Wingdings" w:char="F0E0"/>
      </w:r>
      <w:r>
        <w:t xml:space="preserve"> Número total de palabras, aunque estén repetidas</w:t>
      </w:r>
    </w:p>
    <w:p w14:paraId="53DA770E" w14:textId="77777777" w:rsidR="000C3809" w:rsidRDefault="000C3809" w:rsidP="000C3809">
      <w:pPr>
        <w:pStyle w:val="Ttulo4"/>
      </w:pPr>
      <w:r>
        <w:lastRenderedPageBreak/>
        <w:t>GEMET</w:t>
      </w:r>
    </w:p>
    <w:p w14:paraId="439C9A59" w14:textId="799DC36F" w:rsidR="003C7ADF" w:rsidRDefault="000C3809" w:rsidP="009C23DF">
      <w:r>
        <w:t xml:space="preserve">GEMET o </w:t>
      </w:r>
      <w:r w:rsidRPr="000C3809">
        <w:rPr>
          <w:b/>
        </w:rPr>
        <w:t>GE</w:t>
      </w:r>
      <w:r>
        <w:t xml:space="preserve">neral </w:t>
      </w:r>
      <w:r w:rsidRPr="000C3809">
        <w:rPr>
          <w:b/>
        </w:rPr>
        <w:t>M</w:t>
      </w:r>
      <w:r>
        <w:t xml:space="preserve">ultilingual </w:t>
      </w:r>
      <w:r w:rsidRPr="000C3809">
        <w:rPr>
          <w:b/>
        </w:rPr>
        <w:t>E</w:t>
      </w:r>
      <w:r>
        <w:t xml:space="preserve">nvironmental </w:t>
      </w:r>
      <w:r w:rsidRPr="000C3809">
        <w:rPr>
          <w:b/>
        </w:rPr>
        <w:t>T</w:t>
      </w:r>
      <w:r>
        <w:t>hesaurus es un tesauro multilenguaje desarrollado por la Agencia Europea de Medio Ambiente. Es una compilación de varios vocabularios multilenguaje. Tiene el objetivo de definir una terminología general para el camp del medio ambiente.</w:t>
      </w:r>
      <w:r w:rsidR="00011D83">
        <w:t xml:space="preserve"> </w:t>
      </w:r>
      <w:r>
        <w:t>La versión actual contiene 22 idiomas y contiene más de 6000 descriptores.</w:t>
      </w:r>
      <w:r w:rsidR="003C7ADF">
        <w:t xml:space="preserve"> Hace uso del modelo SKOS</w:t>
      </w:r>
      <w:r w:rsidR="003C7ADF" w:rsidRPr="000E566C">
        <w:rPr>
          <w:rStyle w:val="Refdenotaalpie"/>
        </w:rPr>
        <w:footnoteReference w:id="14"/>
      </w:r>
      <w:r w:rsidR="003C7ADF">
        <w:t xml:space="preserve"> para representar la estructura y contenido de esquemas conceptuales para implementar el tesauro.</w:t>
      </w:r>
      <w:r w:rsidR="00AF2604">
        <w:t xml:space="preserve"> SKOS está basado en RDF.</w:t>
      </w:r>
    </w:p>
    <w:p w14:paraId="0FB296D1" w14:textId="77777777" w:rsidR="00AF2604" w:rsidRDefault="00AF2604" w:rsidP="00AF2604">
      <w:pPr>
        <w:pStyle w:val="Ttulo4"/>
      </w:pPr>
      <w:r>
        <w:t>RDF</w:t>
      </w:r>
    </w:p>
    <w:p w14:paraId="106D7F1B" w14:textId="345F72DC" w:rsidR="00743077" w:rsidRDefault="00AF2604" w:rsidP="004B2535">
      <w:r>
        <w:t>El RDF o Resource Description Framework es una especificación del W3C</w:t>
      </w:r>
      <w:r w:rsidRPr="000E566C">
        <w:rPr>
          <w:rStyle w:val="Refdenotaalpie"/>
        </w:rPr>
        <w:footnoteReference w:id="15"/>
      </w:r>
      <w:r w:rsidR="008E2B8A">
        <w:t>. Se utiliza como método general para descripción conceptual. Es parte clave también del LOD</w:t>
      </w:r>
      <w:r w:rsidR="008E2B8A" w:rsidRPr="000E566C">
        <w:rPr>
          <w:rStyle w:val="Refdenotaalpie"/>
        </w:rPr>
        <w:footnoteReference w:id="16"/>
      </w:r>
      <w:r w:rsidR="00D9183D">
        <w:t>.</w:t>
      </w:r>
      <w:r w:rsidR="00011D83">
        <w:t xml:space="preserve"> </w:t>
      </w:r>
      <w:r w:rsidR="00743077">
        <w:t xml:space="preserve">El tesauro de GEMET está formado por varios ficheros RDF, juntando estos ficheros se consigue el modelo completo para poder ser utilizado por nuestro </w:t>
      </w:r>
      <w:r w:rsidR="00743077">
        <w:rPr>
          <w:i/>
        </w:rPr>
        <w:t>crawler</w:t>
      </w:r>
      <w:r w:rsidR="00743077">
        <w:t>. Estos ficheros son:</w:t>
      </w:r>
    </w:p>
    <w:p w14:paraId="53B1EAAD" w14:textId="6F71128D" w:rsidR="00743077" w:rsidRDefault="00743077" w:rsidP="004B2535">
      <w:pPr>
        <w:pStyle w:val="Listaconvietas2"/>
        <w:spacing w:before="0"/>
        <w:ind w:left="641" w:hanging="357"/>
      </w:pPr>
      <w:r w:rsidRPr="00DB3A94">
        <w:t>gemet-skoscore.rdf</w:t>
      </w:r>
      <w:r>
        <w:t>: En este fichero se definen los conceptos que posee el tesauro y las relaciones entre los estos. Ver</w:t>
      </w:r>
      <w:r w:rsidR="003B1C16">
        <w:t xml:space="preserve"> </w:t>
      </w:r>
      <w:r w:rsidR="003B1C16">
        <w:fldChar w:fldCharType="begin"/>
      </w:r>
      <w:r w:rsidR="003B1C16">
        <w:instrText xml:space="preserve"> REF _Ref453957184 \h </w:instrText>
      </w:r>
      <w:r w:rsidR="003B1C16">
        <w:fldChar w:fldCharType="separate"/>
      </w:r>
      <w:r w:rsidR="00F41806">
        <w:t xml:space="preserve">Figura </w:t>
      </w:r>
      <w:r w:rsidR="00F41806">
        <w:rPr>
          <w:noProof/>
        </w:rPr>
        <w:t>10</w:t>
      </w:r>
      <w:r w:rsidR="00F41806">
        <w:t>: Extracto del fichero gemet-skoscore.rdf</w:t>
      </w:r>
      <w:r w:rsidR="003B1C16">
        <w:fldChar w:fldCharType="end"/>
      </w:r>
      <w:r w:rsidR="00334916">
        <w:t>.</w:t>
      </w:r>
    </w:p>
    <w:p w14:paraId="6B84CDB4" w14:textId="37AAA57C" w:rsidR="00743077" w:rsidRDefault="00743077" w:rsidP="00DB3A94">
      <w:pPr>
        <w:pStyle w:val="Listaconvietas2"/>
      </w:pPr>
      <w:r w:rsidRPr="00DB3A94">
        <w:t>gemet-backbone.rdf</w:t>
      </w:r>
      <w:r>
        <w:t>: En este fichero se definen temas y los conceptos que pertenecen a ellos. También se definen grupos y supergrupos de conceptos. Ver</w:t>
      </w:r>
      <w:r w:rsidR="003B1C16">
        <w:t xml:space="preserve"> </w:t>
      </w:r>
      <w:r w:rsidR="003B1C16">
        <w:fldChar w:fldCharType="begin"/>
      </w:r>
      <w:r w:rsidR="003B1C16">
        <w:instrText xml:space="preserve"> REF _Ref453957201 \h </w:instrText>
      </w:r>
      <w:r w:rsidR="003B1C16">
        <w:fldChar w:fldCharType="separate"/>
      </w:r>
      <w:r w:rsidR="00F41806">
        <w:t xml:space="preserve">Figura </w:t>
      </w:r>
      <w:r w:rsidR="00F41806">
        <w:rPr>
          <w:noProof/>
        </w:rPr>
        <w:t>11</w:t>
      </w:r>
      <w:r w:rsidR="00F41806">
        <w:t>: Extracto del fichero gemet-backbone.rdf</w:t>
      </w:r>
      <w:r w:rsidR="003B1C16">
        <w:fldChar w:fldCharType="end"/>
      </w:r>
      <w:r w:rsidR="00334916">
        <w:t>.</w:t>
      </w:r>
    </w:p>
    <w:p w14:paraId="60D470F1" w14:textId="4F497893" w:rsidR="00743077" w:rsidRDefault="00743077" w:rsidP="00DB3A94">
      <w:pPr>
        <w:pStyle w:val="Listaconvietas2"/>
      </w:pPr>
      <w:r w:rsidRPr="00DB3A94">
        <w:t>gemet-definitions-es.rdf</w:t>
      </w:r>
      <w:r w:rsidRPr="000E566C">
        <w:rPr>
          <w:rStyle w:val="Refdenotaalpie"/>
        </w:rPr>
        <w:footnoteReference w:id="17"/>
      </w:r>
      <w:r>
        <w:t>:  Este documento contiene las definiciones de los conceptos escritas en el idioma correspondiente. Ver</w:t>
      </w:r>
      <w:r w:rsidR="003B1C16">
        <w:t xml:space="preserve"> </w:t>
      </w:r>
      <w:r w:rsidR="003B1C16">
        <w:fldChar w:fldCharType="begin"/>
      </w:r>
      <w:r w:rsidR="003B1C16">
        <w:instrText xml:space="preserve"> REF _Ref453957217 \h </w:instrText>
      </w:r>
      <w:r w:rsidR="003B1C16">
        <w:fldChar w:fldCharType="separate"/>
      </w:r>
      <w:r w:rsidR="00F41806">
        <w:t xml:space="preserve">Figura </w:t>
      </w:r>
      <w:r w:rsidR="00F41806">
        <w:rPr>
          <w:noProof/>
        </w:rPr>
        <w:t>12</w:t>
      </w:r>
      <w:r w:rsidR="00F41806">
        <w:t>: Extracto del ficherogemeto-definitions-es.rdf</w:t>
      </w:r>
      <w:r w:rsidR="003B1C16">
        <w:fldChar w:fldCharType="end"/>
      </w:r>
      <w:r w:rsidR="00334916">
        <w:t>.</w:t>
      </w:r>
    </w:p>
    <w:p w14:paraId="50FDC5CF" w14:textId="768FCA83" w:rsidR="00743077" w:rsidRDefault="00743077" w:rsidP="00DB3A94">
      <w:pPr>
        <w:pStyle w:val="Listaconvietas2"/>
      </w:pPr>
      <w:r w:rsidRPr="00DB3A94">
        <w:t>gemet-groups-es.rdf</w:t>
      </w:r>
      <w:r>
        <w:t xml:space="preserve">: Este documento contiene las definiciones de los grupos, supergrupos y temas definidos en el fichero </w:t>
      </w:r>
      <w:r w:rsidRPr="00DB3A94">
        <w:t>gemet-backbone.rdf</w:t>
      </w:r>
      <w:r>
        <w:t xml:space="preserve">. Ver </w:t>
      </w:r>
      <w:r w:rsidR="003B1C16">
        <w:fldChar w:fldCharType="begin"/>
      </w:r>
      <w:r w:rsidR="003B1C16">
        <w:instrText xml:space="preserve"> REF _Ref453957225 \h </w:instrText>
      </w:r>
      <w:r w:rsidR="003B1C16">
        <w:fldChar w:fldCharType="separate"/>
      </w:r>
      <w:r w:rsidR="00F41806">
        <w:t xml:space="preserve">Figura </w:t>
      </w:r>
      <w:r w:rsidR="00F41806">
        <w:rPr>
          <w:noProof/>
        </w:rPr>
        <w:t>13</w:t>
      </w:r>
      <w:r w:rsidR="00F41806">
        <w:t>: Extracto del fichero gemet-groups-es.rdf</w:t>
      </w:r>
      <w:r w:rsidR="003B1C16">
        <w:fldChar w:fldCharType="end"/>
      </w:r>
      <w:r w:rsidR="00334916">
        <w:t>.</w:t>
      </w:r>
    </w:p>
    <w:bookmarkStart w:id="150" w:name="_MON_1527360885"/>
    <w:bookmarkEnd w:id="150"/>
    <w:p w14:paraId="02EE5FD5" w14:textId="7EFEFCC9" w:rsidR="004C4DF2" w:rsidRDefault="003B1C16" w:rsidP="004C4DF2">
      <w:pPr>
        <w:pStyle w:val="Listaconvietas2"/>
        <w:keepNext/>
        <w:numPr>
          <w:ilvl w:val="0"/>
          <w:numId w:val="0"/>
        </w:numPr>
        <w:jc w:val="center"/>
      </w:pPr>
      <w:r>
        <w:object w:dxaOrig="8504" w:dyaOrig="5719" w14:anchorId="55D3DE4D">
          <v:shape id="_x0000_i1041" type="#_x0000_t75" style="width:414pt;height:286.5pt" o:ole="">
            <v:imagedata r:id="rId63" o:title=""/>
          </v:shape>
          <o:OLEObject Type="Embed" ProgID="Word.OpenDocumentText.12" ShapeID="_x0000_i1041" DrawAspect="Content" ObjectID="_1527783480" r:id="rId64"/>
        </w:object>
      </w:r>
      <w:bookmarkStart w:id="151" w:name="_Toc453684253"/>
      <w:bookmarkStart w:id="152" w:name="_Ref453346002"/>
    </w:p>
    <w:p w14:paraId="0EC74205" w14:textId="49180DEE" w:rsidR="00EA3A59" w:rsidRDefault="004C4DF2" w:rsidP="004C4DF2">
      <w:pPr>
        <w:pStyle w:val="Descripcin"/>
        <w:jc w:val="center"/>
      </w:pPr>
      <w:bookmarkStart w:id="153" w:name="_Ref453957184"/>
      <w:bookmarkStart w:id="154" w:name="_Toc454030221"/>
      <w:r>
        <w:t xml:space="preserve">Figura </w:t>
      </w:r>
      <w:r>
        <w:fldChar w:fldCharType="begin"/>
      </w:r>
      <w:r>
        <w:instrText xml:space="preserve"> SEQ Figura \* ARABIC </w:instrText>
      </w:r>
      <w:r>
        <w:fldChar w:fldCharType="separate"/>
      </w:r>
      <w:r w:rsidR="00F41806">
        <w:rPr>
          <w:noProof/>
        </w:rPr>
        <w:t>10</w:t>
      </w:r>
      <w:r>
        <w:fldChar w:fldCharType="end"/>
      </w:r>
      <w:r>
        <w:t>: Extracto del fichero gemet-skoscore.rdf</w:t>
      </w:r>
      <w:bookmarkEnd w:id="153"/>
      <w:bookmarkEnd w:id="154"/>
    </w:p>
    <w:p w14:paraId="25C61956" w14:textId="77777777" w:rsidR="004C4DF2" w:rsidRPr="004C4DF2" w:rsidRDefault="004C4DF2" w:rsidP="004C4DF2"/>
    <w:bookmarkStart w:id="155" w:name="_MON_1527698538"/>
    <w:bookmarkEnd w:id="155"/>
    <w:p w14:paraId="5A781811" w14:textId="77DE4A7F" w:rsidR="00EA3A59" w:rsidRDefault="004C4DF2" w:rsidP="004C4DF2">
      <w:pPr>
        <w:pStyle w:val="Descripcin"/>
        <w:keepNext/>
        <w:jc w:val="center"/>
      </w:pPr>
      <w:r>
        <w:object w:dxaOrig="8504" w:dyaOrig="7520" w14:anchorId="2ED7B908">
          <v:shape id="_x0000_i1042" type="#_x0000_t75" style="width:414pt;height:344.25pt" o:ole="">
            <v:imagedata r:id="rId65" o:title=""/>
          </v:shape>
          <o:OLEObject Type="Embed" ProgID="Word.OpenDocumentText.12" ShapeID="_x0000_i1042" DrawAspect="Content" ObjectID="_1527783481" r:id="rId66"/>
        </w:object>
      </w:r>
    </w:p>
    <w:p w14:paraId="4BAC16B4" w14:textId="5CB7E764" w:rsidR="00334916" w:rsidRPr="00334916" w:rsidRDefault="00EA3A59" w:rsidP="004C4DF2">
      <w:pPr>
        <w:pStyle w:val="Descripcin"/>
        <w:jc w:val="center"/>
      </w:pPr>
      <w:bookmarkStart w:id="156" w:name="_Ref453957201"/>
      <w:bookmarkStart w:id="157" w:name="_Toc454030222"/>
      <w:r>
        <w:t xml:space="preserve">Figura </w:t>
      </w:r>
      <w:r>
        <w:fldChar w:fldCharType="begin"/>
      </w:r>
      <w:r>
        <w:instrText xml:space="preserve"> SEQ Figura \* ARABIC </w:instrText>
      </w:r>
      <w:r>
        <w:fldChar w:fldCharType="separate"/>
      </w:r>
      <w:r w:rsidR="00F41806">
        <w:rPr>
          <w:noProof/>
        </w:rPr>
        <w:t>11</w:t>
      </w:r>
      <w:r>
        <w:fldChar w:fldCharType="end"/>
      </w:r>
      <w:r w:rsidR="004C4DF2">
        <w:t>: Extracto del fichero gemet-backbone.rdf</w:t>
      </w:r>
      <w:bookmarkEnd w:id="151"/>
      <w:bookmarkEnd w:id="152"/>
      <w:bookmarkEnd w:id="156"/>
      <w:bookmarkEnd w:id="157"/>
    </w:p>
    <w:bookmarkStart w:id="158" w:name="_MON_1527087779"/>
    <w:bookmarkEnd w:id="158"/>
    <w:p w14:paraId="23EFCA90" w14:textId="2C9AA4CC" w:rsidR="00334916" w:rsidRDefault="004C4DF2" w:rsidP="00834FFF">
      <w:pPr>
        <w:keepNext/>
        <w:spacing w:after="0"/>
      </w:pPr>
      <w:r>
        <w:object w:dxaOrig="8504" w:dyaOrig="4297" w14:anchorId="01722851">
          <v:shape id="_x0000_i1043" type="#_x0000_t75" style="width:426pt;height:214.5pt" o:ole="">
            <v:imagedata r:id="rId67" o:title=""/>
          </v:shape>
          <o:OLEObject Type="Embed" ProgID="Word.OpenDocumentText.12" ShapeID="_x0000_i1043" DrawAspect="Content" ObjectID="_1527783482" r:id="rId68"/>
        </w:object>
      </w:r>
    </w:p>
    <w:p w14:paraId="413AC19E" w14:textId="0FAD0B27" w:rsidR="00334916" w:rsidRDefault="00334916" w:rsidP="00334916">
      <w:pPr>
        <w:pStyle w:val="Descripcin"/>
        <w:jc w:val="center"/>
      </w:pPr>
      <w:bookmarkStart w:id="159" w:name="_Toc453684255"/>
      <w:bookmarkStart w:id="160" w:name="_Ref453346010"/>
      <w:bookmarkStart w:id="161" w:name="_Ref453957217"/>
      <w:bookmarkStart w:id="162" w:name="_Toc454030223"/>
      <w:r>
        <w:t xml:space="preserve">Figura </w:t>
      </w:r>
      <w:r>
        <w:fldChar w:fldCharType="begin"/>
      </w:r>
      <w:r>
        <w:instrText xml:space="preserve"> SEQ Figura \* ARABIC </w:instrText>
      </w:r>
      <w:r>
        <w:fldChar w:fldCharType="separate"/>
      </w:r>
      <w:r w:rsidR="00F41806">
        <w:rPr>
          <w:noProof/>
        </w:rPr>
        <w:t>12</w:t>
      </w:r>
      <w:bookmarkEnd w:id="159"/>
      <w:r>
        <w:fldChar w:fldCharType="end"/>
      </w:r>
      <w:bookmarkEnd w:id="160"/>
      <w:r w:rsidR="004C4DF2">
        <w:t>: Extracto del ficherogemeto-definitions-es.rdf</w:t>
      </w:r>
      <w:bookmarkEnd w:id="161"/>
      <w:bookmarkEnd w:id="162"/>
    </w:p>
    <w:bookmarkStart w:id="163" w:name="_MON_1527087833"/>
    <w:bookmarkEnd w:id="163"/>
    <w:p w14:paraId="776B87B4" w14:textId="01EC28AC" w:rsidR="00334916" w:rsidRDefault="004C4DF2" w:rsidP="00834FFF">
      <w:pPr>
        <w:keepNext/>
        <w:spacing w:after="0"/>
      </w:pPr>
      <w:r>
        <w:object w:dxaOrig="8504" w:dyaOrig="5908" w14:anchorId="13816054">
          <v:shape id="_x0000_i1044" type="#_x0000_t75" style="width:426pt;height:294.75pt" o:ole="">
            <v:imagedata r:id="rId69" o:title=""/>
          </v:shape>
          <o:OLEObject Type="Embed" ProgID="Word.OpenDocumentText.12" ShapeID="_x0000_i1044" DrawAspect="Content" ObjectID="_1527783483" r:id="rId70"/>
        </w:object>
      </w:r>
    </w:p>
    <w:p w14:paraId="7341FD06" w14:textId="1A6A357F" w:rsidR="00334916" w:rsidRDefault="00334916" w:rsidP="00334916">
      <w:pPr>
        <w:pStyle w:val="Descripcin"/>
        <w:jc w:val="center"/>
      </w:pPr>
      <w:bookmarkStart w:id="164" w:name="_Toc453684256"/>
      <w:bookmarkStart w:id="165" w:name="_Ref453346013"/>
      <w:bookmarkStart w:id="166" w:name="_Ref453957225"/>
      <w:bookmarkStart w:id="167" w:name="_Toc454030224"/>
      <w:r>
        <w:t xml:space="preserve">Figura </w:t>
      </w:r>
      <w:r>
        <w:fldChar w:fldCharType="begin"/>
      </w:r>
      <w:r>
        <w:instrText xml:space="preserve"> SEQ Figura \* ARABIC </w:instrText>
      </w:r>
      <w:r>
        <w:fldChar w:fldCharType="separate"/>
      </w:r>
      <w:r w:rsidR="00F41806">
        <w:rPr>
          <w:noProof/>
        </w:rPr>
        <w:t>13</w:t>
      </w:r>
      <w:bookmarkEnd w:id="164"/>
      <w:r>
        <w:fldChar w:fldCharType="end"/>
      </w:r>
      <w:bookmarkEnd w:id="165"/>
      <w:r w:rsidR="004C4DF2">
        <w:t>: Extracto del fichero gemet-groups-es.rdf</w:t>
      </w:r>
      <w:bookmarkEnd w:id="166"/>
      <w:bookmarkEnd w:id="167"/>
    </w:p>
    <w:p w14:paraId="328D4937" w14:textId="7BF90006" w:rsidR="001B4ADA" w:rsidRPr="001B4ADA" w:rsidRDefault="001B4ADA" w:rsidP="001B4ADA">
      <w:pPr>
        <w:pStyle w:val="Ttulo4"/>
      </w:pPr>
      <w:r>
        <w:t>JENA</w:t>
      </w:r>
    </w:p>
    <w:p w14:paraId="22CA21BE" w14:textId="77777777" w:rsidR="008544DF" w:rsidRDefault="00334916" w:rsidP="00EF5C01">
      <w:r>
        <w:t xml:space="preserve">Para el </w:t>
      </w:r>
      <w:r w:rsidR="00DC17B9">
        <w:t>tratamiento del modelo RDF se ha utilizado Apache Jena. Tanto para cargarlo como para las consultas SPARQL.</w:t>
      </w:r>
      <w:r w:rsidR="008544DF">
        <w:t xml:space="preserve"> </w:t>
      </w:r>
    </w:p>
    <w:p w14:paraId="44652EDB" w14:textId="0D1DD480" w:rsidR="0088308C" w:rsidRDefault="008544DF" w:rsidP="00EF5C01">
      <w:r>
        <w:t xml:space="preserve">En la </w:t>
      </w:r>
      <w:r w:rsidR="003B1C16">
        <w:fldChar w:fldCharType="begin"/>
      </w:r>
      <w:r w:rsidR="003B1C16">
        <w:instrText xml:space="preserve"> REF _Ref453957269 \h </w:instrText>
      </w:r>
      <w:r w:rsidR="003B1C16">
        <w:fldChar w:fldCharType="separate"/>
      </w:r>
      <w:r w:rsidR="00F41806">
        <w:t xml:space="preserve">Figura </w:t>
      </w:r>
      <w:r w:rsidR="00F41806">
        <w:rPr>
          <w:noProof/>
        </w:rPr>
        <w:t>14</w:t>
      </w:r>
      <w:r w:rsidR="00F41806">
        <w:t>: Consulta SPARQL</w:t>
      </w:r>
      <w:r w:rsidR="003B1C16">
        <w:fldChar w:fldCharType="end"/>
      </w:r>
      <w:r>
        <w:t xml:space="preserve"> se puede ver la consulta SPARQL que se realiza al tesauro.</w:t>
      </w:r>
    </w:p>
    <w:bookmarkStart w:id="168" w:name="_MON_1527156305"/>
    <w:bookmarkEnd w:id="168"/>
    <w:p w14:paraId="79BEA042" w14:textId="77777777" w:rsidR="008544DF" w:rsidRDefault="008544DF" w:rsidP="00834FFF">
      <w:pPr>
        <w:keepNext/>
      </w:pPr>
      <w:r>
        <w:object w:dxaOrig="8504" w:dyaOrig="2039" w14:anchorId="65593322">
          <v:shape id="_x0000_i1045" type="#_x0000_t75" style="width:426pt;height:102pt" o:ole="">
            <v:imagedata r:id="rId71" o:title=""/>
          </v:shape>
          <o:OLEObject Type="Embed" ProgID="Word.OpenDocumentText.12" ShapeID="_x0000_i1045" DrawAspect="Content" ObjectID="_1527783484" r:id="rId72"/>
        </w:object>
      </w:r>
    </w:p>
    <w:p w14:paraId="2117072E" w14:textId="2573E6C4" w:rsidR="009631D8" w:rsidRDefault="008544DF" w:rsidP="008544DF">
      <w:pPr>
        <w:pStyle w:val="Descripcin"/>
        <w:jc w:val="center"/>
      </w:pPr>
      <w:bookmarkStart w:id="169" w:name="_Toc453684257"/>
      <w:bookmarkStart w:id="170" w:name="_Ref453414612"/>
      <w:bookmarkStart w:id="171" w:name="_Ref453957269"/>
      <w:bookmarkStart w:id="172" w:name="_Toc454030225"/>
      <w:r>
        <w:t xml:space="preserve">Figura </w:t>
      </w:r>
      <w:r>
        <w:fldChar w:fldCharType="begin"/>
      </w:r>
      <w:r>
        <w:instrText xml:space="preserve"> SEQ Figura \* ARABIC </w:instrText>
      </w:r>
      <w:r>
        <w:fldChar w:fldCharType="separate"/>
      </w:r>
      <w:r w:rsidR="00F41806">
        <w:rPr>
          <w:noProof/>
        </w:rPr>
        <w:t>14</w:t>
      </w:r>
      <w:bookmarkEnd w:id="169"/>
      <w:r>
        <w:fldChar w:fldCharType="end"/>
      </w:r>
      <w:bookmarkEnd w:id="170"/>
      <w:r w:rsidR="004C4DF2">
        <w:t>: Consulta SPARQL</w:t>
      </w:r>
      <w:bookmarkEnd w:id="171"/>
      <w:bookmarkEnd w:id="172"/>
    </w:p>
    <w:p w14:paraId="0E52367E" w14:textId="77777777" w:rsidR="00DC17B9" w:rsidRDefault="00DC17B9" w:rsidP="00DC17B9">
      <w:pPr>
        <w:pStyle w:val="Ttulo4"/>
      </w:pPr>
      <w:r>
        <w:t>Otros métodos</w:t>
      </w:r>
    </w:p>
    <w:p w14:paraId="429BE738" w14:textId="4CC62D60" w:rsidR="00DC17B9" w:rsidRDefault="00DC17B9" w:rsidP="00DC17B9">
      <w:r>
        <w:t xml:space="preserve">El anterior modelo no es el único que se ha utilizado en la práctica con el </w:t>
      </w:r>
      <w:r>
        <w:rPr>
          <w:i/>
        </w:rPr>
        <w:t>crawler</w:t>
      </w:r>
      <w:r>
        <w:t xml:space="preserve">. Otro método que se ha implementado es la estimación del </w:t>
      </w:r>
      <w:r>
        <w:rPr>
          <w:i/>
        </w:rPr>
        <w:t>score</w:t>
      </w:r>
      <w:r>
        <w:t xml:space="preserve"> por palabras clave que suelen llevar a recursos OGC.</w:t>
      </w:r>
      <w:r w:rsidR="00011D83">
        <w:t xml:space="preserve"> </w:t>
      </w:r>
      <w:r>
        <w:t xml:space="preserve">A esto último se le suma una estimación de importancia analizando la URL de la página. Si la URL contiene palabras consideradas de gran importancia el </w:t>
      </w:r>
      <w:r>
        <w:rPr>
          <w:i/>
        </w:rPr>
        <w:t>score</w:t>
      </w:r>
      <w:r>
        <w:t xml:space="preserve"> de esa página aumenta considerablemente.</w:t>
      </w:r>
    </w:p>
    <w:p w14:paraId="720230D3" w14:textId="77777777" w:rsidR="00EF5C01" w:rsidRDefault="00EF5C01" w:rsidP="00EF5C01">
      <w:pPr>
        <w:pStyle w:val="Ttulo2"/>
        <w:numPr>
          <w:ilvl w:val="1"/>
          <w:numId w:val="1"/>
        </w:numPr>
      </w:pPr>
      <w:bookmarkStart w:id="173" w:name="_Toc453002207"/>
      <w:bookmarkStart w:id="174" w:name="_Toc454029433"/>
      <w:r>
        <w:t>Modificaciones extra</w:t>
      </w:r>
      <w:bookmarkEnd w:id="173"/>
      <w:bookmarkEnd w:id="174"/>
    </w:p>
    <w:p w14:paraId="3689B634" w14:textId="69C79257" w:rsidR="000626F1" w:rsidRDefault="000465D2" w:rsidP="00834FFF">
      <w:r>
        <w:t xml:space="preserve">A parte de los </w:t>
      </w:r>
      <w:r>
        <w:rPr>
          <w:i/>
        </w:rPr>
        <w:t>plugins</w:t>
      </w:r>
      <w:r>
        <w:t xml:space="preserve"> comentados anteriormente se han añadido otras modificaciones que se han realizado al margen de los puntos de extensión.</w:t>
      </w:r>
      <w:r w:rsidR="00011D83">
        <w:t xml:space="preserve"> </w:t>
      </w:r>
      <w:r w:rsidR="000626F1">
        <w:t xml:space="preserve">Cuando se estaban realizando las pruebas para comprobar el funcionamiento del </w:t>
      </w:r>
      <w:r w:rsidR="000626F1">
        <w:rPr>
          <w:i/>
        </w:rPr>
        <w:t xml:space="preserve">crawler </w:t>
      </w:r>
      <w:r w:rsidR="000626F1">
        <w:t>bastantes documentos OGC de no eran recogidos correctamente. Esto se debía a varios problemas. Estos eran:</w:t>
      </w:r>
    </w:p>
    <w:p w14:paraId="454B41F9" w14:textId="4FCDB565" w:rsidR="009D1896" w:rsidRPr="000626F1" w:rsidRDefault="000626F1" w:rsidP="00A81868">
      <w:pPr>
        <w:pStyle w:val="Listaconvietas2"/>
        <w:spacing w:before="0"/>
        <w:ind w:left="641" w:hanging="357"/>
      </w:pPr>
      <w:r>
        <w:t xml:space="preserve">El fichero </w:t>
      </w:r>
      <w:r w:rsidRPr="00DB3A94">
        <w:t>robots.txt</w:t>
      </w:r>
      <w:r>
        <w:t xml:space="preserve"> no nos permitía acceder a algunos ficheros OGC. Ver</w:t>
      </w:r>
      <w:r w:rsidR="003B1C16">
        <w:t xml:space="preserve"> </w:t>
      </w:r>
      <w:r w:rsidR="003B1C16">
        <w:fldChar w:fldCharType="begin"/>
      </w:r>
      <w:r w:rsidR="003B1C16">
        <w:instrText xml:space="preserve"> REF _Ref453957308 \h </w:instrText>
      </w:r>
      <w:r w:rsidR="003B1C16">
        <w:fldChar w:fldCharType="separate"/>
      </w:r>
      <w:r w:rsidR="00F41806">
        <w:t xml:space="preserve">Figura </w:t>
      </w:r>
      <w:r w:rsidR="00F41806">
        <w:rPr>
          <w:noProof/>
        </w:rPr>
        <w:t>15</w:t>
      </w:r>
      <w:r w:rsidR="00F41806">
        <w:t>: Fichero robots.txt</w:t>
      </w:r>
      <w:r w:rsidR="003B1C16">
        <w:fldChar w:fldCharType="end"/>
      </w:r>
      <w:r w:rsidR="00CF76C8">
        <w:t>. Para solucionar</w:t>
      </w:r>
      <w:r w:rsidR="00284894">
        <w:t xml:space="preserve"> este problema se modificó el código original de Nutch para conseguir que el </w:t>
      </w:r>
      <w:r w:rsidR="00284894" w:rsidRPr="00834FFF">
        <w:rPr>
          <w:i/>
        </w:rPr>
        <w:t>crawler</w:t>
      </w:r>
      <w:r w:rsidR="00284894">
        <w:t xml:space="preserve"> ignores los </w:t>
      </w:r>
      <w:r w:rsidR="00284894" w:rsidRPr="00DB3A94">
        <w:t>robots.txt</w:t>
      </w:r>
      <w:r w:rsidR="00514A11" w:rsidRPr="00DB3A94">
        <w:t>.</w:t>
      </w:r>
    </w:p>
    <w:bookmarkStart w:id="175" w:name="_MON_1527148988"/>
    <w:bookmarkEnd w:id="175"/>
    <w:p w14:paraId="732ECD96" w14:textId="6B4092E0" w:rsidR="00CF76C8" w:rsidRDefault="00096715" w:rsidP="00834FFF">
      <w:pPr>
        <w:keepNext/>
        <w:jc w:val="center"/>
      </w:pPr>
      <w:r>
        <w:object w:dxaOrig="8504" w:dyaOrig="1359" w14:anchorId="2A0B82AC">
          <v:shape id="_x0000_i1046" type="#_x0000_t75" style="width:468.75pt;height:74.25pt" o:ole="">
            <v:imagedata r:id="rId73" o:title=""/>
          </v:shape>
          <o:OLEObject Type="Embed" ProgID="Word.OpenDocumentText.12" ShapeID="_x0000_i1046" DrawAspect="Content" ObjectID="_1527783485" r:id="rId74"/>
        </w:object>
      </w:r>
    </w:p>
    <w:p w14:paraId="6591F56A" w14:textId="305447DE" w:rsidR="000465D2" w:rsidRDefault="00CF76C8" w:rsidP="00CF76C8">
      <w:pPr>
        <w:pStyle w:val="Descripcin"/>
        <w:jc w:val="center"/>
      </w:pPr>
      <w:bookmarkStart w:id="176" w:name="_Toc453684258"/>
      <w:bookmarkStart w:id="177" w:name="_Ref453407224"/>
      <w:bookmarkStart w:id="178" w:name="_Ref453957308"/>
      <w:bookmarkStart w:id="179" w:name="_Toc454030226"/>
      <w:r>
        <w:t xml:space="preserve">Figura </w:t>
      </w:r>
      <w:r>
        <w:fldChar w:fldCharType="begin"/>
      </w:r>
      <w:r>
        <w:instrText xml:space="preserve"> SEQ Figura \* ARABIC </w:instrText>
      </w:r>
      <w:r>
        <w:fldChar w:fldCharType="separate"/>
      </w:r>
      <w:r w:rsidR="00F41806">
        <w:rPr>
          <w:noProof/>
        </w:rPr>
        <w:t>15</w:t>
      </w:r>
      <w:bookmarkEnd w:id="176"/>
      <w:r>
        <w:fldChar w:fldCharType="end"/>
      </w:r>
      <w:bookmarkEnd w:id="177"/>
      <w:r w:rsidR="00F25BCC">
        <w:t>: Fichero robots.txt</w:t>
      </w:r>
      <w:bookmarkEnd w:id="178"/>
      <w:bookmarkEnd w:id="179"/>
    </w:p>
    <w:p w14:paraId="2B80E283" w14:textId="5807ACEC" w:rsidR="009D1896" w:rsidRPr="00DB3A94" w:rsidRDefault="007B6C2D" w:rsidP="00DB3A94">
      <w:pPr>
        <w:pStyle w:val="Listaconvietas2"/>
        <w:rPr>
          <w:rStyle w:val="FicherosycarpetasCar"/>
          <w:rFonts w:ascii="Myriad Pro" w:hAnsi="Myriad Pro"/>
          <w:b/>
        </w:rPr>
      </w:pPr>
      <w:r>
        <w:t xml:space="preserve">Otro problema fue que Nutch por defecto coge hasta </w:t>
      </w:r>
      <w:r w:rsidRPr="007B6C2D">
        <w:t>65536</w:t>
      </w:r>
      <w:r>
        <w:t xml:space="preserve"> bytes de</w:t>
      </w:r>
      <w:r w:rsidRPr="007B6C2D">
        <w:t xml:space="preserve"> </w:t>
      </w:r>
      <w:r>
        <w:t xml:space="preserve">contenido en una página web. Si esta era de mayor longitud solo </w:t>
      </w:r>
      <w:r w:rsidR="00834FFF">
        <w:t>cogía</w:t>
      </w:r>
      <w:r>
        <w:t xml:space="preserve"> los primeros 65536 bytes. Este parámetro se puede modificar en la configuración, a través de la regla </w:t>
      </w:r>
      <w:r w:rsidRPr="007B6C2D">
        <w:t>http.content.limit</w:t>
      </w:r>
      <w:r>
        <w:t>.</w:t>
      </w:r>
      <w:r w:rsidR="00DE033E">
        <w:t xml:space="preserve"> Estos parámetros se configuran en el fichero </w:t>
      </w:r>
      <w:r w:rsidR="00DE033E" w:rsidRPr="00DE033E">
        <w:rPr>
          <w:rStyle w:val="FicherosycarpetasCar"/>
        </w:rPr>
        <w:t>nutch-site.xml.</w:t>
      </w:r>
    </w:p>
    <w:p w14:paraId="63D4DAE9" w14:textId="77777777" w:rsidR="007B6C2D" w:rsidRPr="007B6C2D" w:rsidRDefault="007B6C2D" w:rsidP="00DB3A94">
      <w:pPr>
        <w:pStyle w:val="Listaconvietas2"/>
        <w:rPr>
          <w:rFonts w:ascii="Helvetica" w:eastAsia="Times New Roman" w:hAnsi="Helvetica"/>
          <w:color w:val="333333"/>
          <w:lang w:val="es-ES" w:eastAsia="es-ES"/>
        </w:rPr>
      </w:pPr>
      <w:r w:rsidRPr="00DE033E">
        <w:rPr>
          <w:lang w:val="es-ES" w:eastAsia="es-ES"/>
        </w:rPr>
        <w:t xml:space="preserve">El URLFilter de Nutch no acepta, por defecto, URLs que tengan alguno de estos caracteres [?*!@=]. </w:t>
      </w:r>
      <w:r w:rsidR="00DE033E" w:rsidRPr="00DE033E">
        <w:t>Se eliminó</w:t>
      </w:r>
      <w:r w:rsidRPr="00DE033E">
        <w:rPr>
          <w:lang w:val="es-ES" w:eastAsia="es-ES"/>
        </w:rPr>
        <w:t xml:space="preserve"> esta regla de la</w:t>
      </w:r>
      <w:r w:rsidR="00DE033E" w:rsidRPr="00DE033E">
        <w:t xml:space="preserve"> lista de expresiones regulares, la cual está en el fichero</w:t>
      </w:r>
      <w:r w:rsidR="00DE033E">
        <w:rPr>
          <w:rFonts w:ascii="Helvetica" w:eastAsia="Times New Roman" w:hAnsi="Helvetica"/>
          <w:color w:val="333333"/>
          <w:lang w:val="es-ES" w:eastAsia="es-ES"/>
        </w:rPr>
        <w:t xml:space="preserve"> </w:t>
      </w:r>
      <w:r w:rsidR="00DE033E" w:rsidRPr="00DE033E">
        <w:rPr>
          <w:rStyle w:val="FicherosycarpetasCar"/>
        </w:rPr>
        <w:t>regex-urlfilter.txt</w:t>
      </w:r>
      <w:r w:rsidR="00DE033E">
        <w:rPr>
          <w:rFonts w:ascii="Helvetica" w:eastAsia="Times New Roman" w:hAnsi="Helvetica"/>
          <w:color w:val="333333"/>
          <w:lang w:val="es-ES" w:eastAsia="es-ES"/>
        </w:rPr>
        <w:t>.</w:t>
      </w:r>
    </w:p>
    <w:p w14:paraId="77DEFA60" w14:textId="77777777" w:rsidR="00CF76C8" w:rsidRDefault="00DE033E" w:rsidP="00DE033E">
      <w:pPr>
        <w:pStyle w:val="Ttulo4"/>
      </w:pPr>
      <w:r>
        <w:t>Acelerando la fase de fetch</w:t>
      </w:r>
    </w:p>
    <w:p w14:paraId="38D0F89F" w14:textId="284604F9" w:rsidR="00CA5ACD" w:rsidRDefault="00DE033E" w:rsidP="004A389F">
      <w:r>
        <w:t xml:space="preserve">Como se ha comentado en la sección de educación. Hay que mantener un cierto espacio temporal entre peticiones para no colapsar al </w:t>
      </w:r>
      <w:r>
        <w:rPr>
          <w:i/>
        </w:rPr>
        <w:t>host</w:t>
      </w:r>
      <w:r>
        <w:t xml:space="preserve"> que está siendo accedido.</w:t>
      </w:r>
      <w:r w:rsidR="00011D83">
        <w:t xml:space="preserve"> </w:t>
      </w:r>
      <w:r w:rsidR="00CA5ACD">
        <w:t xml:space="preserve">No obstante, se han realizado modificaciones en la configuración base de Nutch para </w:t>
      </w:r>
      <w:r w:rsidR="00CA5ACD">
        <w:lastRenderedPageBreak/>
        <w:t xml:space="preserve">realizar la fase de </w:t>
      </w:r>
      <w:r w:rsidR="00CA5ACD">
        <w:rPr>
          <w:i/>
        </w:rPr>
        <w:t>fetch</w:t>
      </w:r>
      <w:r w:rsidR="00CA5ACD">
        <w:t xml:space="preserve"> con mayor velocidad. Para ello, se han realizado las siguientes modificaciones:</w:t>
      </w:r>
    </w:p>
    <w:p w14:paraId="59EB591A" w14:textId="31613D27" w:rsidR="00CA5ACD" w:rsidRDefault="002478C4" w:rsidP="002478C4">
      <w:pPr>
        <w:pStyle w:val="Prrafodelista"/>
        <w:numPr>
          <w:ilvl w:val="0"/>
          <w:numId w:val="31"/>
        </w:numPr>
        <w:spacing w:before="100" w:beforeAutospacing="1"/>
      </w:pPr>
      <w:r>
        <w:t xml:space="preserve">Se ha reducido el </w:t>
      </w:r>
      <w:r>
        <w:rPr>
          <w:i/>
        </w:rPr>
        <w:t>delay</w:t>
      </w:r>
      <w:r>
        <w:t xml:space="preserve"> entre peticiones sucesivas al mismo servidor.</w:t>
      </w:r>
    </w:p>
    <w:p w14:paraId="7A73C739" w14:textId="223C32F4" w:rsidR="002478C4" w:rsidRDefault="002478C4" w:rsidP="002478C4">
      <w:pPr>
        <w:pStyle w:val="Prrafodelista"/>
        <w:numPr>
          <w:ilvl w:val="0"/>
          <w:numId w:val="31"/>
        </w:numPr>
        <w:spacing w:before="100" w:beforeAutospacing="1"/>
      </w:pPr>
      <w:r>
        <w:t xml:space="preserve">Se ha aumentado el número de hilos que el </w:t>
      </w:r>
      <w:r>
        <w:rPr>
          <w:i/>
        </w:rPr>
        <w:t>fetcher</w:t>
      </w:r>
      <w:r>
        <w:t xml:space="preserve"> puede usar.</w:t>
      </w:r>
    </w:p>
    <w:p w14:paraId="7A7B77B4" w14:textId="1D8255CD" w:rsidR="002478C4" w:rsidRDefault="002478C4" w:rsidP="002478C4">
      <w:pPr>
        <w:pStyle w:val="Prrafodelista"/>
        <w:numPr>
          <w:ilvl w:val="0"/>
          <w:numId w:val="31"/>
        </w:numPr>
        <w:spacing w:before="100" w:beforeAutospacing="1"/>
      </w:pPr>
      <w:r>
        <w:t>Se ha aumentado la capacidad de las colas de los hilos.</w:t>
      </w:r>
    </w:p>
    <w:p w14:paraId="6AB8C7B0" w14:textId="77777777" w:rsidR="003A31B9" w:rsidRDefault="003A31B9" w:rsidP="00241409">
      <w:pPr>
        <w:pStyle w:val="Ttulo1"/>
        <w:numPr>
          <w:ilvl w:val="0"/>
          <w:numId w:val="1"/>
        </w:numPr>
      </w:pPr>
      <w:bookmarkStart w:id="180" w:name="_Toc451013013"/>
      <w:bookmarkStart w:id="181" w:name="_Toc453002208"/>
      <w:bookmarkStart w:id="182" w:name="_Toc454029434"/>
      <w:r>
        <w:lastRenderedPageBreak/>
        <w:t>Resultados</w:t>
      </w:r>
      <w:bookmarkEnd w:id="180"/>
      <w:bookmarkEnd w:id="181"/>
      <w:bookmarkEnd w:id="182"/>
    </w:p>
    <w:p w14:paraId="18D968E4" w14:textId="77777777" w:rsidR="006E4540" w:rsidRDefault="002763C8" w:rsidP="002763C8">
      <w:r>
        <w:t>Se han realizado pruebas con varias configuraciones, con y sin tesauro.</w:t>
      </w:r>
      <w:r w:rsidR="00FC6409">
        <w:t xml:space="preserve"> </w:t>
      </w:r>
      <w:r w:rsidR="00FB4B61">
        <w:t>El mayor éxito en un corto plazo de tiempo se consigue sin hacer uso del tesauro ya que las consultas al tesauro requieren un tiempo.</w:t>
      </w:r>
      <w:r w:rsidR="00011D83">
        <w:t xml:space="preserve"> </w:t>
      </w:r>
      <w:r w:rsidR="00FB4B61">
        <w:t xml:space="preserve">Para ejecuciones largas, en las que se va a dejar al </w:t>
      </w:r>
      <w:r w:rsidR="00FB4B61">
        <w:rPr>
          <w:i/>
        </w:rPr>
        <w:t>crawler</w:t>
      </w:r>
      <w:r w:rsidR="00FB4B61">
        <w:t xml:space="preserve"> actuar durante semanas es más interesante el uso del tesauro.</w:t>
      </w:r>
    </w:p>
    <w:p w14:paraId="1C111FEC" w14:textId="78E666FD" w:rsidR="005E30AD" w:rsidRDefault="005E30AD" w:rsidP="002763C8">
      <w:r>
        <w:t>Para las pruebas que se han realizado durante la realización de este trabajo se ha utilizado el método alternativo que es más rápido.</w:t>
      </w:r>
      <w:r w:rsidR="00011D83">
        <w:t xml:space="preserve"> </w:t>
      </w:r>
      <w:r>
        <w:t>Los resultados obtenidos son prometedores, se han conseguido extraer satisfactoriamente la inmensa mayoría de los recursos objetivo.</w:t>
      </w:r>
    </w:p>
    <w:p w14:paraId="2C95CEAB" w14:textId="3DE770E7" w:rsidR="002E616A" w:rsidRDefault="002E616A" w:rsidP="002E616A">
      <w:pPr>
        <w:pStyle w:val="Ttulo2"/>
        <w:numPr>
          <w:ilvl w:val="1"/>
          <w:numId w:val="1"/>
        </w:numPr>
      </w:pPr>
      <w:bookmarkStart w:id="183" w:name="_Toc454029435"/>
      <w:r>
        <w:t>Ejemplo de ejecución</w:t>
      </w:r>
      <w:bookmarkEnd w:id="183"/>
    </w:p>
    <w:p w14:paraId="791FC860" w14:textId="2362902B" w:rsidR="00BB4D3C" w:rsidRDefault="002E616A" w:rsidP="002E616A">
      <w:r>
        <w:t xml:space="preserve">Para esta ejecución se usó como URL semilla la web del </w:t>
      </w:r>
      <w:r w:rsidR="00C311E3">
        <w:t>Consejo Superior Geográfico-Infraestructura de Datos Espaciales de España (</w:t>
      </w:r>
      <w:hyperlink r:id="rId75" w:history="1">
        <w:r w:rsidR="00011D83" w:rsidRPr="00011D83">
          <w:rPr>
            <w:rStyle w:val="Hipervnculo"/>
          </w:rPr>
          <w:t>http://www.idee.es</w:t>
        </w:r>
        <w:r w:rsidR="00011D83" w:rsidRPr="003F4470">
          <w:rPr>
            <w:rStyle w:val="Hipervnculo"/>
          </w:rPr>
          <w:t>)</w:t>
        </w:r>
      </w:hyperlink>
      <w:r w:rsidR="00C311E3">
        <w:t>.</w:t>
      </w:r>
      <w:r w:rsidR="00011D83">
        <w:t xml:space="preserve"> </w:t>
      </w:r>
      <w:r w:rsidR="00C311E3">
        <w:t>Se inició GeoCrawler con un número determinado de iteraciones a realizar, en este caso 30.</w:t>
      </w:r>
      <w:r w:rsidR="00BB4D3C">
        <w:t> </w:t>
      </w:r>
      <w:r w:rsidR="00011D83">
        <w:t xml:space="preserve"> </w:t>
      </w:r>
      <w:r w:rsidR="00BB4D3C">
        <w:t>La duración de la ejecución de las 30 iteraciones fue de 53 minutos recuperando en ese tiempo 2040 documentos de descripción de servicios de alguno de los estándares de OGC.</w:t>
      </w:r>
    </w:p>
    <w:p w14:paraId="753D4C9C" w14:textId="12937404" w:rsidR="00BB4D3C" w:rsidRDefault="00BB4D3C" w:rsidP="002E616A">
      <w:r>
        <w:t xml:space="preserve">En </w:t>
      </w:r>
      <w:r w:rsidR="003C6997">
        <w:t xml:space="preserve">la figura inferior </w:t>
      </w:r>
      <w:r>
        <w:t>se puede ver una captura de la carpeta de salida de GeoCrawler con la cantidad de elementos recuperados.</w:t>
      </w:r>
    </w:p>
    <w:p w14:paraId="10F3B4A7" w14:textId="77777777" w:rsidR="00E92A92" w:rsidRDefault="00011D83" w:rsidP="00096715">
      <w:pPr>
        <w:keepNext/>
        <w:jc w:val="left"/>
      </w:pPr>
      <w:r w:rsidRPr="00096715">
        <w:rPr>
          <w:noProof/>
          <w:bdr w:val="single" w:sz="12" w:space="0" w:color="auto"/>
          <w:lang w:val="es-ES" w:eastAsia="es-ES"/>
        </w:rPr>
        <w:drawing>
          <wp:inline distT="0" distB="0" distL="0" distR="0" wp14:anchorId="3161EEEF" wp14:editId="1634B7F1">
            <wp:extent cx="5143500" cy="3472180"/>
            <wp:effectExtent l="0" t="0" r="0" b="0"/>
            <wp:docPr id="2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7392846980c814a011ba1964a59af70.png"/>
                    <pic:cNvPicPr/>
                  </pic:nvPicPr>
                  <pic:blipFill>
                    <a:blip r:embed="rId76">
                      <a:extLst>
                        <a:ext uri="{28A0092B-C50C-407E-A947-70E740481C1C}">
                          <a14:useLocalDpi xmlns:a14="http://schemas.microsoft.com/office/drawing/2010/main" val="0"/>
                        </a:ext>
                      </a:extLst>
                    </a:blip>
                    <a:stretch>
                      <a:fillRect/>
                    </a:stretch>
                  </pic:blipFill>
                  <pic:spPr>
                    <a:xfrm>
                      <a:off x="0" y="0"/>
                      <a:ext cx="5144014" cy="3472527"/>
                    </a:xfrm>
                    <a:prstGeom prst="rect">
                      <a:avLst/>
                    </a:prstGeom>
                  </pic:spPr>
                </pic:pic>
              </a:graphicData>
            </a:graphic>
          </wp:inline>
        </w:drawing>
      </w:r>
    </w:p>
    <w:p w14:paraId="7C61765D" w14:textId="038F5FEE" w:rsidR="00011D83" w:rsidRDefault="00E92A92" w:rsidP="00E92A92">
      <w:pPr>
        <w:pStyle w:val="Descripcin"/>
      </w:pPr>
      <w:bookmarkStart w:id="184" w:name="_Toc454030227"/>
      <w:r>
        <w:t xml:space="preserve">Figura </w:t>
      </w:r>
      <w:r>
        <w:fldChar w:fldCharType="begin"/>
      </w:r>
      <w:r>
        <w:instrText xml:space="preserve"> SEQ Figura \* ARABIC </w:instrText>
      </w:r>
      <w:r>
        <w:fldChar w:fldCharType="separate"/>
      </w:r>
      <w:r w:rsidR="00F41806">
        <w:rPr>
          <w:noProof/>
        </w:rPr>
        <w:t>16</w:t>
      </w:r>
      <w:r>
        <w:fldChar w:fldCharType="end"/>
      </w:r>
      <w:r>
        <w:t>: Carpeta con los ficheros recopilados</w:t>
      </w:r>
      <w:bookmarkEnd w:id="184"/>
    </w:p>
    <w:p w14:paraId="6112711B" w14:textId="6B1078BB" w:rsidR="00BB4D3C" w:rsidRDefault="00BB4D3C" w:rsidP="002E616A"/>
    <w:p w14:paraId="00ED9C9D" w14:textId="6F3029CF" w:rsidR="003A31B9" w:rsidRDefault="0038627D" w:rsidP="003A31B9">
      <w:pPr>
        <w:pStyle w:val="Ttulo2"/>
        <w:numPr>
          <w:ilvl w:val="1"/>
          <w:numId w:val="1"/>
        </w:numPr>
      </w:pPr>
      <w:bookmarkStart w:id="185" w:name="_Toc454029436"/>
      <w:r>
        <w:lastRenderedPageBreak/>
        <w:t>Problemas encontrados</w:t>
      </w:r>
      <w:bookmarkEnd w:id="185"/>
    </w:p>
    <w:p w14:paraId="25C0E8E8" w14:textId="4DC085D9" w:rsidR="0038627D" w:rsidRDefault="0038627D" w:rsidP="0038627D">
      <w:r>
        <w:t xml:space="preserve">A la hora de recuperar elementos </w:t>
      </w:r>
      <w:r w:rsidR="00B85C76">
        <w:t>se reparó en que todos los ficheros OGC que eran encontrados y adquiridos en la fase de parse no eran indexados. En las primeras pruebas se encontraros dos motivos, uno solucionable y otro no.</w:t>
      </w:r>
    </w:p>
    <w:p w14:paraId="363DA667" w14:textId="0AD310A1" w:rsidR="00B85C76" w:rsidRDefault="00B85C76" w:rsidP="0038627D">
      <w:r>
        <w:t xml:space="preserve">El primero de ellos era las limitaciones de algunas webs respecto a los </w:t>
      </w:r>
      <w:r>
        <w:rPr>
          <w:i/>
        </w:rPr>
        <w:t>crawlers</w:t>
      </w:r>
      <w:r>
        <w:t>. Muchos tenían limitado su acceso por medio del fichero robots.txt. Como se ha comentado anteriormente en esta memoria, esto se puede solucionar ignorando dicho fichero.</w:t>
      </w:r>
    </w:p>
    <w:p w14:paraId="5E319846" w14:textId="03CABF49" w:rsidR="00B85C76" w:rsidRDefault="00B85C76" w:rsidP="0038627D">
      <w:r>
        <w:t xml:space="preserve">El segundo problema no era solucionable. Corresponde al hecho de que algunos recursos ya no eran accesibles por diversos motivos. Estos motivos eran errores HTTP (ver </w:t>
      </w:r>
      <w:r>
        <w:fldChar w:fldCharType="begin"/>
      </w:r>
      <w:r>
        <w:instrText xml:space="preserve"> REF _Ref453669938 \h </w:instrText>
      </w:r>
      <w:r>
        <w:fldChar w:fldCharType="separate"/>
      </w:r>
      <w:r w:rsidR="00F41806">
        <w:t xml:space="preserve">Figura </w:t>
      </w:r>
      <w:r w:rsidR="00F41806">
        <w:rPr>
          <w:noProof/>
        </w:rPr>
        <w:t>17</w:t>
      </w:r>
      <w:r>
        <w:fldChar w:fldCharType="end"/>
      </w:r>
      <w:r>
        <w:t xml:space="preserve">, </w:t>
      </w:r>
      <w:r>
        <w:fldChar w:fldCharType="begin"/>
      </w:r>
      <w:r>
        <w:instrText xml:space="preserve"> REF _Ref453669946 \h </w:instrText>
      </w:r>
      <w:r>
        <w:fldChar w:fldCharType="separate"/>
      </w:r>
      <w:r w:rsidR="00F41806">
        <w:t xml:space="preserve">Figura </w:t>
      </w:r>
      <w:r w:rsidR="00F41806">
        <w:rPr>
          <w:noProof/>
        </w:rPr>
        <w:t>19</w:t>
      </w:r>
      <w:r>
        <w:fldChar w:fldCharType="end"/>
      </w:r>
      <w:r>
        <w:t xml:space="preserve">) o errores en el DNS (ver </w:t>
      </w:r>
      <w:r>
        <w:fldChar w:fldCharType="begin"/>
      </w:r>
      <w:r>
        <w:instrText xml:space="preserve"> REF _Ref453669970 \h </w:instrText>
      </w:r>
      <w:r>
        <w:fldChar w:fldCharType="separate"/>
      </w:r>
      <w:r w:rsidR="00F41806">
        <w:t xml:space="preserve">Figura </w:t>
      </w:r>
      <w:r w:rsidR="00F41806">
        <w:rPr>
          <w:noProof/>
        </w:rPr>
        <w:t>18</w:t>
      </w:r>
      <w:r>
        <w:fldChar w:fldCharType="end"/>
      </w:r>
      <w:r>
        <w:t>).</w:t>
      </w:r>
    </w:p>
    <w:p w14:paraId="232861C0" w14:textId="4094AB4E" w:rsidR="00B85C76" w:rsidRDefault="00B85C76" w:rsidP="0038627D"/>
    <w:p w14:paraId="6082DFD9" w14:textId="77777777" w:rsidR="00B85C76" w:rsidRDefault="00B85C76" w:rsidP="00B85C76">
      <w:pPr>
        <w:keepNext/>
        <w:spacing w:after="0"/>
        <w:jc w:val="center"/>
      </w:pPr>
      <w:r w:rsidRPr="00096715">
        <w:rPr>
          <w:noProof/>
          <w:bdr w:val="single" w:sz="12" w:space="0" w:color="auto"/>
          <w:lang w:val="es-ES" w:eastAsia="es-ES"/>
        </w:rPr>
        <w:drawing>
          <wp:inline distT="0" distB="0" distL="0" distR="0" wp14:anchorId="72044DE6" wp14:editId="5B935571">
            <wp:extent cx="4333875" cy="1781175"/>
            <wp:effectExtent l="0" t="0" r="9525"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e4962f0231675ff5cc721893741b312.png"/>
                    <pic:cNvPicPr/>
                  </pic:nvPicPr>
                  <pic:blipFill>
                    <a:blip r:embed="rId77">
                      <a:extLst>
                        <a:ext uri="{28A0092B-C50C-407E-A947-70E740481C1C}">
                          <a14:useLocalDpi xmlns:a14="http://schemas.microsoft.com/office/drawing/2010/main" val="0"/>
                        </a:ext>
                      </a:extLst>
                    </a:blip>
                    <a:stretch>
                      <a:fillRect/>
                    </a:stretch>
                  </pic:blipFill>
                  <pic:spPr>
                    <a:xfrm>
                      <a:off x="0" y="0"/>
                      <a:ext cx="4334481" cy="1781424"/>
                    </a:xfrm>
                    <a:prstGeom prst="rect">
                      <a:avLst/>
                    </a:prstGeom>
                  </pic:spPr>
                </pic:pic>
              </a:graphicData>
            </a:graphic>
          </wp:inline>
        </w:drawing>
      </w:r>
    </w:p>
    <w:p w14:paraId="17D25FCD" w14:textId="0EF5C09B" w:rsidR="00B85C76" w:rsidRDefault="00B85C76" w:rsidP="00B85C76">
      <w:pPr>
        <w:pStyle w:val="Descripcin"/>
        <w:jc w:val="center"/>
      </w:pPr>
      <w:bookmarkStart w:id="186" w:name="_Toc453684260"/>
      <w:bookmarkStart w:id="187" w:name="_Ref453669938"/>
      <w:bookmarkStart w:id="188" w:name="_Toc454030228"/>
      <w:r>
        <w:t xml:space="preserve">Figura </w:t>
      </w:r>
      <w:r>
        <w:fldChar w:fldCharType="begin"/>
      </w:r>
      <w:r>
        <w:instrText xml:space="preserve"> SEQ Figura \* ARABIC </w:instrText>
      </w:r>
      <w:r>
        <w:fldChar w:fldCharType="separate"/>
      </w:r>
      <w:r w:rsidR="00F41806">
        <w:rPr>
          <w:noProof/>
        </w:rPr>
        <w:t>17</w:t>
      </w:r>
      <w:bookmarkEnd w:id="186"/>
      <w:r>
        <w:fldChar w:fldCharType="end"/>
      </w:r>
      <w:bookmarkEnd w:id="187"/>
      <w:r w:rsidR="00E92A92">
        <w:t>: Ejemplo de error 404</w:t>
      </w:r>
      <w:bookmarkEnd w:id="188"/>
    </w:p>
    <w:p w14:paraId="7D688E20" w14:textId="77777777" w:rsidR="00B85C76" w:rsidRDefault="00B85C76" w:rsidP="00B85C76">
      <w:pPr>
        <w:keepNext/>
        <w:spacing w:after="0"/>
        <w:jc w:val="center"/>
      </w:pPr>
      <w:r w:rsidRPr="00096715">
        <w:rPr>
          <w:noProof/>
          <w:bdr w:val="single" w:sz="12" w:space="0" w:color="auto"/>
          <w:lang w:val="es-ES" w:eastAsia="es-ES"/>
        </w:rPr>
        <w:drawing>
          <wp:inline distT="0" distB="0" distL="0" distR="0" wp14:anchorId="546562F5" wp14:editId="568EDF5F">
            <wp:extent cx="5229225" cy="2636520"/>
            <wp:effectExtent l="0" t="0" r="952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e612828f19982d1756ddc78cc5d60e.png"/>
                    <pic:cNvPicPr/>
                  </pic:nvPicPr>
                  <pic:blipFill>
                    <a:blip r:embed="rId78">
                      <a:extLst>
                        <a:ext uri="{28A0092B-C50C-407E-A947-70E740481C1C}">
                          <a14:useLocalDpi xmlns:a14="http://schemas.microsoft.com/office/drawing/2010/main" val="0"/>
                        </a:ext>
                      </a:extLst>
                    </a:blip>
                    <a:stretch>
                      <a:fillRect/>
                    </a:stretch>
                  </pic:blipFill>
                  <pic:spPr>
                    <a:xfrm>
                      <a:off x="0" y="0"/>
                      <a:ext cx="5229225" cy="2636520"/>
                    </a:xfrm>
                    <a:prstGeom prst="rect">
                      <a:avLst/>
                    </a:prstGeom>
                  </pic:spPr>
                </pic:pic>
              </a:graphicData>
            </a:graphic>
          </wp:inline>
        </w:drawing>
      </w:r>
    </w:p>
    <w:p w14:paraId="2F214C8D" w14:textId="62C59A07" w:rsidR="00B85C76" w:rsidRDefault="00B85C76" w:rsidP="00B85C76">
      <w:pPr>
        <w:pStyle w:val="Descripcin"/>
        <w:jc w:val="center"/>
      </w:pPr>
      <w:bookmarkStart w:id="189" w:name="_Toc453684261"/>
      <w:bookmarkStart w:id="190" w:name="_Ref453669970"/>
      <w:bookmarkStart w:id="191" w:name="_Toc454030229"/>
      <w:r>
        <w:t xml:space="preserve">Figura </w:t>
      </w:r>
      <w:r>
        <w:fldChar w:fldCharType="begin"/>
      </w:r>
      <w:r>
        <w:instrText xml:space="preserve"> SEQ Figura \* ARABIC </w:instrText>
      </w:r>
      <w:r>
        <w:fldChar w:fldCharType="separate"/>
      </w:r>
      <w:r w:rsidR="00F41806">
        <w:rPr>
          <w:noProof/>
        </w:rPr>
        <w:t>18</w:t>
      </w:r>
      <w:bookmarkEnd w:id="189"/>
      <w:r>
        <w:fldChar w:fldCharType="end"/>
      </w:r>
      <w:bookmarkEnd w:id="190"/>
      <w:r w:rsidR="00E92A92">
        <w:t>: Ejemplo de sitio inaccesible</w:t>
      </w:r>
      <w:bookmarkEnd w:id="191"/>
    </w:p>
    <w:p w14:paraId="0892C3FF" w14:textId="77777777" w:rsidR="00B85C76" w:rsidRDefault="00B85C76" w:rsidP="00B85C76">
      <w:pPr>
        <w:keepNext/>
        <w:spacing w:after="0"/>
        <w:jc w:val="center"/>
      </w:pPr>
      <w:r w:rsidRPr="00096715">
        <w:rPr>
          <w:noProof/>
          <w:bdr w:val="single" w:sz="12" w:space="0" w:color="auto"/>
          <w:lang w:val="es-ES" w:eastAsia="es-ES"/>
        </w:rPr>
        <w:lastRenderedPageBreak/>
        <w:drawing>
          <wp:inline distT="0" distB="0" distL="0" distR="0" wp14:anchorId="683D5239" wp14:editId="77742E4E">
            <wp:extent cx="5000625" cy="1668145"/>
            <wp:effectExtent l="0" t="0" r="9525"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f72765abe5a02758f2708387b8f46d6.png"/>
                    <pic:cNvPicPr/>
                  </pic:nvPicPr>
                  <pic:blipFill rotWithShape="1">
                    <a:blip r:embed="rId79">
                      <a:extLst>
                        <a:ext uri="{28A0092B-C50C-407E-A947-70E740481C1C}">
                          <a14:useLocalDpi xmlns:a14="http://schemas.microsoft.com/office/drawing/2010/main" val="0"/>
                        </a:ext>
                      </a:extLst>
                    </a:blip>
                    <a:srcRect b="25460"/>
                    <a:stretch/>
                  </pic:blipFill>
                  <pic:spPr bwMode="auto">
                    <a:xfrm>
                      <a:off x="0" y="0"/>
                      <a:ext cx="5002337" cy="1668716"/>
                    </a:xfrm>
                    <a:prstGeom prst="rect">
                      <a:avLst/>
                    </a:prstGeom>
                    <a:ln>
                      <a:noFill/>
                    </a:ln>
                    <a:extLst>
                      <a:ext uri="{53640926-AAD7-44D8-BBD7-CCE9431645EC}">
                        <a14:shadowObscured xmlns:a14="http://schemas.microsoft.com/office/drawing/2010/main"/>
                      </a:ext>
                    </a:extLst>
                  </pic:spPr>
                </pic:pic>
              </a:graphicData>
            </a:graphic>
          </wp:inline>
        </w:drawing>
      </w:r>
    </w:p>
    <w:p w14:paraId="227CB59D" w14:textId="46CE8B43" w:rsidR="00B85C76" w:rsidRPr="00B85C76" w:rsidRDefault="00B85C76" w:rsidP="00B85C76">
      <w:pPr>
        <w:pStyle w:val="Descripcin"/>
        <w:jc w:val="center"/>
      </w:pPr>
      <w:bookmarkStart w:id="192" w:name="_Toc453684262"/>
      <w:bookmarkStart w:id="193" w:name="_Ref453669946"/>
      <w:bookmarkStart w:id="194" w:name="_Toc454030230"/>
      <w:r>
        <w:t xml:space="preserve">Figura </w:t>
      </w:r>
      <w:r>
        <w:fldChar w:fldCharType="begin"/>
      </w:r>
      <w:r>
        <w:instrText xml:space="preserve"> SEQ Figura \* ARABIC </w:instrText>
      </w:r>
      <w:r>
        <w:fldChar w:fldCharType="separate"/>
      </w:r>
      <w:r w:rsidR="00F41806">
        <w:rPr>
          <w:noProof/>
        </w:rPr>
        <w:t>19</w:t>
      </w:r>
      <w:bookmarkEnd w:id="192"/>
      <w:r>
        <w:fldChar w:fldCharType="end"/>
      </w:r>
      <w:bookmarkEnd w:id="193"/>
      <w:r w:rsidR="00E92A92">
        <w:t>: Ejemplo de error 400</w:t>
      </w:r>
      <w:bookmarkEnd w:id="194"/>
    </w:p>
    <w:p w14:paraId="369DF5CC" w14:textId="2976D0B7" w:rsidR="003A31B9" w:rsidRDefault="00B84DE7" w:rsidP="003A31B9">
      <w:pPr>
        <w:pStyle w:val="Ttulo1"/>
        <w:numPr>
          <w:ilvl w:val="0"/>
          <w:numId w:val="1"/>
        </w:numPr>
      </w:pPr>
      <w:bookmarkStart w:id="195" w:name="_Toc451013014"/>
      <w:bookmarkStart w:id="196" w:name="_Toc453002209"/>
      <w:bookmarkStart w:id="197" w:name="_Toc454029437"/>
      <w:r>
        <w:lastRenderedPageBreak/>
        <w:t>Conclusiones y f</w:t>
      </w:r>
      <w:r w:rsidR="003A31B9">
        <w:t>uturo</w:t>
      </w:r>
      <w:bookmarkEnd w:id="195"/>
      <w:bookmarkEnd w:id="196"/>
      <w:bookmarkEnd w:id="197"/>
    </w:p>
    <w:p w14:paraId="739DC1E8" w14:textId="612998F7" w:rsidR="008E674E" w:rsidRDefault="00A60FD9" w:rsidP="00A60FD9">
      <w:r>
        <w:t xml:space="preserve">Realizar un </w:t>
      </w:r>
      <w:r>
        <w:rPr>
          <w:i/>
        </w:rPr>
        <w:t>crawler enfocado</w:t>
      </w:r>
      <w:r>
        <w:t xml:space="preserve"> es una tarea laboriosa que requiere tiempo y dedicación. Se podría equiparar a una labor artesanal. La realización de un </w:t>
      </w:r>
      <w:r>
        <w:rPr>
          <w:i/>
        </w:rPr>
        <w:t>crawler</w:t>
      </w:r>
      <w:r>
        <w:t xml:space="preserve"> de estas características tiene un gran interés para empresas.</w:t>
      </w:r>
    </w:p>
    <w:p w14:paraId="4ACF2FAC" w14:textId="77777777" w:rsidR="00A60FD9" w:rsidRDefault="00A60FD9" w:rsidP="00A60FD9">
      <w:r>
        <w:t xml:space="preserve">Una de las cualidades más importante de este proyecto es que se trata de un trabajo realizado enteramente y a partir de software libre. </w:t>
      </w:r>
    </w:p>
    <w:p w14:paraId="0C41D360" w14:textId="1C371090" w:rsidR="008E24FD" w:rsidRDefault="008E24FD" w:rsidP="00A60FD9">
      <w:r>
        <w:t xml:space="preserve">Han sido utilizadas alrededor de </w:t>
      </w:r>
      <w:r w:rsidR="007219CF">
        <w:t>300</w:t>
      </w:r>
      <w:r>
        <w:t xml:space="preserve"> </w:t>
      </w:r>
      <w:bookmarkStart w:id="198" w:name="_GoBack"/>
      <w:r>
        <w:t>horas</w:t>
      </w:r>
      <w:bookmarkEnd w:id="198"/>
      <w:r>
        <w:t xml:space="preserve"> para completar este trabajo. Se puede ver la información detallada en el </w:t>
      </w:r>
      <w:r>
        <w:fldChar w:fldCharType="begin"/>
      </w:r>
      <w:r>
        <w:instrText xml:space="preserve"> REF _Ref453957849 \h </w:instrText>
      </w:r>
      <w:r>
        <w:fldChar w:fldCharType="separate"/>
      </w:r>
      <w:r w:rsidR="00F41806">
        <w:t>Anexo E – Cronograma</w:t>
      </w:r>
      <w:r>
        <w:fldChar w:fldCharType="end"/>
      </w:r>
      <w:r>
        <w:t>.</w:t>
      </w:r>
    </w:p>
    <w:p w14:paraId="5948AD7D" w14:textId="39C7A945" w:rsidR="00B55DA4" w:rsidRDefault="00B55DA4" w:rsidP="00B55DA4">
      <w:pPr>
        <w:pStyle w:val="Ttulo2"/>
        <w:numPr>
          <w:ilvl w:val="1"/>
          <w:numId w:val="1"/>
        </w:numPr>
      </w:pPr>
      <w:bookmarkStart w:id="199" w:name="_Toc454029438"/>
      <w:r>
        <w:t>Conclusión personal</w:t>
      </w:r>
      <w:bookmarkEnd w:id="199"/>
    </w:p>
    <w:p w14:paraId="3BB59562" w14:textId="5EA68CD6" w:rsidR="00B55DA4" w:rsidRDefault="00B55DA4" w:rsidP="00B55DA4">
      <w:r>
        <w:t>Gracias a este trabajo he aprendido a gestionar mejor mi tiempo, una tarea que es clave para el futuro laboral. He aprendido a utilizar herramientas que anteriormente no conocía, de lo cual me siento muy satisfecho.</w:t>
      </w:r>
    </w:p>
    <w:p w14:paraId="61B3BC74" w14:textId="78E762E3" w:rsidR="00B55DA4" w:rsidRPr="00E82347" w:rsidRDefault="00B55DA4" w:rsidP="00B55DA4">
      <w:r>
        <w:t xml:space="preserve">Este proyecto me ha permitido profundizar en disciplinas que ya había visto pero que no había usado mucho tiempo en ampliar mis conocimientos sobre ellas. He conseguido profundizar en mis conocimientos </w:t>
      </w:r>
      <w:r w:rsidR="00E82347">
        <w:t>sobre</w:t>
      </w:r>
      <w:r>
        <w:t xml:space="preserve"> la recuperación de </w:t>
      </w:r>
      <w:r w:rsidR="00E82347">
        <w:t>información,</w:t>
      </w:r>
      <w:r>
        <w:t xml:space="preserve"> sobre todo. Además, </w:t>
      </w:r>
      <w:r w:rsidR="00E82347">
        <w:t xml:space="preserve">el conocimiento relacionado con los </w:t>
      </w:r>
      <w:r w:rsidR="00E82347">
        <w:rPr>
          <w:i/>
        </w:rPr>
        <w:t>crawlers</w:t>
      </w:r>
      <w:r w:rsidR="00E82347">
        <w:t xml:space="preserve"> es de una gran importancia hoy en día con la cantidad de información que es publicada en la web.</w:t>
      </w:r>
    </w:p>
    <w:p w14:paraId="06A6EDC9" w14:textId="1B642ED0" w:rsidR="00E82347" w:rsidRPr="00B55DA4" w:rsidRDefault="00E82347" w:rsidP="00B55DA4">
      <w:r>
        <w:t xml:space="preserve">He aprendido a realizar un trabajo basado en iteraciones cortas de dos semanas. Este tipo de organización no la había puesto en práctica hasta ahora. Este tipo de metodología te ayuda a llevar una visión más global sobre el proyecto en el que se </w:t>
      </w:r>
      <w:r w:rsidR="001B1786">
        <w:t>está</w:t>
      </w:r>
      <w:r>
        <w:t xml:space="preserve"> trabajando.</w:t>
      </w:r>
    </w:p>
    <w:p w14:paraId="75FCF862" w14:textId="75A04512" w:rsidR="00C8497C" w:rsidRDefault="00C8497C" w:rsidP="00C8497C">
      <w:pPr>
        <w:pStyle w:val="Ttulo2"/>
        <w:numPr>
          <w:ilvl w:val="1"/>
          <w:numId w:val="1"/>
        </w:numPr>
      </w:pPr>
      <w:bookmarkStart w:id="200" w:name="_Toc454029439"/>
      <w:r>
        <w:t>Conclusiones sobre el trabajo</w:t>
      </w:r>
      <w:bookmarkEnd w:id="200"/>
    </w:p>
    <w:p w14:paraId="2086BCC6" w14:textId="7FAB9A17" w:rsidR="00C8497C" w:rsidRDefault="00406D1D" w:rsidP="00C8497C">
      <w:pPr>
        <w:rPr>
          <w:lang w:val="es-ES"/>
        </w:rPr>
      </w:pPr>
      <w:r>
        <w:rPr>
          <w:lang w:val="es-ES"/>
        </w:rPr>
        <w:t>Como resultado de este trabajo se ha obtenido un cr</w:t>
      </w:r>
      <w:r>
        <w:rPr>
          <w:i/>
          <w:lang w:val="es-ES"/>
        </w:rPr>
        <w:t>awler</w:t>
      </w:r>
      <w:r>
        <w:rPr>
          <w:lang w:val="es-ES"/>
        </w:rPr>
        <w:t xml:space="preserve"> enfocado en la búsqueda de documentos de descripción de servicios geográficos pertenecientes a los estándares definidos por la organización OGC.</w:t>
      </w:r>
    </w:p>
    <w:p w14:paraId="75436887" w14:textId="047F570C" w:rsidR="00406D1D" w:rsidRDefault="00406D1D" w:rsidP="00C8497C">
      <w:pPr>
        <w:rPr>
          <w:lang w:val="es-ES"/>
        </w:rPr>
      </w:pPr>
      <w:r>
        <w:rPr>
          <w:lang w:val="es-ES"/>
        </w:rPr>
        <w:t>Gracias a él se han recuperado miles de documentos pertenecientes a la geografía española. Por lo tanto, podemos decir que ha sido un éxito.</w:t>
      </w:r>
    </w:p>
    <w:p w14:paraId="056E6290" w14:textId="36E4DC90" w:rsidR="00406D1D" w:rsidRDefault="00406D1D" w:rsidP="00C8497C">
      <w:pPr>
        <w:rPr>
          <w:lang w:val="es-ES"/>
        </w:rPr>
      </w:pPr>
      <w:r>
        <w:rPr>
          <w:lang w:val="es-ES"/>
        </w:rPr>
        <w:t>Para la realización de este trabajo han sido utilizadas muchas técnicas pertenecientes a varias disciplinas dentro la computación, como es la recuperación de información y la algoritmia. Se aplican una gran cantidad de conocimientos adquiridos a lo largo de mi formación.</w:t>
      </w:r>
    </w:p>
    <w:p w14:paraId="42F3E6A6" w14:textId="6552ADD8" w:rsidR="00406D1D" w:rsidRDefault="00406D1D" w:rsidP="00C8497C">
      <w:pPr>
        <w:rPr>
          <w:lang w:val="es-ES"/>
        </w:rPr>
      </w:pPr>
      <w:r>
        <w:rPr>
          <w:lang w:val="es-ES"/>
        </w:rPr>
        <w:t xml:space="preserve">A raíz de las pruebas realizadas con el </w:t>
      </w:r>
      <w:r>
        <w:rPr>
          <w:i/>
          <w:lang w:val="es-ES"/>
        </w:rPr>
        <w:t>crawler</w:t>
      </w:r>
      <w:r>
        <w:rPr>
          <w:lang w:val="es-ES"/>
        </w:rPr>
        <w:t xml:space="preserve"> se ha llegado a unas conclusiones sobre los elementos que componían el mismo. Estas son:</w:t>
      </w:r>
    </w:p>
    <w:p w14:paraId="2234449F" w14:textId="50E7A658" w:rsidR="00406D1D" w:rsidRDefault="00406D1D" w:rsidP="00406D1D">
      <w:pPr>
        <w:pStyle w:val="Prrafodelista"/>
        <w:numPr>
          <w:ilvl w:val="0"/>
          <w:numId w:val="34"/>
        </w:numPr>
        <w:rPr>
          <w:lang w:val="es-ES"/>
        </w:rPr>
      </w:pPr>
      <w:r>
        <w:rPr>
          <w:lang w:val="es-ES"/>
        </w:rPr>
        <w:t>El uso del tesauro es lento, por esta razón, es mejor limitarla a usos más limitados y no en todas las páginas que es como fue diseñado este sistema.</w:t>
      </w:r>
    </w:p>
    <w:p w14:paraId="5F154802" w14:textId="0190A713" w:rsidR="00406D1D" w:rsidRDefault="00406D1D" w:rsidP="00BD078F">
      <w:pPr>
        <w:pStyle w:val="Prrafodelista"/>
        <w:numPr>
          <w:ilvl w:val="0"/>
          <w:numId w:val="34"/>
        </w:numPr>
        <w:rPr>
          <w:lang w:val="es-ES"/>
        </w:rPr>
      </w:pPr>
      <w:r w:rsidRPr="00406D1D">
        <w:rPr>
          <w:lang w:val="es-ES"/>
        </w:rPr>
        <w:t>El uso de elementos alternativos para comprobar la importancia de una página web ha sido muy útil a la hora de acelerar GeoCrawler.</w:t>
      </w:r>
    </w:p>
    <w:p w14:paraId="2566332F" w14:textId="1695B806" w:rsidR="00A22DD8" w:rsidRPr="00406D1D" w:rsidRDefault="00A22DD8" w:rsidP="00BD078F">
      <w:pPr>
        <w:pStyle w:val="Prrafodelista"/>
        <w:numPr>
          <w:ilvl w:val="0"/>
          <w:numId w:val="34"/>
        </w:numPr>
        <w:rPr>
          <w:lang w:val="es-ES"/>
        </w:rPr>
      </w:pPr>
      <w:r>
        <w:rPr>
          <w:lang w:val="es-ES"/>
        </w:rPr>
        <w:t xml:space="preserve">Shark-Search ha resultado ser un algoritmo muy útil a la hora de realizar este trabajo gracias a su predisposición a ser incluido en un </w:t>
      </w:r>
      <w:r>
        <w:rPr>
          <w:i/>
          <w:lang w:val="es-ES"/>
        </w:rPr>
        <w:t>crawler.</w:t>
      </w:r>
    </w:p>
    <w:p w14:paraId="5AC391D4" w14:textId="658F6A15" w:rsidR="00A60FD9" w:rsidRDefault="00A60FD9" w:rsidP="00A60FD9">
      <w:pPr>
        <w:pStyle w:val="Ttulo2"/>
        <w:numPr>
          <w:ilvl w:val="1"/>
          <w:numId w:val="1"/>
        </w:numPr>
      </w:pPr>
      <w:bookmarkStart w:id="201" w:name="_Toc454029440"/>
      <w:r>
        <w:lastRenderedPageBreak/>
        <w:t>Mejoras futuras</w:t>
      </w:r>
      <w:bookmarkEnd w:id="201"/>
    </w:p>
    <w:p w14:paraId="49E59579" w14:textId="07B03F0D" w:rsidR="00A60FD9" w:rsidRDefault="00A60FD9" w:rsidP="00A60FD9">
      <w:r>
        <w:t>GeoCrawler no es una herramienta perfecta, caben mejoras</w:t>
      </w:r>
      <w:r w:rsidR="006E4540">
        <w:t xml:space="preserve"> que puedan hacerla una herramienta más completa y útil. A continuación, se enumeran las posibles mejoras:</w:t>
      </w:r>
    </w:p>
    <w:p w14:paraId="0F6F8ADA" w14:textId="329447C9" w:rsidR="006E4540" w:rsidRDefault="006E4540" w:rsidP="006E4540">
      <w:pPr>
        <w:pStyle w:val="Prrafodelista"/>
        <w:numPr>
          <w:ilvl w:val="0"/>
          <w:numId w:val="32"/>
        </w:numPr>
      </w:pPr>
      <w:r>
        <w:t>Búsqueda y recuperación de nuevas fuentes de información geográfica que no solo sean ficheros definidos por OGC.</w:t>
      </w:r>
    </w:p>
    <w:p w14:paraId="51A76B90" w14:textId="7EE3E335" w:rsidR="006E4540" w:rsidRDefault="006E4540" w:rsidP="006E4540">
      <w:pPr>
        <w:pStyle w:val="Prrafodelista"/>
        <w:numPr>
          <w:ilvl w:val="0"/>
          <w:numId w:val="32"/>
        </w:numPr>
      </w:pPr>
      <w:r>
        <w:t xml:space="preserve">Mejora del comportamiento de expansión del </w:t>
      </w:r>
      <w:r>
        <w:rPr>
          <w:i/>
        </w:rPr>
        <w:t>crawler</w:t>
      </w:r>
      <w:r>
        <w:t>.</w:t>
      </w:r>
    </w:p>
    <w:p w14:paraId="07905C2C" w14:textId="36A2E344" w:rsidR="008E674E" w:rsidRDefault="008E674E" w:rsidP="006E4540">
      <w:pPr>
        <w:pStyle w:val="Prrafodelista"/>
        <w:numPr>
          <w:ilvl w:val="0"/>
          <w:numId w:val="32"/>
        </w:numPr>
      </w:pPr>
      <w:r>
        <w:t xml:space="preserve">Mejorar el sistema de </w:t>
      </w:r>
      <w:r>
        <w:rPr>
          <w:i/>
        </w:rPr>
        <w:t>score</w:t>
      </w:r>
      <w:r>
        <w:t>.</w:t>
      </w:r>
    </w:p>
    <w:p w14:paraId="21F572DC" w14:textId="74EE2FC9" w:rsidR="008E674E" w:rsidRDefault="008E674E" w:rsidP="006E4540">
      <w:pPr>
        <w:pStyle w:val="Prrafodelista"/>
        <w:numPr>
          <w:ilvl w:val="0"/>
          <w:numId w:val="32"/>
        </w:numPr>
      </w:pPr>
      <w:r>
        <w:t>Mejorar algoritmo de búsqueda.</w:t>
      </w:r>
    </w:p>
    <w:p w14:paraId="1918242F" w14:textId="454FEA84" w:rsidR="00406D1D" w:rsidRPr="006E4540" w:rsidRDefault="008E674E" w:rsidP="00406D1D">
      <w:pPr>
        <w:pStyle w:val="Prrafodelista"/>
        <w:numPr>
          <w:ilvl w:val="0"/>
          <w:numId w:val="32"/>
        </w:numPr>
      </w:pPr>
      <w:r>
        <w:t>Inferir nuevas URLs a partir de algunas ya conocidas.</w:t>
      </w:r>
    </w:p>
    <w:p w14:paraId="07D9C9BD" w14:textId="77777777" w:rsidR="008F48F3" w:rsidRPr="00F024EF" w:rsidRDefault="00F024EF" w:rsidP="00F024EF">
      <w:pPr>
        <w:pStyle w:val="Ttulo1"/>
        <w:numPr>
          <w:ilvl w:val="0"/>
          <w:numId w:val="1"/>
        </w:numPr>
      </w:pPr>
      <w:bookmarkStart w:id="202" w:name="_Toc454029441"/>
      <w:r>
        <w:lastRenderedPageBreak/>
        <w:t>Bibliografía</w:t>
      </w:r>
      <w:bookmarkEnd w:id="202"/>
    </w:p>
    <w:p w14:paraId="512D9849" w14:textId="02D11090" w:rsidR="003F0F51" w:rsidRPr="00F42D86" w:rsidRDefault="001F3D68" w:rsidP="003F0F51">
      <w:pPr>
        <w:widowControl w:val="0"/>
        <w:autoSpaceDE w:val="0"/>
        <w:autoSpaceDN w:val="0"/>
        <w:adjustRightInd w:val="0"/>
        <w:ind w:left="640" w:hanging="640"/>
        <w:rPr>
          <w:noProof/>
          <w:lang w:val="en-US"/>
        </w:rPr>
      </w:pPr>
      <w:r>
        <w:fldChar w:fldCharType="begin" w:fldLock="1"/>
      </w:r>
      <w:r w:rsidRPr="001F3D68">
        <w:rPr>
          <w:lang w:val="en-US"/>
        </w:rPr>
        <w:instrText xml:space="preserve">ADDIN Mendeley Bibliography CSL_BIBLIOGRAPHY </w:instrText>
      </w:r>
      <w:r>
        <w:fldChar w:fldCharType="separate"/>
      </w:r>
      <w:r w:rsidR="003F0F51" w:rsidRPr="00F42D86">
        <w:rPr>
          <w:noProof/>
          <w:lang w:val="en-US"/>
        </w:rPr>
        <w:t>[1]</w:t>
      </w:r>
      <w:r w:rsidR="003F0F51" w:rsidRPr="00F42D86">
        <w:rPr>
          <w:noProof/>
          <w:lang w:val="en-US"/>
        </w:rPr>
        <w:tab/>
        <w:t>I. G. Dorado, “Focused Crawling: algorithm survey and new approaches with a manual analysis,” 2008.</w:t>
      </w:r>
    </w:p>
    <w:p w14:paraId="5D38055B"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2]</w:t>
      </w:r>
      <w:r w:rsidRPr="00F42D86">
        <w:rPr>
          <w:noProof/>
          <w:lang w:val="en-US"/>
        </w:rPr>
        <w:tab/>
        <w:t>B. Novak, “A SURVEY OF FOCUSED WEB CRAWLING ALGORITHMS.”</w:t>
      </w:r>
    </w:p>
    <w:p w14:paraId="49324FEC"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3]</w:t>
      </w:r>
      <w:r w:rsidRPr="00F42D86">
        <w:rPr>
          <w:noProof/>
          <w:lang w:val="en-US"/>
        </w:rPr>
        <w:tab/>
        <w:t>Wikipedia, “Web Crawler.”</w:t>
      </w:r>
    </w:p>
    <w:p w14:paraId="2A30DEBD"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4]</w:t>
      </w:r>
      <w:r w:rsidRPr="00F42D86">
        <w:rPr>
          <w:noProof/>
          <w:lang w:val="en-US"/>
        </w:rPr>
        <w:tab/>
        <w:t>Google, “Google Guides robots.txt.”</w:t>
      </w:r>
    </w:p>
    <w:p w14:paraId="2FDDAF82"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5]</w:t>
      </w:r>
      <w:r w:rsidRPr="00F42D86">
        <w:rPr>
          <w:noProof/>
          <w:lang w:val="en-US"/>
        </w:rPr>
        <w:tab/>
        <w:t>M. Koster, “Internet draft: A Method for Web Robots Control,” 1996.</w:t>
      </w:r>
    </w:p>
    <w:p w14:paraId="66A2E691"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6]</w:t>
      </w:r>
      <w:r w:rsidRPr="00F42D86">
        <w:rPr>
          <w:noProof/>
          <w:lang w:val="en-US"/>
        </w:rPr>
        <w:tab/>
        <w:t>“Robots.txt About.”</w:t>
      </w:r>
    </w:p>
    <w:p w14:paraId="12742870"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7]</w:t>
      </w:r>
      <w:r w:rsidRPr="00F42D86">
        <w:rPr>
          <w:noProof/>
          <w:lang w:val="en-US"/>
        </w:rPr>
        <w:tab/>
        <w:t>S. Conner, “An Extended Standard for Robot Exclusion.”</w:t>
      </w:r>
    </w:p>
    <w:p w14:paraId="0D400969" w14:textId="77777777" w:rsidR="003F0F51" w:rsidRPr="003F0F51" w:rsidRDefault="003F0F51" w:rsidP="003F0F51">
      <w:pPr>
        <w:widowControl w:val="0"/>
        <w:autoSpaceDE w:val="0"/>
        <w:autoSpaceDN w:val="0"/>
        <w:adjustRightInd w:val="0"/>
        <w:ind w:left="640" w:hanging="640"/>
        <w:rPr>
          <w:noProof/>
        </w:rPr>
      </w:pPr>
      <w:r w:rsidRPr="003F0F51">
        <w:rPr>
          <w:noProof/>
        </w:rPr>
        <w:t>[8]</w:t>
      </w:r>
      <w:r w:rsidRPr="003F0F51">
        <w:rPr>
          <w:noProof/>
        </w:rPr>
        <w:tab/>
        <w:t>Wikipedia, “Apache Nutch.”</w:t>
      </w:r>
    </w:p>
    <w:p w14:paraId="6CB5C7E0" w14:textId="77777777" w:rsidR="003F0F51" w:rsidRPr="003F0F51" w:rsidRDefault="003F0F51" w:rsidP="003F0F51">
      <w:pPr>
        <w:widowControl w:val="0"/>
        <w:autoSpaceDE w:val="0"/>
        <w:autoSpaceDN w:val="0"/>
        <w:adjustRightInd w:val="0"/>
        <w:ind w:left="640" w:hanging="640"/>
        <w:rPr>
          <w:noProof/>
        </w:rPr>
      </w:pPr>
      <w:r w:rsidRPr="003F0F51">
        <w:rPr>
          <w:noProof/>
        </w:rPr>
        <w:t>[9]</w:t>
      </w:r>
      <w:r w:rsidRPr="003F0F51">
        <w:rPr>
          <w:noProof/>
        </w:rPr>
        <w:tab/>
        <w:t>Wikipedia, “MapReduce.”</w:t>
      </w:r>
    </w:p>
    <w:p w14:paraId="14C1C833"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0]</w:t>
      </w:r>
      <w:r w:rsidRPr="00F42D86">
        <w:rPr>
          <w:noProof/>
          <w:lang w:val="en-US"/>
        </w:rPr>
        <w:tab/>
        <w:t>A. Foundation, “Apache Ant User Manual.”</w:t>
      </w:r>
    </w:p>
    <w:p w14:paraId="692A0EB0"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1]</w:t>
      </w:r>
      <w:r w:rsidRPr="00F42D86">
        <w:rPr>
          <w:noProof/>
          <w:lang w:val="en-US"/>
        </w:rPr>
        <w:tab/>
        <w:t>Apache Foundation, “Apache Ivy Documentation.”</w:t>
      </w:r>
    </w:p>
    <w:p w14:paraId="0D825EB1"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2]</w:t>
      </w:r>
      <w:r w:rsidRPr="00F42D86">
        <w:rPr>
          <w:noProof/>
          <w:lang w:val="en-US"/>
        </w:rPr>
        <w:tab/>
        <w:t>M. J. Michael Hersovici, D. P. Yoelle S. Maarek, and S. U. Menachem Shtalhaim, “THE SHARK-SEARCH ALGORITHM AN APPLICATION: TAILORED WEB SITE MAPPING.”</w:t>
      </w:r>
    </w:p>
    <w:p w14:paraId="5D775D3A"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3]</w:t>
      </w:r>
      <w:r w:rsidRPr="00F42D86">
        <w:rPr>
          <w:noProof/>
          <w:lang w:val="en-US"/>
        </w:rPr>
        <w:tab/>
        <w:t xml:space="preserve">P. Schut, “Open Geospatial Consortium Inc . Corrigendum for OpenGIS Implementation Standard,” </w:t>
      </w:r>
      <w:r w:rsidRPr="00F42D86">
        <w:rPr>
          <w:i/>
          <w:iCs/>
          <w:noProof/>
          <w:lang w:val="en-US"/>
        </w:rPr>
        <w:t>Processing</w:t>
      </w:r>
      <w:r w:rsidRPr="00F42D86">
        <w:rPr>
          <w:noProof/>
          <w:lang w:val="en-US"/>
        </w:rPr>
        <w:t>, 2009.</w:t>
      </w:r>
    </w:p>
    <w:p w14:paraId="47406B5D" w14:textId="77777777" w:rsidR="003F0F51" w:rsidRPr="003F0F51" w:rsidRDefault="003F0F51" w:rsidP="003F0F51">
      <w:pPr>
        <w:widowControl w:val="0"/>
        <w:autoSpaceDE w:val="0"/>
        <w:autoSpaceDN w:val="0"/>
        <w:adjustRightInd w:val="0"/>
        <w:ind w:left="640" w:hanging="640"/>
        <w:rPr>
          <w:noProof/>
        </w:rPr>
      </w:pPr>
      <w:r w:rsidRPr="003F0F51">
        <w:rPr>
          <w:noProof/>
        </w:rPr>
        <w:t>[14]</w:t>
      </w:r>
      <w:r w:rsidRPr="003F0F51">
        <w:rPr>
          <w:noProof/>
        </w:rPr>
        <w:tab/>
        <w:t>Universidad Politecnica de Madrid, “Servicio de transformación de coordenadas (WCTS).”</w:t>
      </w:r>
    </w:p>
    <w:p w14:paraId="0D639AD7"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5]</w:t>
      </w:r>
      <w:r w:rsidRPr="00F42D86">
        <w:rPr>
          <w:noProof/>
          <w:lang w:val="en-US"/>
        </w:rPr>
        <w:tab/>
        <w:t>Wikipedia, “Web Map Service.”</w:t>
      </w:r>
    </w:p>
    <w:p w14:paraId="4137EB98"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6]</w:t>
      </w:r>
      <w:r w:rsidRPr="00F42D86">
        <w:rPr>
          <w:noProof/>
          <w:lang w:val="en-US"/>
        </w:rPr>
        <w:tab/>
        <w:t>Wikipedia, “Web Feature Service.”</w:t>
      </w:r>
    </w:p>
    <w:p w14:paraId="1955F69F"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7]</w:t>
      </w:r>
      <w:r w:rsidRPr="00F42D86">
        <w:rPr>
          <w:noProof/>
          <w:lang w:val="en-US"/>
        </w:rPr>
        <w:tab/>
        <w:t>Wikipedia, “Web Map Tile Service.”</w:t>
      </w:r>
    </w:p>
    <w:p w14:paraId="11E2E16B"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8]</w:t>
      </w:r>
      <w:r w:rsidRPr="00F42D86">
        <w:rPr>
          <w:noProof/>
          <w:lang w:val="en-US"/>
        </w:rPr>
        <w:tab/>
        <w:t>Wikipedia, “Web Coverage Service.”</w:t>
      </w:r>
    </w:p>
    <w:p w14:paraId="47EE8D6D"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9]</w:t>
      </w:r>
      <w:r w:rsidRPr="00F42D86">
        <w:rPr>
          <w:noProof/>
          <w:lang w:val="en-US"/>
        </w:rPr>
        <w:tab/>
        <w:t>Wikipedia, “Catalog Service for the Web.”</w:t>
      </w:r>
    </w:p>
    <w:p w14:paraId="25B47A59" w14:textId="77777777" w:rsidR="003F0F51" w:rsidRPr="003F0F51" w:rsidRDefault="003F0F51" w:rsidP="003F0F51">
      <w:pPr>
        <w:widowControl w:val="0"/>
        <w:autoSpaceDE w:val="0"/>
        <w:autoSpaceDN w:val="0"/>
        <w:adjustRightInd w:val="0"/>
        <w:ind w:left="640" w:hanging="640"/>
        <w:rPr>
          <w:noProof/>
        </w:rPr>
      </w:pPr>
      <w:r w:rsidRPr="003F0F51">
        <w:rPr>
          <w:noProof/>
        </w:rPr>
        <w:t>[20]</w:t>
      </w:r>
      <w:r w:rsidRPr="003F0F51">
        <w:rPr>
          <w:noProof/>
        </w:rPr>
        <w:tab/>
        <w:t>Librosweb, “DOM.”</w:t>
      </w:r>
    </w:p>
    <w:p w14:paraId="36976D6E" w14:textId="77777777" w:rsidR="009D4B04" w:rsidRPr="00F42D86" w:rsidRDefault="001F3D68" w:rsidP="009D4B04">
      <w:pPr>
        <w:rPr>
          <w:lang w:val="es-ES"/>
        </w:rPr>
      </w:pPr>
      <w:r>
        <w:fldChar w:fldCharType="end"/>
      </w:r>
    </w:p>
    <w:p w14:paraId="6A4DD3AC" w14:textId="0E505A85" w:rsidR="009D4B04" w:rsidRDefault="00FD3C78" w:rsidP="003E12F7">
      <w:pPr>
        <w:pStyle w:val="Ttulo1"/>
      </w:pPr>
      <w:bookmarkStart w:id="203" w:name="_Ref451008114"/>
      <w:bookmarkStart w:id="204" w:name="_Toc451013016"/>
      <w:bookmarkStart w:id="205" w:name="_Toc453002211"/>
      <w:bookmarkStart w:id="206" w:name="_Toc454029442"/>
      <w:r>
        <w:lastRenderedPageBreak/>
        <w:t>Anexo A</w:t>
      </w:r>
      <w:r w:rsidR="009D4B04">
        <w:t xml:space="preserve"> – Operaciones de Nutch</w:t>
      </w:r>
      <w:bookmarkEnd w:id="203"/>
      <w:bookmarkEnd w:id="204"/>
      <w:bookmarkEnd w:id="205"/>
      <w:bookmarkEnd w:id="206"/>
    </w:p>
    <w:p w14:paraId="3BAD5C8F" w14:textId="29A44F23" w:rsidR="005B1EA2" w:rsidRDefault="002F5879" w:rsidP="005B1EA2">
      <w:r>
        <w:t>Como se ha comentado en esta memoria Nutch se compone de secciones separadas que se van ejecutando secuencialmente. A parte de las operaciones más importante que han sido mencionadas anteriormente, Nutch posee otras operaciones muy diversas que permiten realizar otras opciones. A continuación, se van a mencionar las más importantes:</w:t>
      </w:r>
    </w:p>
    <w:p w14:paraId="1F7CCC28" w14:textId="174751A9" w:rsidR="002F5879" w:rsidRDefault="002F5879" w:rsidP="002F5879">
      <w:pPr>
        <w:pStyle w:val="Prrafodelista"/>
        <w:numPr>
          <w:ilvl w:val="0"/>
          <w:numId w:val="33"/>
        </w:numPr>
      </w:pPr>
      <w:r>
        <w:rPr>
          <w:b/>
        </w:rPr>
        <w:t xml:space="preserve">readdb: </w:t>
      </w:r>
      <w:r>
        <w:t>Permite realizar operaciones con la CrawlDb como leerla o exportarla.</w:t>
      </w:r>
    </w:p>
    <w:p w14:paraId="261490B8" w14:textId="6BFD65F1" w:rsidR="002F5879" w:rsidRDefault="002F5879" w:rsidP="002F5879">
      <w:pPr>
        <w:pStyle w:val="Prrafodelista"/>
        <w:numPr>
          <w:ilvl w:val="0"/>
          <w:numId w:val="33"/>
        </w:numPr>
      </w:pPr>
      <w:r>
        <w:rPr>
          <w:b/>
        </w:rPr>
        <w:t xml:space="preserve">mergedb: </w:t>
      </w:r>
      <w:r>
        <w:t>Permite mezclar CrawlDbs.</w:t>
      </w:r>
    </w:p>
    <w:p w14:paraId="733CBCEB" w14:textId="437CA749" w:rsidR="002F5879" w:rsidRDefault="002F5879" w:rsidP="002F5879">
      <w:pPr>
        <w:pStyle w:val="Prrafodelista"/>
        <w:numPr>
          <w:ilvl w:val="0"/>
          <w:numId w:val="33"/>
        </w:numPr>
      </w:pPr>
      <w:r>
        <w:rPr>
          <w:b/>
        </w:rPr>
        <w:t>readlinkdb:</w:t>
      </w:r>
      <w:r>
        <w:t xml:space="preserve"> Permite realizar operaciones con la LinkDb como leerla o exportarla.</w:t>
      </w:r>
    </w:p>
    <w:p w14:paraId="202A84DF" w14:textId="6F95B995" w:rsidR="002F5879" w:rsidRDefault="002F5879" w:rsidP="002F5879">
      <w:pPr>
        <w:pStyle w:val="Prrafodelista"/>
        <w:numPr>
          <w:ilvl w:val="0"/>
          <w:numId w:val="33"/>
        </w:numPr>
      </w:pPr>
      <w:r>
        <w:rPr>
          <w:b/>
        </w:rPr>
        <w:t>inverlinks:</w:t>
      </w:r>
      <w:r>
        <w:t xml:space="preserve"> Crea una LinkDb o inserta nuevos links a partir de </w:t>
      </w:r>
      <w:r>
        <w:rPr>
          <w:i/>
        </w:rPr>
        <w:t>segments</w:t>
      </w:r>
      <w:r>
        <w:t xml:space="preserve"> parseados.</w:t>
      </w:r>
    </w:p>
    <w:p w14:paraId="5DFD82D0" w14:textId="13A01B17" w:rsidR="002F5879" w:rsidRDefault="002F5879" w:rsidP="002F5879">
      <w:pPr>
        <w:pStyle w:val="Prrafodelista"/>
        <w:numPr>
          <w:ilvl w:val="0"/>
          <w:numId w:val="33"/>
        </w:numPr>
      </w:pPr>
      <w:r>
        <w:rPr>
          <w:b/>
        </w:rPr>
        <w:t>mergelinkdb:</w:t>
      </w:r>
      <w:r>
        <w:t xml:space="preserve"> Permite mezclar LinkDbs.</w:t>
      </w:r>
    </w:p>
    <w:p w14:paraId="003BF5A9" w14:textId="05CDCF64" w:rsidR="002F5879" w:rsidRDefault="002F5879" w:rsidP="002F5879">
      <w:pPr>
        <w:pStyle w:val="Prrafodelista"/>
        <w:numPr>
          <w:ilvl w:val="0"/>
          <w:numId w:val="33"/>
        </w:numPr>
      </w:pPr>
      <w:r>
        <w:rPr>
          <w:b/>
        </w:rPr>
        <w:t>dedup:</w:t>
      </w:r>
      <w:r>
        <w:t xml:space="preserve"> Elimina entradas duplicadas en la CrawlDb.</w:t>
      </w:r>
    </w:p>
    <w:p w14:paraId="4399DBE9" w14:textId="120BA54A" w:rsidR="002F5879" w:rsidRPr="005B1EA2" w:rsidRDefault="002F5879" w:rsidP="002F5879">
      <w:pPr>
        <w:pStyle w:val="Prrafodelista"/>
        <w:numPr>
          <w:ilvl w:val="0"/>
          <w:numId w:val="33"/>
        </w:numPr>
      </w:pPr>
      <w:r>
        <w:rPr>
          <w:b/>
        </w:rPr>
        <w:t>webgraph:</w:t>
      </w:r>
      <w:r>
        <w:t xml:space="preserve"> Crea un grafo web a partir de los segmentos existentes.</w:t>
      </w:r>
    </w:p>
    <w:p w14:paraId="12B3A86A" w14:textId="77777777" w:rsidR="009D4B04" w:rsidRDefault="00FD3C78" w:rsidP="003E12F7">
      <w:pPr>
        <w:pStyle w:val="Ttulo1"/>
      </w:pPr>
      <w:bookmarkStart w:id="207" w:name="_Ref451008318"/>
      <w:bookmarkStart w:id="208" w:name="_Ref451008497"/>
      <w:bookmarkStart w:id="209" w:name="_Toc451013017"/>
      <w:bookmarkStart w:id="210" w:name="_Toc453002212"/>
      <w:bookmarkStart w:id="211" w:name="_Toc454029443"/>
      <w:r>
        <w:lastRenderedPageBreak/>
        <w:t>Anexo B</w:t>
      </w:r>
      <w:r w:rsidR="009D4B04">
        <w:t xml:space="preserve"> – Manual de </w:t>
      </w:r>
      <w:bookmarkEnd w:id="207"/>
      <w:r w:rsidR="009D4B04">
        <w:t>GeoCrawler</w:t>
      </w:r>
      <w:bookmarkEnd w:id="208"/>
      <w:bookmarkEnd w:id="209"/>
      <w:bookmarkEnd w:id="210"/>
      <w:bookmarkEnd w:id="211"/>
    </w:p>
    <w:p w14:paraId="1150A435" w14:textId="56A7E2A8" w:rsidR="004729FF" w:rsidRDefault="00CB2304" w:rsidP="00CB2304">
      <w:pPr>
        <w:pStyle w:val="Ttulo2"/>
      </w:pPr>
      <w:bookmarkStart w:id="212" w:name="_Toc454029444"/>
      <w:r>
        <w:t>Compilación</w:t>
      </w:r>
      <w:bookmarkEnd w:id="212"/>
    </w:p>
    <w:p w14:paraId="588FEB61" w14:textId="77777777" w:rsidR="008F31CD" w:rsidRDefault="00CB2304" w:rsidP="00CB2304">
      <w:r>
        <w:t>GeoCrawler utiliza Apache Ant para la compilación</w:t>
      </w:r>
      <w:r w:rsidR="008F31CD">
        <w:t xml:space="preserve">. Para compilar GeoCrawler basta con estar en la carpeta raíz del </w:t>
      </w:r>
      <w:r w:rsidR="008F31CD">
        <w:rPr>
          <w:i/>
        </w:rPr>
        <w:t>crawler</w:t>
      </w:r>
      <w:r w:rsidR="008F31CD">
        <w:t xml:space="preserve"> y ejecutar el comando </w:t>
      </w:r>
      <w:r w:rsidR="008F31CD" w:rsidRPr="008F31CD">
        <w:rPr>
          <w:rFonts w:ascii="Consolas" w:hAnsi="Consolas"/>
        </w:rPr>
        <w:t>ant</w:t>
      </w:r>
      <w:r w:rsidR="008F31CD">
        <w:t xml:space="preserve">. </w:t>
      </w:r>
    </w:p>
    <w:p w14:paraId="7BE8E650" w14:textId="649267D7" w:rsidR="00CB2304" w:rsidRDefault="008F31CD" w:rsidP="00CB2304">
      <w:r>
        <w:t xml:space="preserve">La configuración de la compilación está ya realizada a través de los archivos build.xml que hay repartido por las diferentes subcarpetas de la estructura de ficheros del </w:t>
      </w:r>
      <w:r>
        <w:rPr>
          <w:i/>
        </w:rPr>
        <w:t>crawler</w:t>
      </w:r>
      <w:r>
        <w:t>.</w:t>
      </w:r>
    </w:p>
    <w:p w14:paraId="7DC659C7" w14:textId="396C10D3" w:rsidR="00CB2304" w:rsidRDefault="00CB2304" w:rsidP="00CB2304">
      <w:pPr>
        <w:pStyle w:val="Ttulo2"/>
      </w:pPr>
      <w:bookmarkStart w:id="213" w:name="_Toc454029445"/>
      <w:r>
        <w:t>Ejecución</w:t>
      </w:r>
      <w:bookmarkEnd w:id="213"/>
    </w:p>
    <w:p w14:paraId="51A12249" w14:textId="4314EEEB" w:rsidR="008F31CD" w:rsidRDefault="008F31CD" w:rsidP="008F31CD">
      <w:pPr>
        <w:pStyle w:val="Listaconvietas2"/>
        <w:numPr>
          <w:ilvl w:val="0"/>
          <w:numId w:val="0"/>
        </w:numPr>
      </w:pPr>
      <w:r>
        <w:t>Como se ha comentado anteriormente en esta memoria, Nutch base proporciona dos ficheros scripts para Shell. Estos son:</w:t>
      </w:r>
    </w:p>
    <w:p w14:paraId="2DAD2BEE" w14:textId="51EE2D65" w:rsidR="008F31CD" w:rsidRDefault="008F31CD" w:rsidP="008F31CD">
      <w:pPr>
        <w:pStyle w:val="Listaconvietas2"/>
        <w:tabs>
          <w:tab w:val="clear" w:pos="643"/>
          <w:tab w:val="num" w:pos="1003"/>
        </w:tabs>
        <w:ind w:left="1003"/>
      </w:pPr>
      <w:r w:rsidRPr="00D36F1D">
        <w:rPr>
          <w:rFonts w:ascii="Consolas" w:hAnsi="Consolas"/>
        </w:rPr>
        <w:t>Nutch.sh</w:t>
      </w:r>
      <w:r>
        <w:t xml:space="preserve"> – Este fichero permite ejecutar cualquier sección de Nutch.</w:t>
      </w:r>
    </w:p>
    <w:p w14:paraId="677B0208" w14:textId="48E79BE5" w:rsidR="008F31CD" w:rsidRDefault="008F31CD" w:rsidP="008F31CD">
      <w:pPr>
        <w:pStyle w:val="Listaconvietas2"/>
        <w:tabs>
          <w:tab w:val="clear" w:pos="643"/>
          <w:tab w:val="num" w:pos="1003"/>
        </w:tabs>
        <w:ind w:left="1003"/>
      </w:pPr>
      <w:r w:rsidRPr="00D36F1D">
        <w:rPr>
          <w:rFonts w:ascii="Consolas" w:hAnsi="Consolas"/>
        </w:rPr>
        <w:t>Crawl.sh</w:t>
      </w:r>
      <w:r>
        <w:t xml:space="preserve"> – Permite la ejecución entera del flujo completo de Nutch. Se deben introducir una serie de parámetros para la configuración básica de la ejecución.</w:t>
      </w:r>
    </w:p>
    <w:p w14:paraId="78547BD3" w14:textId="4D28053D" w:rsidR="008F31CD" w:rsidRDefault="008F31CD" w:rsidP="008F31CD">
      <w:pPr>
        <w:pStyle w:val="Listaconvietas2"/>
        <w:numPr>
          <w:ilvl w:val="0"/>
          <w:numId w:val="0"/>
        </w:numPr>
      </w:pPr>
    </w:p>
    <w:p w14:paraId="135DDB4A" w14:textId="12FDB4DD" w:rsidR="008F31CD" w:rsidRDefault="008F31CD" w:rsidP="008F31CD">
      <w:pPr>
        <w:pStyle w:val="Listaconvietas2"/>
        <w:numPr>
          <w:ilvl w:val="0"/>
          <w:numId w:val="0"/>
        </w:numPr>
      </w:pPr>
      <w:r>
        <w:t xml:space="preserve">Para ejecutar </w:t>
      </w:r>
      <w:r w:rsidR="004722B9">
        <w:t>GeoCrawler se debe ejecutar el siguiente comando:</w:t>
      </w:r>
    </w:p>
    <w:p w14:paraId="1BB47A7E" w14:textId="62EF5BC7" w:rsidR="004722B9" w:rsidRDefault="004722B9" w:rsidP="008F31CD">
      <w:pPr>
        <w:pStyle w:val="Listaconvietas2"/>
        <w:numPr>
          <w:ilvl w:val="0"/>
          <w:numId w:val="0"/>
        </w:numPr>
      </w:pPr>
      <w:r>
        <w:rPr>
          <w:noProof/>
          <w:lang w:val="es-ES" w:eastAsia="es-ES"/>
        </w:rPr>
        <mc:AlternateContent>
          <mc:Choice Requires="wps">
            <w:drawing>
              <wp:inline distT="0" distB="0" distL="0" distR="0" wp14:anchorId="294E8D1F" wp14:editId="13A0BFB5">
                <wp:extent cx="5375275" cy="670560"/>
                <wp:effectExtent l="0" t="0" r="15875" b="15240"/>
                <wp:docPr id="3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670560"/>
                        </a:xfrm>
                        <a:prstGeom prst="rect">
                          <a:avLst/>
                        </a:prstGeom>
                        <a:solidFill>
                          <a:srgbClr val="FFFFFF"/>
                        </a:solidFill>
                        <a:ln w="9525">
                          <a:solidFill>
                            <a:srgbClr val="000000"/>
                          </a:solidFill>
                          <a:miter lim="800000"/>
                          <a:headEnd/>
                          <a:tailEnd/>
                        </a:ln>
                      </wps:spPr>
                      <wps:txbx>
                        <w:txbxContent>
                          <w:p w14:paraId="1C04368D" w14:textId="77777777" w:rsidR="001B1786" w:rsidRPr="004722B9" w:rsidRDefault="001B1786"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i -D hadoop.log.dir=logs -D hadoop.log.file=hadoop.log urls/seeds.txt GeoCrawler 30</w:t>
                            </w:r>
                          </w:p>
                          <w:p w14:paraId="33CACF2C" w14:textId="77777777" w:rsidR="001B1786" w:rsidRPr="005669EA" w:rsidRDefault="001B1786" w:rsidP="004722B9">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294E8D1F" id="_x0000_s1033" style="width:423.25pt;height:5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">
                <v:textbox>
                  <w:txbxContent>
                    <w:p w14:paraId="1C04368D" w14:textId="77777777" w:rsidR="001B1786" w:rsidRPr="004722B9" w:rsidRDefault="001B1786"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i -D hadoop.log.dir=logs -D hadoop.log.file=hadoop.log urls/seeds.txt GeoCrawler 30</w:t>
                      </w:r>
                    </w:p>
                    <w:p w14:paraId="33CACF2C" w14:textId="77777777" w:rsidR="001B1786" w:rsidRPr="005669EA" w:rsidRDefault="001B1786" w:rsidP="004722B9">
                      <w:pPr>
                        <w:spacing w:before="0" w:after="0"/>
                        <w:rPr>
                          <w:lang w:val="en-US"/>
                        </w:rPr>
                      </w:pPr>
                    </w:p>
                  </w:txbxContent>
                </v:textbox>
                <w10:anchorlock/>
              </v:rect>
            </w:pict>
          </mc:Fallback>
        </mc:AlternateContent>
      </w:r>
    </w:p>
    <w:p w14:paraId="0D9490B0" w14:textId="5F21C9F7" w:rsidR="00EC566A" w:rsidRDefault="00EC566A" w:rsidP="008F31CD">
      <w:pPr>
        <w:pStyle w:val="Listaconvietas2"/>
        <w:numPr>
          <w:ilvl w:val="0"/>
          <w:numId w:val="0"/>
        </w:numPr>
      </w:pPr>
    </w:p>
    <w:p w14:paraId="542A28C0" w14:textId="14A2EFB2" w:rsidR="00EC566A" w:rsidRDefault="00EC566A" w:rsidP="008F31CD">
      <w:pPr>
        <w:pStyle w:val="Listaconvietas2"/>
        <w:numPr>
          <w:ilvl w:val="0"/>
          <w:numId w:val="0"/>
        </w:numPr>
      </w:pPr>
      <w:r w:rsidRPr="004722B9">
        <w:rPr>
          <w:rFonts w:ascii="Consolas" w:eastAsia="Times New Roman" w:hAnsi="Consolas" w:cs="Arial"/>
          <w:color w:val="222222"/>
          <w:lang w:val="es-ES" w:eastAsia="es-ES"/>
        </w:rPr>
        <w:t>-i</w:t>
      </w:r>
      <w:r w:rsidRPr="00EC566A">
        <w:rPr>
          <w:rFonts w:ascii="Consolas" w:eastAsia="Times New Roman" w:hAnsi="Consolas" w:cs="Arial"/>
          <w:color w:val="222222"/>
          <w:lang w:val="es-ES" w:eastAsia="es-ES"/>
        </w:rPr>
        <w:t xml:space="preserve"> </w:t>
      </w:r>
      <w:r>
        <w:sym w:font="Wingdings" w:char="F0E0"/>
      </w:r>
      <w:r>
        <w:t xml:space="preserve"> Flag para activar indexación</w:t>
      </w:r>
    </w:p>
    <w:p w14:paraId="627AFF89" w14:textId="77328B5E" w:rsidR="00EC566A" w:rsidRDefault="00EC566A" w:rsidP="008F31CD">
      <w:pPr>
        <w:pStyle w:val="Listaconvietas2"/>
        <w:numPr>
          <w:ilvl w:val="0"/>
          <w:numId w:val="0"/>
        </w:numPr>
        <w:rPr>
          <w:rFonts w:ascii="Consolas" w:eastAsia="Times New Roman" w:hAnsi="Consolas" w:cs="Arial"/>
          <w:color w:val="222222"/>
          <w:lang w:val="es-ES" w:eastAsia="es-ES"/>
        </w:rPr>
      </w:pPr>
      <w:r w:rsidRPr="004722B9">
        <w:rPr>
          <w:rFonts w:ascii="Consolas" w:eastAsia="Times New Roman" w:hAnsi="Consolas" w:cs="Arial"/>
          <w:color w:val="222222"/>
          <w:lang w:val="es-ES" w:eastAsia="es-ES"/>
        </w:rPr>
        <w:t>-D hadoop.log.dir=logs</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s-ES" w:eastAsia="es-ES"/>
        </w:rPr>
        <w:sym w:font="Wingdings" w:char="F0E0"/>
      </w:r>
      <w:r w:rsidRPr="00EC566A">
        <w:t xml:space="preserve"> Se establece el directorio donde se guardarán los logs.</w:t>
      </w:r>
    </w:p>
    <w:p w14:paraId="69198AA2" w14:textId="0B3EAEFA" w:rsidR="00EC566A" w:rsidRPr="00EC566A" w:rsidRDefault="00EC566A" w:rsidP="008F31CD">
      <w:pPr>
        <w:pStyle w:val="Listaconvietas2"/>
        <w:numPr>
          <w:ilvl w:val="0"/>
          <w:numId w:val="0"/>
        </w:numPr>
        <w:rPr>
          <w:lang w:val="es-ES"/>
        </w:rPr>
      </w:pPr>
      <w:r w:rsidRPr="004722B9">
        <w:rPr>
          <w:rFonts w:ascii="Consolas" w:eastAsia="Times New Roman" w:hAnsi="Consolas" w:cs="Arial"/>
          <w:color w:val="222222"/>
          <w:lang w:val="es-ES" w:eastAsia="es-ES"/>
        </w:rPr>
        <w:t>-D hadoop.log.file=hadoop.log</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EC566A">
        <w:rPr>
          <w:lang w:val="es-ES"/>
        </w:rPr>
        <w:t>Se establece</w:t>
      </w:r>
      <w:r w:rsidRPr="00EC566A">
        <w:t xml:space="preserve"> el nombre de los logs.</w:t>
      </w:r>
    </w:p>
    <w:p w14:paraId="774326F7" w14:textId="520922BA" w:rsidR="00EC566A" w:rsidRPr="00F9369A" w:rsidRDefault="00EC566A" w:rsidP="008F31CD">
      <w:pPr>
        <w:pStyle w:val="Listaconvietas2"/>
        <w:numPr>
          <w:ilvl w:val="0"/>
          <w:numId w:val="0"/>
        </w:numPr>
      </w:pPr>
      <w:r w:rsidRPr="004722B9">
        <w:rPr>
          <w:rFonts w:ascii="Consolas" w:eastAsia="Times New Roman" w:hAnsi="Consolas" w:cs="Arial"/>
          <w:color w:val="222222"/>
          <w:lang w:val="es-ES" w:eastAsia="es-ES"/>
        </w:rPr>
        <w:t>urls/seeds.txt</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F9369A">
        <w:rPr>
          <w:lang w:val="es-ES"/>
        </w:rPr>
        <w:t xml:space="preserve">Fichero que contiene las </w:t>
      </w:r>
      <w:r w:rsidRPr="00F9369A">
        <w:t>URLs semilla.</w:t>
      </w:r>
    </w:p>
    <w:p w14:paraId="582CBF7F" w14:textId="77777777" w:rsidR="00F9369A" w:rsidRDefault="00EC566A" w:rsidP="00F9369A">
      <w:pPr>
        <w:pStyle w:val="Listaconvietas2"/>
        <w:numPr>
          <w:ilvl w:val="0"/>
          <w:numId w:val="0"/>
        </w:numPr>
      </w:pPr>
      <w:r w:rsidRPr="004722B9">
        <w:rPr>
          <w:rFonts w:ascii="Consolas" w:eastAsia="Times New Roman" w:hAnsi="Consolas" w:cs="Arial"/>
          <w:color w:val="222222"/>
          <w:lang w:val="es-ES" w:eastAsia="es-ES"/>
        </w:rPr>
        <w:t>GeoCrawler</w:t>
      </w:r>
      <w:r w:rsidRPr="00F9369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F9369A">
        <w:rPr>
          <w:rFonts w:ascii="Consolas" w:eastAsia="Times New Roman" w:hAnsi="Consolas" w:cs="Arial"/>
          <w:color w:val="222222"/>
          <w:lang w:val="es-ES" w:eastAsia="es-ES"/>
        </w:rPr>
        <w:t xml:space="preserve"> </w:t>
      </w:r>
      <w:r w:rsidRPr="00F9369A">
        <w:t>Nombre del crawler.</w:t>
      </w:r>
    </w:p>
    <w:p w14:paraId="4914F01C" w14:textId="775D527D" w:rsidR="00F9369A" w:rsidRDefault="00F9369A" w:rsidP="00F9369A">
      <w:pPr>
        <w:pStyle w:val="Listaconvietas2"/>
        <w:numPr>
          <w:ilvl w:val="0"/>
          <w:numId w:val="0"/>
        </w:numPr>
      </w:pPr>
      <w:r w:rsidRPr="00F9369A">
        <w:rPr>
          <w:rFonts w:ascii="Consolas" w:hAnsi="Consolas"/>
        </w:rPr>
        <w:t xml:space="preserve">30 </w:t>
      </w:r>
      <w:r w:rsidRPr="00F9369A">
        <w:sym w:font="Wingdings" w:char="F0E0"/>
      </w:r>
      <w:r>
        <w:t xml:space="preserve"> Número de iteraciones deseadas.</w:t>
      </w:r>
    </w:p>
    <w:p w14:paraId="52327AD2" w14:textId="77777777" w:rsidR="00F9369A" w:rsidRPr="00F9369A" w:rsidRDefault="00F9369A" w:rsidP="00F9369A">
      <w:pPr>
        <w:pStyle w:val="Listaconvietas2"/>
        <w:numPr>
          <w:ilvl w:val="0"/>
          <w:numId w:val="0"/>
        </w:numPr>
        <w:rPr>
          <w:lang w:val="es-ES"/>
        </w:rPr>
      </w:pPr>
    </w:p>
    <w:p w14:paraId="64C2B55C" w14:textId="3AC29157" w:rsidR="00156245" w:rsidRPr="00156245" w:rsidRDefault="00156245" w:rsidP="00156245">
      <w:r w:rsidRPr="00156245">
        <w:t xml:space="preserve">Debe existir en la carpeta raíz una carpeta llamada </w:t>
      </w:r>
      <w:r w:rsidRPr="00156245">
        <w:rPr>
          <w:rFonts w:ascii="Consolas" w:hAnsi="Consolas"/>
        </w:rPr>
        <w:t>out</w:t>
      </w:r>
      <w:r w:rsidRPr="00156245">
        <w:t xml:space="preserve"> para que se depositen los elementos</w:t>
      </w:r>
      <w:r w:rsidR="00EC566A">
        <w:t xml:space="preserve"> que son extraídos por GeoCrawler.</w:t>
      </w:r>
    </w:p>
    <w:p w14:paraId="01CE44D3" w14:textId="1F166008" w:rsidR="00CB2304" w:rsidRPr="00156245" w:rsidRDefault="00CB2304" w:rsidP="00156245">
      <w:pPr>
        <w:rPr>
          <w:lang w:val="es-ES"/>
        </w:rPr>
      </w:pPr>
    </w:p>
    <w:p w14:paraId="5DB8337C" w14:textId="463545C5" w:rsidR="004729FF" w:rsidRDefault="00FD3C78" w:rsidP="003E12F7">
      <w:pPr>
        <w:pStyle w:val="Ttulo1"/>
      </w:pPr>
      <w:bookmarkStart w:id="214" w:name="_Ref452752476"/>
      <w:bookmarkStart w:id="215" w:name="_Toc453002213"/>
      <w:bookmarkStart w:id="216" w:name="_Toc454029446"/>
      <w:r>
        <w:lastRenderedPageBreak/>
        <w:t>Anexo C</w:t>
      </w:r>
      <w:r w:rsidR="004729FF">
        <w:t xml:space="preserve"> – Tipos de recursos OGC</w:t>
      </w:r>
      <w:bookmarkEnd w:id="214"/>
      <w:bookmarkEnd w:id="215"/>
      <w:bookmarkEnd w:id="216"/>
    </w:p>
    <w:p w14:paraId="72A28E0A" w14:textId="5B05AD64" w:rsidR="003E12F7" w:rsidRPr="00CF588A" w:rsidRDefault="003E12F7" w:rsidP="003E12F7">
      <w:pPr>
        <w:pStyle w:val="Ttulo3"/>
        <w:rPr>
          <w:lang w:val="es-ES"/>
        </w:rPr>
      </w:pPr>
      <w:bookmarkStart w:id="217" w:name="_Toc453002195"/>
      <w:bookmarkStart w:id="218" w:name="_Toc454029447"/>
      <w:r w:rsidRPr="00CF588A">
        <w:rPr>
          <w:lang w:val="es-ES"/>
        </w:rPr>
        <w:t>WPS</w:t>
      </w:r>
      <w:bookmarkEnd w:id="217"/>
      <w:bookmarkEnd w:id="218"/>
    </w:p>
    <w:p w14:paraId="03D9BCCF" w14:textId="5E0F8C32" w:rsidR="009D6FB8" w:rsidRPr="009D6FB8" w:rsidRDefault="009D6FB8" w:rsidP="009D6FB8">
      <w:pPr>
        <w:rPr>
          <w:lang w:val="es-ES"/>
        </w:rPr>
      </w:pPr>
      <w:r w:rsidRPr="009D6FB8">
        <w:rPr>
          <w:lang w:val="es-ES"/>
        </w:rPr>
        <w:t>El estándar WPS</w:t>
      </w:r>
      <w:r w:rsidR="00DE098F">
        <w:rPr>
          <w:lang w:val="es-ES"/>
        </w:rPr>
        <w:t xml:space="preserve"> </w:t>
      </w:r>
      <w:r>
        <w:rPr>
          <w:lang w:val="es-ES"/>
        </w:rPr>
        <w:fldChar w:fldCharType="begin" w:fldLock="1"/>
      </w:r>
      <w:r>
        <w:rPr>
          <w:lang w:val="es-ES"/>
        </w:rPr>
        <w:instrText>ADDIN CSL_CITATION { "citationItems" : [ { "id" : "ITEM-1", "itemData" : { "author" : [ { "dropping-particle" : "", "family" : "Schut", "given" : "Peter", "non-dropping-particle" : "", "parse-names" : false, "suffix" : "" } ], "container-title" : "Processing", "id" : "ITEM-1", "issued" : { "date-parts" : [ [ "2009" ] ] }, "title" : "Open Geospatial Consortium Inc . Corrigendum for OpenGIS Implementation Standard", "type" : "article-journal" }, "uris" : [ "http://www.mendeley.com/documents/?uuid=26c54d3d-c06f-458c-9ab3-8b7717ba6b7b" ] } ], "mendeley" : { "formattedCitation" : "[13]", "plainTextFormattedCitation" : "[13]", "previouslyFormattedCitation" : "[13]" }, "properties" : { "noteIndex" : 0 }, "schema" : "https://github.com/citation-style-language/schema/raw/master/csl-citation.json" }</w:instrText>
      </w:r>
      <w:r>
        <w:rPr>
          <w:lang w:val="es-ES"/>
        </w:rPr>
        <w:fldChar w:fldCharType="separate"/>
      </w:r>
      <w:r w:rsidRPr="009D6FB8">
        <w:rPr>
          <w:noProof/>
          <w:lang w:val="es-ES"/>
        </w:rPr>
        <w:t>[13]</w:t>
      </w:r>
      <w:r>
        <w:rPr>
          <w:lang w:val="es-ES"/>
        </w:rPr>
        <w:fldChar w:fldCharType="end"/>
      </w:r>
      <w:r w:rsidRPr="009D6FB8">
        <w:rPr>
          <w:lang w:val="es-ES"/>
        </w:rPr>
        <w:t xml:space="preserve"> (Web Processing Service) proporciona regla</w:t>
      </w:r>
      <w:r>
        <w:rPr>
          <w:lang w:val="es-ES"/>
        </w:rPr>
        <w:t>s para estandarizar entradas y salidas (peticiones y respuestas) para invocar servicios de procesamiento geoespacial (por ejemplo, polígonos superpuestos) como un servicio web.</w:t>
      </w:r>
    </w:p>
    <w:p w14:paraId="0D29FFD6" w14:textId="756B2D83" w:rsidR="003E12F7" w:rsidRPr="00CF588A" w:rsidRDefault="003E12F7" w:rsidP="003E12F7">
      <w:pPr>
        <w:pStyle w:val="Ttulo3"/>
        <w:rPr>
          <w:lang w:val="es-ES"/>
        </w:rPr>
      </w:pPr>
      <w:bookmarkStart w:id="219" w:name="_Toc453002196"/>
      <w:bookmarkStart w:id="220" w:name="_Toc454029448"/>
      <w:r w:rsidRPr="00CF588A">
        <w:rPr>
          <w:lang w:val="es-ES"/>
        </w:rPr>
        <w:t>WCTS</w:t>
      </w:r>
      <w:bookmarkEnd w:id="219"/>
      <w:bookmarkEnd w:id="220"/>
    </w:p>
    <w:p w14:paraId="18C1211A" w14:textId="562D2C69" w:rsidR="009D6FB8" w:rsidRDefault="00C94E1E" w:rsidP="009D6FB8">
      <w:r w:rsidRPr="00C94E1E">
        <w:rPr>
          <w:lang w:val="es-ES"/>
        </w:rPr>
        <w:t xml:space="preserve">WCTS </w:t>
      </w:r>
      <w:r w:rsidR="00DE098F">
        <w:rPr>
          <w:lang w:val="es-ES"/>
        </w:rPr>
        <w:fldChar w:fldCharType="begin" w:fldLock="1"/>
      </w:r>
      <w:r w:rsidR="00DE098F">
        <w:rPr>
          <w:lang w:val="es-ES"/>
        </w:rPr>
        <w:instrText>ADDIN CSL_CITATION { "citationItems" : [ { "id" : "ITEM-1", "itemData" : { "abstract" : "Introducci\u00f3n \u2022 El Servicio Web de transformaci\u00f3n de coordenadas (WCTS) ha sido dise\u00f1ado para que pueda ser utilizado por aplicaciones de escritorio y por otros servicios Web. \u2022 Las transformaciones datos entre sistemas de referencia para las coordenadas (CRS) son comunes m\u00e1s cuando se integran datos de distintas fuentes \u2022 El uso integrado de datos almacenados en distintos CRS requieren que unos u otros sean transformados o convertidos a un \u00fanico CRS. No todos los servicios Web tienen porque saber hacer este tipo de operaciones.", "author" : [ { "dropping-particle" : "", "family" : "Universidad Politecnica de Madrid", "given" : "", "non-dropping-particle" : "", "parse-names" : false, "suffix" : "" } ], "id" : "ITEM-1", "issued" : { "date-parts" : [ [ "0" ] ] }, "title" : "Servicio de transformaci\u00f3n de coordenadas (WCTS)", "type" : "article-journal" }, "uris" : [ "http://www.mendeley.com/documents/?uuid=d8f3e9c2-981b-3a2b-a5bf-c34402d572f4" ] } ], "mendeley" : { "formattedCitation" : "[14]", "plainTextFormattedCitation" : "[14]", "previouslyFormattedCitation" : "[14]" }, "properties" : { "noteIndex" : 0 }, "schema" : "https://github.com/citation-style-language/schema/raw/master/csl-citation.json" }</w:instrText>
      </w:r>
      <w:r w:rsidR="00DE098F">
        <w:rPr>
          <w:lang w:val="es-ES"/>
        </w:rPr>
        <w:fldChar w:fldCharType="separate"/>
      </w:r>
      <w:r w:rsidR="00DE098F" w:rsidRPr="00DE098F">
        <w:rPr>
          <w:noProof/>
          <w:lang w:val="es-ES"/>
        </w:rPr>
        <w:t>[14]</w:t>
      </w:r>
      <w:r w:rsidR="00DE098F">
        <w:rPr>
          <w:lang w:val="es-ES"/>
        </w:rPr>
        <w:fldChar w:fldCharType="end"/>
      </w:r>
      <w:r w:rsidR="00DE098F">
        <w:rPr>
          <w:lang w:val="es-ES"/>
        </w:rPr>
        <w:t xml:space="preserve"> </w:t>
      </w:r>
      <w:r>
        <w:rPr>
          <w:lang w:val="es-ES"/>
        </w:rPr>
        <w:t>(</w:t>
      </w:r>
      <w:r w:rsidR="009D6FB8">
        <w:t xml:space="preserve">Web </w:t>
      </w:r>
      <w:r>
        <w:t>Coordinate Transformation Server)</w:t>
      </w:r>
      <w:r w:rsidR="00DE098F">
        <w:t xml:space="preserve"> </w:t>
      </w:r>
      <w:r>
        <w:t>proporciona</w:t>
      </w:r>
      <w:r w:rsidR="009D6FB8">
        <w:t xml:space="preserve"> transformaciones </w:t>
      </w:r>
      <w:r>
        <w:t xml:space="preserve">de </w:t>
      </w:r>
      <w:r w:rsidR="009D6FB8">
        <w:t>datos entre sistemas de referencia para las coordenadas (CRS)</w:t>
      </w:r>
      <w:r>
        <w:t xml:space="preserve"> y es útil cuando se integran datos de distintas fuentes</w:t>
      </w:r>
      <w:r w:rsidR="009D6FB8">
        <w:t>.</w:t>
      </w:r>
      <w:r w:rsidRPr="00C94E1E">
        <w:t xml:space="preserve"> </w:t>
      </w:r>
      <w:r>
        <w:t>La función principal de éste servicio es transformar datos vectoriales o mallas de un CRS a otro CRS.</w:t>
      </w:r>
    </w:p>
    <w:p w14:paraId="1F4873D6" w14:textId="31F9E640" w:rsidR="003E12F7" w:rsidRPr="009D6FB8" w:rsidRDefault="009D6FB8" w:rsidP="003E12F7">
      <w:pPr>
        <w:rPr>
          <w:lang w:val="es-ES"/>
        </w:rPr>
      </w:pPr>
      <w:r>
        <w:t xml:space="preserve">El uso de datos almacenados en distintos CRS requiere </w:t>
      </w:r>
      <w:r w:rsidR="00C94E1E">
        <w:t xml:space="preserve">que </w:t>
      </w:r>
      <w:r>
        <w:t xml:space="preserve">sean transformados a un único CRS. </w:t>
      </w:r>
    </w:p>
    <w:p w14:paraId="399089F9" w14:textId="77777777" w:rsidR="003E12F7" w:rsidRPr="00C94E1E" w:rsidRDefault="003E12F7" w:rsidP="003E12F7">
      <w:pPr>
        <w:pStyle w:val="Ttulo3"/>
        <w:rPr>
          <w:lang w:val="es-ES"/>
        </w:rPr>
      </w:pPr>
      <w:bookmarkStart w:id="221" w:name="_Toc453002197"/>
      <w:bookmarkStart w:id="222" w:name="_Toc454029449"/>
      <w:r w:rsidRPr="00C94E1E">
        <w:rPr>
          <w:lang w:val="es-ES"/>
        </w:rPr>
        <w:t>WMS</w:t>
      </w:r>
      <w:bookmarkEnd w:id="221"/>
      <w:bookmarkEnd w:id="222"/>
    </w:p>
    <w:p w14:paraId="1D1ACECF" w14:textId="1DC531DB" w:rsidR="00C94E1E" w:rsidRDefault="00C94E1E" w:rsidP="00C94E1E">
      <w:pPr>
        <w:rPr>
          <w:rFonts w:cs="Arial"/>
          <w:shd w:val="clear" w:color="auto" w:fill="FFFFFF"/>
        </w:rPr>
      </w:pPr>
      <w:bookmarkStart w:id="223" w:name="_Toc453002198"/>
      <w:r>
        <w:rPr>
          <w:rFonts w:cs="Arial"/>
          <w:shd w:val="clear" w:color="auto" w:fill="FFFFFF"/>
        </w:rPr>
        <w:t xml:space="preserve">WMS </w:t>
      </w:r>
      <w:r w:rsidR="00DE098F">
        <w:rPr>
          <w:rFonts w:cs="Arial"/>
          <w:shd w:val="clear" w:color="auto" w:fill="FFFFFF"/>
        </w:rPr>
        <w:fldChar w:fldCharType="begin" w:fldLock="1"/>
      </w:r>
      <w:r w:rsidR="008A09F8">
        <w:rPr>
          <w:rFonts w:cs="Arial"/>
          <w:shd w:val="clear" w:color="auto" w:fill="FFFFFF"/>
        </w:rPr>
        <w:instrText>ADDIN CSL_CITATION { "citationItems" : [ { "id" : "ITEM-1", "itemData" : { "author" : [ { "dropping-particle" : "", "family" : "Wikipedia", "given" : "", "non-dropping-particle" : "", "parse-names" : false, "suffix" : "" } ], "id" : "ITEM-1", "issued" : { "date-parts" : [ [ "0" ] ] }, "title" : "Web Map Service", "type" : "article-journal" }, "uris" : [ "http://www.mendeley.com/documents/?uuid=aa3c6bda-fa40-4d44-b82f-98ec216b6e86" ] } ], "mendeley" : { "formattedCitation" : "[15]", "plainTextFormattedCitation" : "[15]", "previouslyFormattedCitation" : "[15]" }, "properties" : { "noteIndex" : 0 }, "schema" : "https://github.com/citation-style-language/schema/raw/master/csl-citation.json" }</w:instrText>
      </w:r>
      <w:r w:rsidR="00DE098F">
        <w:rPr>
          <w:rFonts w:cs="Arial"/>
          <w:shd w:val="clear" w:color="auto" w:fill="FFFFFF"/>
        </w:rPr>
        <w:fldChar w:fldCharType="separate"/>
      </w:r>
      <w:r w:rsidR="00DE098F" w:rsidRPr="00DE098F">
        <w:rPr>
          <w:rFonts w:cs="Arial"/>
          <w:noProof/>
          <w:shd w:val="clear" w:color="auto" w:fill="FFFFFF"/>
        </w:rPr>
        <w:t>[15]</w:t>
      </w:r>
      <w:r w:rsidR="00DE098F">
        <w:rPr>
          <w:rFonts w:cs="Arial"/>
          <w:shd w:val="clear" w:color="auto" w:fill="FFFFFF"/>
        </w:rPr>
        <w:fldChar w:fldCharType="end"/>
      </w:r>
      <w:r w:rsidR="00DE098F">
        <w:rPr>
          <w:rFonts w:cs="Arial"/>
          <w:shd w:val="clear" w:color="auto" w:fill="FFFFFF"/>
        </w:rPr>
        <w:t xml:space="preserve"> </w:t>
      </w:r>
      <w:r>
        <w:rPr>
          <w:rFonts w:cs="Arial"/>
          <w:shd w:val="clear" w:color="auto" w:fill="FFFFFF"/>
        </w:rPr>
        <w:t xml:space="preserve">(Web Map Service) </w:t>
      </w:r>
      <w:r w:rsidRPr="00C94E1E">
        <w:rPr>
          <w:rFonts w:cs="Arial"/>
          <w:shd w:val="clear" w:color="auto" w:fill="FFFFFF"/>
        </w:rPr>
        <w:t>produce</w:t>
      </w:r>
      <w:r w:rsidRPr="00C94E1E">
        <w:rPr>
          <w:rStyle w:val="apple-converted-space"/>
          <w:rFonts w:cs="Arial"/>
          <w:shd w:val="clear" w:color="auto" w:fill="FFFFFF"/>
        </w:rPr>
        <w:t> </w:t>
      </w:r>
      <w:hyperlink r:id="rId80" w:tooltip="Mapa" w:history="1">
        <w:r w:rsidRPr="00C94E1E">
          <w:rPr>
            <w:rStyle w:val="Hipervnculo"/>
            <w:rFonts w:cs="Arial"/>
            <w:color w:val="auto"/>
            <w:u w:val="none"/>
            <w:shd w:val="clear" w:color="auto" w:fill="FFFFFF"/>
          </w:rPr>
          <w:t>mapas</w:t>
        </w:r>
      </w:hyperlink>
      <w:r w:rsidRPr="00C94E1E">
        <w:rPr>
          <w:rStyle w:val="apple-converted-space"/>
          <w:rFonts w:cs="Arial"/>
          <w:shd w:val="clear" w:color="auto" w:fill="FFFFFF"/>
        </w:rPr>
        <w:t> </w:t>
      </w:r>
      <w:r w:rsidRPr="00C94E1E">
        <w:rPr>
          <w:rFonts w:cs="Arial"/>
          <w:shd w:val="clear" w:color="auto" w:fill="FFFFFF"/>
        </w:rPr>
        <w:t>de datos referenciados espacialmente, de forma dinámica a partir de</w:t>
      </w:r>
      <w:r w:rsidRPr="00C94E1E">
        <w:rPr>
          <w:rStyle w:val="apple-converted-space"/>
          <w:rFonts w:cs="Arial"/>
          <w:shd w:val="clear" w:color="auto" w:fill="FFFFFF"/>
        </w:rPr>
        <w:t> </w:t>
      </w:r>
      <w:hyperlink r:id="rId81" w:tooltip="Información geográfica" w:history="1">
        <w:r w:rsidRPr="00C94E1E">
          <w:rPr>
            <w:rStyle w:val="Hipervnculo"/>
            <w:rFonts w:cs="Arial"/>
            <w:color w:val="auto"/>
            <w:u w:val="none"/>
            <w:shd w:val="clear" w:color="auto" w:fill="FFFFFF"/>
          </w:rPr>
          <w:t>información geográfica</w:t>
        </w:r>
      </w:hyperlink>
      <w:r w:rsidRPr="00C94E1E">
        <w:rPr>
          <w:rFonts w:cs="Arial"/>
          <w:shd w:val="clear" w:color="auto" w:fill="FFFFFF"/>
        </w:rPr>
        <w:t>. Este</w:t>
      </w:r>
      <w:r w:rsidRPr="00C94E1E">
        <w:rPr>
          <w:rStyle w:val="apple-converted-space"/>
          <w:rFonts w:cs="Arial"/>
          <w:shd w:val="clear" w:color="auto" w:fill="FFFFFF"/>
        </w:rPr>
        <w:t> </w:t>
      </w:r>
      <w:hyperlink r:id="rId82" w:tooltip="Normalización" w:history="1">
        <w:r w:rsidRPr="00C94E1E">
          <w:rPr>
            <w:rStyle w:val="Hipervnculo"/>
            <w:rFonts w:cs="Arial"/>
            <w:color w:val="auto"/>
            <w:u w:val="none"/>
            <w:shd w:val="clear" w:color="auto" w:fill="FFFFFF"/>
          </w:rPr>
          <w:t>estándar</w:t>
        </w:r>
      </w:hyperlink>
      <w:r w:rsidRPr="00C94E1E">
        <w:rPr>
          <w:rStyle w:val="apple-converted-space"/>
          <w:rFonts w:cs="Arial"/>
          <w:shd w:val="clear" w:color="auto" w:fill="FFFFFF"/>
        </w:rPr>
        <w:t> </w:t>
      </w:r>
      <w:r w:rsidRPr="00C94E1E">
        <w:rPr>
          <w:rFonts w:cs="Arial"/>
          <w:shd w:val="clear" w:color="auto" w:fill="FFFFFF"/>
        </w:rPr>
        <w:t xml:space="preserve">internacional define un "mapa" como una representación de la información geográfica en forma de un archivo de imagen digital conveniente para la exhibición en una pantalla de ordenador. </w:t>
      </w:r>
    </w:p>
    <w:p w14:paraId="2634018D" w14:textId="2EDE316C" w:rsidR="00C94E1E" w:rsidRPr="00C94E1E" w:rsidRDefault="00C94E1E" w:rsidP="00C94E1E">
      <w:pPr>
        <w:rPr>
          <w:rFonts w:cs="Arial"/>
          <w:shd w:val="clear" w:color="auto" w:fill="FFFFFF"/>
        </w:rPr>
      </w:pPr>
      <w:r w:rsidRPr="00C94E1E">
        <w:rPr>
          <w:rFonts w:cs="Arial"/>
          <w:shd w:val="clear" w:color="auto" w:fill="FFFFFF"/>
        </w:rPr>
        <w:t>Un mapa no consiste en los propios datos. Los mapas producidos por WMS se generan normalmente en un formato de imagen como</w:t>
      </w:r>
      <w:r w:rsidRPr="00C94E1E">
        <w:rPr>
          <w:rStyle w:val="apple-converted-space"/>
          <w:rFonts w:cs="Arial"/>
          <w:shd w:val="clear" w:color="auto" w:fill="FFFFFF"/>
        </w:rPr>
        <w:t> </w:t>
      </w:r>
      <w:hyperlink r:id="rId83" w:tooltip="PNG" w:history="1">
        <w:r w:rsidRPr="00C94E1E">
          <w:rPr>
            <w:rStyle w:val="Hipervnculo"/>
            <w:rFonts w:cs="Arial"/>
            <w:color w:val="auto"/>
            <w:u w:val="none"/>
            <w:shd w:val="clear" w:color="auto" w:fill="FFFFFF"/>
          </w:rPr>
          <w:t>PNG</w:t>
        </w:r>
      </w:hyperlink>
      <w:r w:rsidRPr="00C94E1E">
        <w:rPr>
          <w:rFonts w:cs="Arial"/>
          <w:shd w:val="clear" w:color="auto" w:fill="FFFFFF"/>
        </w:rPr>
        <w:t>,</w:t>
      </w:r>
      <w:r w:rsidRPr="00C94E1E">
        <w:rPr>
          <w:rStyle w:val="apple-converted-space"/>
          <w:rFonts w:cs="Arial"/>
          <w:shd w:val="clear" w:color="auto" w:fill="FFFFFF"/>
        </w:rPr>
        <w:t> </w:t>
      </w:r>
      <w:hyperlink r:id="rId84" w:tooltip="GIF" w:history="1">
        <w:r w:rsidRPr="00C94E1E">
          <w:rPr>
            <w:rStyle w:val="Hipervnculo"/>
            <w:rFonts w:cs="Arial"/>
            <w:color w:val="auto"/>
            <w:u w:val="none"/>
            <w:shd w:val="clear" w:color="auto" w:fill="FFFFFF"/>
          </w:rPr>
          <w:t>GIF</w:t>
        </w:r>
      </w:hyperlink>
      <w:r w:rsidRPr="00C94E1E">
        <w:rPr>
          <w:rStyle w:val="apple-converted-space"/>
          <w:rFonts w:cs="Arial"/>
          <w:shd w:val="clear" w:color="auto" w:fill="FFFFFF"/>
        </w:rPr>
        <w:t> </w:t>
      </w:r>
      <w:r w:rsidRPr="00C94E1E">
        <w:rPr>
          <w:rFonts w:cs="Arial"/>
          <w:shd w:val="clear" w:color="auto" w:fill="FFFFFF"/>
        </w:rPr>
        <w:t>o</w:t>
      </w:r>
      <w:r w:rsidRPr="00C94E1E">
        <w:rPr>
          <w:rStyle w:val="apple-converted-space"/>
          <w:rFonts w:cs="Arial"/>
          <w:shd w:val="clear" w:color="auto" w:fill="FFFFFF"/>
        </w:rPr>
        <w:t> </w:t>
      </w:r>
      <w:hyperlink r:id="rId85" w:tooltip="JPEG" w:history="1">
        <w:r w:rsidRPr="00C94E1E">
          <w:rPr>
            <w:rStyle w:val="Hipervnculo"/>
            <w:rFonts w:cs="Arial"/>
            <w:color w:val="auto"/>
            <w:u w:val="none"/>
            <w:shd w:val="clear" w:color="auto" w:fill="FFFFFF"/>
          </w:rPr>
          <w:t>JPEG</w:t>
        </w:r>
      </w:hyperlink>
      <w:r w:rsidRPr="00C94E1E">
        <w:rPr>
          <w:rFonts w:cs="Arial"/>
          <w:shd w:val="clear" w:color="auto" w:fill="FFFFFF"/>
        </w:rPr>
        <w:t>, y opcionalmente como gráficos vectoriales en formato</w:t>
      </w:r>
      <w:r w:rsidRPr="00C94E1E">
        <w:rPr>
          <w:rStyle w:val="apple-converted-space"/>
          <w:rFonts w:cs="Arial"/>
          <w:shd w:val="clear" w:color="auto" w:fill="FFFFFF"/>
        </w:rPr>
        <w:t> </w:t>
      </w:r>
      <w:hyperlink r:id="rId86" w:tooltip="Scalable Vector Graphics" w:history="1">
        <w:r w:rsidRPr="00C94E1E">
          <w:rPr>
            <w:rStyle w:val="Hipervnculo"/>
            <w:rFonts w:cs="Arial"/>
            <w:color w:val="auto"/>
            <w:u w:val="none"/>
            <w:shd w:val="clear" w:color="auto" w:fill="FFFFFF"/>
          </w:rPr>
          <w:t>SVG</w:t>
        </w:r>
      </w:hyperlink>
      <w:r w:rsidRPr="00C94E1E">
        <w:rPr>
          <w:rStyle w:val="apple-converted-space"/>
          <w:rFonts w:cs="Arial"/>
          <w:shd w:val="clear" w:color="auto" w:fill="FFFFFF"/>
        </w:rPr>
        <w:t> </w:t>
      </w:r>
      <w:r w:rsidRPr="00C94E1E">
        <w:rPr>
          <w:rFonts w:cs="Arial"/>
          <w:shd w:val="clear" w:color="auto" w:fill="FFFFFF"/>
        </w:rPr>
        <w:t>(Scalable Vector Graphics) o</w:t>
      </w:r>
      <w:r w:rsidRPr="00C94E1E">
        <w:rPr>
          <w:rStyle w:val="apple-converted-space"/>
          <w:rFonts w:cs="Arial"/>
          <w:shd w:val="clear" w:color="auto" w:fill="FFFFFF"/>
        </w:rPr>
        <w:t> </w:t>
      </w:r>
      <w:hyperlink r:id="rId87" w:tooltip="WebCGM (aún no redactado)" w:history="1">
        <w:r w:rsidRPr="00C94E1E">
          <w:rPr>
            <w:rStyle w:val="Hipervnculo"/>
            <w:rFonts w:cs="Arial"/>
            <w:color w:val="auto"/>
            <w:u w:val="none"/>
            <w:shd w:val="clear" w:color="auto" w:fill="FFFFFF"/>
          </w:rPr>
          <w:t>WebCGM</w:t>
        </w:r>
      </w:hyperlink>
      <w:r w:rsidRPr="00C94E1E">
        <w:rPr>
          <w:rStyle w:val="apple-converted-space"/>
          <w:rFonts w:cs="Arial"/>
          <w:shd w:val="clear" w:color="auto" w:fill="FFFFFF"/>
        </w:rPr>
        <w:t> </w:t>
      </w:r>
      <w:r w:rsidRPr="00C94E1E">
        <w:rPr>
          <w:rFonts w:cs="Arial"/>
          <w:shd w:val="clear" w:color="auto" w:fill="FFFFFF"/>
        </w:rPr>
        <w:t>(Web Computer Graphics Metafile).</w:t>
      </w:r>
    </w:p>
    <w:p w14:paraId="095F9420" w14:textId="42893E9E" w:rsidR="003E12F7" w:rsidRPr="00C94E1E" w:rsidRDefault="003E12F7" w:rsidP="003E12F7">
      <w:pPr>
        <w:pStyle w:val="Ttulo3"/>
        <w:rPr>
          <w:lang w:val="es-ES"/>
        </w:rPr>
      </w:pPr>
      <w:bookmarkStart w:id="224" w:name="_Toc454029450"/>
      <w:r w:rsidRPr="00C94E1E">
        <w:rPr>
          <w:lang w:val="es-ES"/>
        </w:rPr>
        <w:t>WFS</w:t>
      </w:r>
      <w:bookmarkEnd w:id="223"/>
      <w:bookmarkEnd w:id="224"/>
    </w:p>
    <w:p w14:paraId="70F6F0E6" w14:textId="50E50327" w:rsidR="00050E42" w:rsidRDefault="008A09F8" w:rsidP="008A09F8">
      <w:r w:rsidRPr="008A09F8">
        <w:rPr>
          <w:bCs/>
        </w:rPr>
        <w:t>WFS</w:t>
      </w:r>
      <w:r w:rsidRPr="008A09F8">
        <w:rPr>
          <w:rStyle w:val="apple-converted-space"/>
          <w:rFonts w:cs="Arial"/>
        </w:rPr>
        <w:t> </w:t>
      </w:r>
      <w:r w:rsidRPr="008A09F8">
        <w:rPr>
          <w:rStyle w:val="apple-converted-space"/>
          <w:rFonts w:cs="Arial"/>
        </w:rPr>
        <w:fldChar w:fldCharType="begin" w:fldLock="1"/>
      </w:r>
      <w:r w:rsidR="00050E42">
        <w:rPr>
          <w:rStyle w:val="apple-converted-space"/>
          <w:rFonts w:cs="Arial"/>
        </w:rPr>
        <w:instrText>ADDIN CSL_CITATION { "citationItems" : [ { "id" : "ITEM-1", "itemData" : { "author" : [ { "dropping-particle" : "", "family" : "Wikipedia", "given" : "", "non-dropping-particle" : "", "parse-names" : false, "suffix" : "" } ], "id" : "ITEM-1", "issued" : { "date-parts" : [ [ "0" ] ] }, "title" : "Web Feature Service", "type" : "article-journal" }, "uris" : [ "http://www.mendeley.com/documents/?uuid=b26ed907-b24f-4478-be1d-1557cd1f2025" ] } ], "mendeley" : { "formattedCitation" : "[16]", "plainTextFormattedCitation" : "[16]", "previouslyFormattedCitation" : "[16]" }, "properties" : { "noteIndex" : 0 }, "schema" : "https://github.com/citation-style-language/schema/raw/master/csl-citation.json" }</w:instrText>
      </w:r>
      <w:r w:rsidRPr="008A09F8">
        <w:rPr>
          <w:rStyle w:val="apple-converted-space"/>
          <w:rFonts w:cs="Arial"/>
        </w:rPr>
        <w:fldChar w:fldCharType="separate"/>
      </w:r>
      <w:r w:rsidRPr="008A09F8">
        <w:rPr>
          <w:rStyle w:val="apple-converted-space"/>
          <w:rFonts w:cs="Arial"/>
          <w:noProof/>
        </w:rPr>
        <w:t>[16]</w:t>
      </w:r>
      <w:r w:rsidRPr="008A09F8">
        <w:rPr>
          <w:rStyle w:val="apple-converted-space"/>
          <w:rFonts w:cs="Arial"/>
        </w:rPr>
        <w:fldChar w:fldCharType="end"/>
      </w:r>
      <w:r w:rsidRPr="008A09F8">
        <w:t xml:space="preserve"> (Web Feature Service) es un servicio estándar, que ofrece una</w:t>
      </w:r>
      <w:r w:rsidRPr="008A09F8">
        <w:rPr>
          <w:rStyle w:val="apple-converted-space"/>
          <w:rFonts w:cs="Arial"/>
        </w:rPr>
        <w:t> </w:t>
      </w:r>
      <w:hyperlink r:id="rId88" w:tooltip="Interfaz" w:history="1">
        <w:r w:rsidRPr="008A09F8">
          <w:rPr>
            <w:rStyle w:val="Hipervnculo"/>
            <w:rFonts w:cs="Arial"/>
            <w:color w:val="auto"/>
            <w:u w:val="none"/>
          </w:rPr>
          <w:t>interfaz</w:t>
        </w:r>
      </w:hyperlink>
      <w:r w:rsidRPr="008A09F8">
        <w:rPr>
          <w:rStyle w:val="apple-converted-space"/>
          <w:rFonts w:cs="Arial"/>
        </w:rPr>
        <w:t> </w:t>
      </w:r>
      <w:r w:rsidRPr="008A09F8">
        <w:t>de comunicación que permite interactuar con los mapas servidos por el estándar</w:t>
      </w:r>
      <w:r w:rsidRPr="008A09F8">
        <w:rPr>
          <w:rStyle w:val="apple-converted-space"/>
          <w:rFonts w:cs="Arial"/>
        </w:rPr>
        <w:t> </w:t>
      </w:r>
      <w:hyperlink r:id="rId89" w:tooltip="WMS" w:history="1">
        <w:r w:rsidRPr="008A09F8">
          <w:rPr>
            <w:rStyle w:val="Hipervnculo"/>
            <w:rFonts w:cs="Arial"/>
            <w:color w:val="auto"/>
            <w:u w:val="none"/>
          </w:rPr>
          <w:t>WMS</w:t>
        </w:r>
      </w:hyperlink>
      <w:r w:rsidRPr="008A09F8">
        <w:t>, como por ejemplo, editar la imagen que nos ofrece el servicio</w:t>
      </w:r>
      <w:r w:rsidRPr="008A09F8">
        <w:rPr>
          <w:rStyle w:val="apple-converted-space"/>
          <w:rFonts w:cs="Arial"/>
        </w:rPr>
        <w:t> </w:t>
      </w:r>
      <w:hyperlink r:id="rId90" w:tooltip="WMS" w:history="1">
        <w:r w:rsidRPr="008A09F8">
          <w:rPr>
            <w:rStyle w:val="Hipervnculo"/>
            <w:rFonts w:cs="Arial"/>
            <w:color w:val="auto"/>
            <w:u w:val="none"/>
          </w:rPr>
          <w:t>WMS</w:t>
        </w:r>
      </w:hyperlink>
      <w:r w:rsidRPr="008A09F8">
        <w:rPr>
          <w:rStyle w:val="apple-converted-space"/>
          <w:rFonts w:cs="Arial"/>
        </w:rPr>
        <w:t> </w:t>
      </w:r>
      <w:r w:rsidRPr="008A09F8">
        <w:t>o analizar la imagen siguiendo criterios geográficos.</w:t>
      </w:r>
    </w:p>
    <w:p w14:paraId="20BDA967" w14:textId="5BDE0F1F" w:rsidR="008A09F8" w:rsidRPr="008A09F8" w:rsidRDefault="008A09F8" w:rsidP="008A09F8">
      <w:pPr>
        <w:rPr>
          <w:lang w:val="es-ES" w:eastAsia="es-ES"/>
        </w:rPr>
      </w:pPr>
      <w:r w:rsidRPr="008A09F8">
        <w:br/>
        <w:t>Para realizar estas operaciones se utiliza el lenguaje</w:t>
      </w:r>
      <w:r w:rsidRPr="008A09F8">
        <w:rPr>
          <w:rStyle w:val="apple-converted-space"/>
          <w:rFonts w:cs="Arial"/>
        </w:rPr>
        <w:t> </w:t>
      </w:r>
      <w:hyperlink r:id="rId91" w:tooltip="GML" w:history="1">
        <w:r w:rsidRPr="008A09F8">
          <w:rPr>
            <w:rStyle w:val="Hipervnculo"/>
            <w:rFonts w:cs="Arial"/>
            <w:color w:val="auto"/>
            <w:u w:val="none"/>
          </w:rPr>
          <w:t>GML</w:t>
        </w:r>
      </w:hyperlink>
      <w:r w:rsidRPr="008A09F8">
        <w:rPr>
          <w:rStyle w:val="apple-converted-space"/>
          <w:rFonts w:cs="Arial"/>
        </w:rPr>
        <w:t> </w:t>
      </w:r>
      <w:r w:rsidRPr="008A09F8">
        <w:t>que deriva del</w:t>
      </w:r>
      <w:r w:rsidRPr="008A09F8">
        <w:rPr>
          <w:rStyle w:val="apple-converted-space"/>
          <w:rFonts w:cs="Arial"/>
        </w:rPr>
        <w:t> </w:t>
      </w:r>
      <w:hyperlink r:id="rId92" w:tooltip="XML" w:history="1">
        <w:r w:rsidRPr="008A09F8">
          <w:rPr>
            <w:rStyle w:val="Hipervnculo"/>
            <w:rFonts w:cs="Arial"/>
            <w:color w:val="auto"/>
            <w:u w:val="none"/>
          </w:rPr>
          <w:t>XML</w:t>
        </w:r>
      </w:hyperlink>
      <w:r w:rsidRPr="008A09F8">
        <w:t>, que es el estándar a través del que se transmiten las órdenes</w:t>
      </w:r>
      <w:r w:rsidRPr="008A09F8">
        <w:rPr>
          <w:rStyle w:val="apple-converted-space"/>
          <w:rFonts w:cs="Arial"/>
        </w:rPr>
        <w:t> </w:t>
      </w:r>
      <w:r w:rsidRPr="008A09F8">
        <w:rPr>
          <w:bCs/>
        </w:rPr>
        <w:t>WFS</w:t>
      </w:r>
      <w:r w:rsidRPr="008A09F8">
        <w:t>.</w:t>
      </w:r>
    </w:p>
    <w:p w14:paraId="27188FC3" w14:textId="331C2837" w:rsidR="008A09F8" w:rsidRPr="008A09F8" w:rsidRDefault="008A09F8" w:rsidP="008A09F8">
      <w:r w:rsidRPr="008A09F8">
        <w:t>WFS permite hacer consultas y recuperación de elementos geográficos. Por el contrario, WFS-T (Web Feature Service Transactional) permite además la creación, eliminación y actualización de estos elementos geográficos del mapa.</w:t>
      </w:r>
    </w:p>
    <w:p w14:paraId="63EAF337" w14:textId="77777777" w:rsidR="003E12F7" w:rsidRPr="00CF588A" w:rsidRDefault="003E12F7" w:rsidP="003E12F7">
      <w:pPr>
        <w:pStyle w:val="Ttulo3"/>
        <w:rPr>
          <w:lang w:val="es-ES"/>
        </w:rPr>
      </w:pPr>
      <w:bookmarkStart w:id="225" w:name="_Toc453002199"/>
      <w:bookmarkStart w:id="226" w:name="_Toc454029451"/>
      <w:r w:rsidRPr="00CF588A">
        <w:rPr>
          <w:lang w:val="es-ES"/>
        </w:rPr>
        <w:t>WMTS</w:t>
      </w:r>
      <w:bookmarkEnd w:id="225"/>
      <w:bookmarkEnd w:id="226"/>
    </w:p>
    <w:p w14:paraId="4781778C" w14:textId="4757A960" w:rsidR="003E12F7" w:rsidRPr="003F0F51" w:rsidRDefault="003F0F51" w:rsidP="003E12F7">
      <w:pPr>
        <w:rPr>
          <w:lang w:val="es-ES"/>
        </w:rPr>
      </w:pPr>
      <w:r w:rsidRPr="003F0F51">
        <w:rPr>
          <w:lang w:val="es-ES"/>
        </w:rPr>
        <w:t xml:space="preserve">WMTS </w:t>
      </w:r>
      <w:r>
        <w:rPr>
          <w:lang w:val="en-US"/>
        </w:rPr>
        <w:fldChar w:fldCharType="begin" w:fldLock="1"/>
      </w:r>
      <w:r w:rsidRPr="003F0F51">
        <w:rPr>
          <w:lang w:val="es-ES"/>
        </w:rPr>
        <w:instrText>ADDIN CSL_CITATION { "citationItems" : [ { "id" : "ITEM-1", "itemData" : { "author" : [ { "dropping-particle" : "", "family" : "Wikipedia", "given" : "", "non-dropping-particle" : "", "parse-names" : false, "suffix" : "" } ], "id" : "ITEM-1", "issued" : { "date-parts" : [ [ "0" ] ] }, "title" : "Web Map Tile Service", "type" : "article-journal" }, "uris" : [ "http://www.mendeley.com/documents/?uuid=dbdc82e3-cade-4e80-8878-4de507550e6a" ] } ], "mendeley" : { "formattedCitation" : "[17]", "plainTextFormattedCitation" : "[17]" }, "properties" : { "noteIndex" : 0 }, "schema" : "https://github.com/citation-style-language/schema/raw/master/csl-citation.json" }</w:instrText>
      </w:r>
      <w:r>
        <w:rPr>
          <w:lang w:val="en-US"/>
        </w:rPr>
        <w:fldChar w:fldCharType="separate"/>
      </w:r>
      <w:r w:rsidRPr="003F0F51">
        <w:rPr>
          <w:noProof/>
          <w:lang w:val="es-ES"/>
        </w:rPr>
        <w:t>[17]</w:t>
      </w:r>
      <w:r>
        <w:rPr>
          <w:lang w:val="en-US"/>
        </w:rPr>
        <w:fldChar w:fldCharType="end"/>
      </w:r>
      <w:r w:rsidRPr="003F0F51">
        <w:rPr>
          <w:lang w:val="es-ES"/>
        </w:rPr>
        <w:t xml:space="preserve"> (Web Map Tile Service) es un protocolo para </w:t>
      </w:r>
      <w:r>
        <w:rPr>
          <w:lang w:val="es-ES"/>
        </w:rPr>
        <w:t>ofrecer mapas teselados georreferenciados de manera prerenderizada a través de internet.</w:t>
      </w:r>
    </w:p>
    <w:p w14:paraId="4CD40548" w14:textId="77777777" w:rsidR="003E12F7" w:rsidRPr="00CF588A" w:rsidRDefault="003E12F7" w:rsidP="003E12F7">
      <w:pPr>
        <w:pStyle w:val="Ttulo3"/>
        <w:rPr>
          <w:lang w:val="es-ES"/>
        </w:rPr>
      </w:pPr>
      <w:bookmarkStart w:id="227" w:name="_Toc453002200"/>
      <w:bookmarkStart w:id="228" w:name="_Toc454029452"/>
      <w:r w:rsidRPr="00CF588A">
        <w:rPr>
          <w:lang w:val="es-ES"/>
        </w:rPr>
        <w:lastRenderedPageBreak/>
        <w:t>WCS</w:t>
      </w:r>
      <w:bookmarkEnd w:id="227"/>
      <w:bookmarkEnd w:id="228"/>
    </w:p>
    <w:p w14:paraId="5A4D045E" w14:textId="7B65F052" w:rsidR="00050E42" w:rsidRDefault="00050E42" w:rsidP="00050E42">
      <w:pPr>
        <w:rPr>
          <w:rFonts w:cs="Arial"/>
          <w:shd w:val="clear" w:color="auto" w:fill="FFFFFF"/>
        </w:rPr>
      </w:pPr>
      <w:r>
        <w:rPr>
          <w:rFonts w:cs="Arial"/>
          <w:shd w:val="clear" w:color="auto" w:fill="FFFFFF"/>
        </w:rPr>
        <w:t xml:space="preserve">WCS </w:t>
      </w:r>
      <w:r>
        <w:rPr>
          <w:rFonts w:cs="Arial"/>
          <w:shd w:val="clear" w:color="auto" w:fill="FFFFFF"/>
        </w:rPr>
        <w:fldChar w:fldCharType="begin" w:fldLock="1"/>
      </w:r>
      <w:r w:rsidR="003F0F51">
        <w:rPr>
          <w:rFonts w:cs="Arial"/>
          <w:shd w:val="clear" w:color="auto" w:fill="FFFFFF"/>
        </w:rPr>
        <w:instrText>ADDIN CSL_CITATION { "citationItems" : [ { "id" : "ITEM-1", "itemData" : { "author" : [ { "dropping-particle" : "", "family" : "Wikipedia", "given" : "", "non-dropping-particle" : "", "parse-names" : false, "suffix" : "" } ], "id" : "ITEM-1", "issued" : { "date-parts" : [ [ "0" ] ] }, "title" : "Web Coverage Service", "type" : "article-journal" }, "uris" : [ "http://www.mendeley.com/documents/?uuid=e80509c8-26a9-44c3-be84-ee1989409d1f" ] } ], "mendeley" : { "formattedCitation" : "[18]", "plainTextFormattedCitation" : "[18]", "previouslyFormattedCitation" : "[17]" }, "properties" : { "noteIndex" : 0 }, "schema" : "https://github.com/citation-style-language/schema/raw/master/csl-citation.json" }</w:instrText>
      </w:r>
      <w:r>
        <w:rPr>
          <w:rFonts w:cs="Arial"/>
          <w:shd w:val="clear" w:color="auto" w:fill="FFFFFF"/>
        </w:rPr>
        <w:fldChar w:fldCharType="separate"/>
      </w:r>
      <w:r w:rsidR="003F0F51" w:rsidRPr="003F0F51">
        <w:rPr>
          <w:rFonts w:cs="Arial"/>
          <w:noProof/>
          <w:shd w:val="clear" w:color="auto" w:fill="FFFFFF"/>
        </w:rPr>
        <w:t>[18]</w:t>
      </w:r>
      <w:r>
        <w:rPr>
          <w:rFonts w:cs="Arial"/>
          <w:shd w:val="clear" w:color="auto" w:fill="FFFFFF"/>
        </w:rPr>
        <w:fldChar w:fldCharType="end"/>
      </w:r>
      <w:r>
        <w:rPr>
          <w:rFonts w:cs="Arial"/>
          <w:shd w:val="clear" w:color="auto" w:fill="FFFFFF"/>
        </w:rPr>
        <w:t xml:space="preserve"> (</w:t>
      </w:r>
      <w:r w:rsidRPr="00050E42">
        <w:rPr>
          <w:rFonts w:cs="Arial"/>
          <w:bCs/>
          <w:shd w:val="clear" w:color="auto" w:fill="FFFFFF"/>
        </w:rPr>
        <w:t>Web Coverage Service</w:t>
      </w:r>
      <w:r>
        <w:rPr>
          <w:rFonts w:cs="Arial"/>
          <w:bCs/>
          <w:shd w:val="clear" w:color="auto" w:fill="FFFFFF"/>
        </w:rPr>
        <w:t>)</w:t>
      </w:r>
      <w:r w:rsidRPr="00050E42">
        <w:rPr>
          <w:rStyle w:val="apple-converted-space"/>
          <w:rFonts w:cs="Arial"/>
          <w:shd w:val="clear" w:color="auto" w:fill="FFFFFF"/>
        </w:rPr>
        <w:t> </w:t>
      </w:r>
      <w:r w:rsidRPr="00050E42">
        <w:rPr>
          <w:rFonts w:cs="Arial"/>
          <w:shd w:val="clear" w:color="auto" w:fill="FFFFFF"/>
        </w:rPr>
        <w:t>proporciona una</w:t>
      </w:r>
      <w:r w:rsidRPr="00050E42">
        <w:rPr>
          <w:rStyle w:val="apple-converted-space"/>
          <w:rFonts w:cs="Arial"/>
          <w:shd w:val="clear" w:color="auto" w:fill="FFFFFF"/>
        </w:rPr>
        <w:t> </w:t>
      </w:r>
      <w:hyperlink r:id="rId93" w:tooltip="Interfaz" w:history="1">
        <w:r w:rsidRPr="00050E42">
          <w:rPr>
            <w:rStyle w:val="Hipervnculo"/>
            <w:rFonts w:cs="Arial"/>
            <w:color w:val="auto"/>
            <w:u w:val="none"/>
            <w:shd w:val="clear" w:color="auto" w:fill="FFFFFF"/>
          </w:rPr>
          <w:t>interfaz</w:t>
        </w:r>
      </w:hyperlink>
      <w:r w:rsidRPr="00050E42">
        <w:rPr>
          <w:rStyle w:val="apple-converted-space"/>
          <w:rFonts w:cs="Arial"/>
          <w:shd w:val="clear" w:color="auto" w:fill="FFFFFF"/>
        </w:rPr>
        <w:t> </w:t>
      </w:r>
      <w:r w:rsidRPr="00050E42">
        <w:rPr>
          <w:rFonts w:cs="Arial"/>
          <w:shd w:val="clear" w:color="auto" w:fill="FFFFFF"/>
        </w:rPr>
        <w:t>que permite realizar peticiones de cobertura</w:t>
      </w:r>
      <w:r w:rsidRPr="00050E42">
        <w:rPr>
          <w:rStyle w:val="apple-converted-space"/>
          <w:rFonts w:cs="Arial"/>
          <w:shd w:val="clear" w:color="auto" w:fill="FFFFFF"/>
        </w:rPr>
        <w:t> </w:t>
      </w:r>
      <w:hyperlink r:id="rId94" w:tooltip="Geografía" w:history="1">
        <w:r w:rsidRPr="00050E42">
          <w:rPr>
            <w:rStyle w:val="Hipervnculo"/>
            <w:rFonts w:cs="Arial"/>
            <w:color w:val="auto"/>
            <w:u w:val="none"/>
            <w:shd w:val="clear" w:color="auto" w:fill="FFFFFF"/>
          </w:rPr>
          <w:t>geográfica</w:t>
        </w:r>
      </w:hyperlink>
      <w:r w:rsidRPr="00050E42">
        <w:rPr>
          <w:rStyle w:val="apple-converted-space"/>
          <w:rFonts w:cs="Arial"/>
          <w:shd w:val="clear" w:color="auto" w:fill="FFFFFF"/>
        </w:rPr>
        <w:t> </w:t>
      </w:r>
      <w:r w:rsidRPr="00050E42">
        <w:rPr>
          <w:rFonts w:cs="Arial"/>
          <w:shd w:val="clear" w:color="auto" w:fill="FFFFFF"/>
        </w:rPr>
        <w:t>a</w:t>
      </w:r>
      <w:r>
        <w:rPr>
          <w:rFonts w:cs="Arial"/>
          <w:shd w:val="clear" w:color="auto" w:fill="FFFFFF"/>
        </w:rPr>
        <w:t xml:space="preserve"> </w:t>
      </w:r>
      <w:r w:rsidRPr="00050E42">
        <w:rPr>
          <w:rFonts w:cs="Arial"/>
          <w:shd w:val="clear" w:color="auto" w:fill="FFFFFF"/>
        </w:rPr>
        <w:t>través de la</w:t>
      </w:r>
      <w:r w:rsidRPr="00050E42">
        <w:rPr>
          <w:rStyle w:val="apple-converted-space"/>
          <w:rFonts w:cs="Arial"/>
          <w:shd w:val="clear" w:color="auto" w:fill="FFFFFF"/>
        </w:rPr>
        <w:t> </w:t>
      </w:r>
      <w:hyperlink r:id="rId95" w:tooltip="World Wide Web" w:history="1">
        <w:r w:rsidRPr="00050E42">
          <w:rPr>
            <w:rStyle w:val="Hipervnculo"/>
            <w:rFonts w:cs="Arial"/>
            <w:color w:val="auto"/>
            <w:u w:val="none"/>
            <w:shd w:val="clear" w:color="auto" w:fill="FFFFFF"/>
          </w:rPr>
          <w:t>web</w:t>
        </w:r>
      </w:hyperlink>
      <w:r w:rsidRPr="00050E42">
        <w:rPr>
          <w:rStyle w:val="apple-converted-space"/>
          <w:rFonts w:cs="Arial"/>
          <w:shd w:val="clear" w:color="auto" w:fill="FFFFFF"/>
        </w:rPr>
        <w:t> </w:t>
      </w:r>
      <w:r>
        <w:rPr>
          <w:rFonts w:cs="Arial"/>
          <w:shd w:val="clear" w:color="auto" w:fill="FFFFFF"/>
        </w:rPr>
        <w:t xml:space="preserve">utilizando </w:t>
      </w:r>
      <w:r w:rsidRPr="00050E42">
        <w:rPr>
          <w:rFonts w:cs="Arial"/>
          <w:shd w:val="clear" w:color="auto" w:fill="FFFFFF"/>
        </w:rPr>
        <w:t xml:space="preserve">llamadas independientes de la plataforma. </w:t>
      </w:r>
    </w:p>
    <w:p w14:paraId="626E8A85" w14:textId="3E5EA9F3" w:rsidR="00050E42" w:rsidRDefault="00050E42" w:rsidP="00050E42">
      <w:pPr>
        <w:rPr>
          <w:rFonts w:cs="Arial"/>
          <w:shd w:val="clear" w:color="auto" w:fill="FFFFFF"/>
        </w:rPr>
      </w:pPr>
      <w:r w:rsidRPr="00050E42">
        <w:rPr>
          <w:rFonts w:cs="Arial"/>
          <w:shd w:val="clear" w:color="auto" w:fill="FFFFFF"/>
        </w:rPr>
        <w:t>Las cob</w:t>
      </w:r>
      <w:r>
        <w:rPr>
          <w:rFonts w:cs="Arial"/>
          <w:shd w:val="clear" w:color="auto" w:fill="FFFFFF"/>
        </w:rPr>
        <w:t>erturas son objetos o imágenes</w:t>
      </w:r>
      <w:r w:rsidRPr="00050E42">
        <w:rPr>
          <w:rFonts w:cs="Arial"/>
          <w:shd w:val="clear" w:color="auto" w:fill="FFFFFF"/>
        </w:rPr>
        <w:t xml:space="preserve"> en un área geográfica mientras que la interfaz</w:t>
      </w:r>
      <w:r w:rsidRPr="00050E42">
        <w:rPr>
          <w:rStyle w:val="apple-converted-space"/>
          <w:rFonts w:cs="Arial"/>
          <w:shd w:val="clear" w:color="auto" w:fill="FFFFFF"/>
        </w:rPr>
        <w:t> </w:t>
      </w:r>
      <w:hyperlink r:id="rId96" w:tooltip="Web Map Service" w:history="1">
        <w:r w:rsidRPr="00050E42">
          <w:rPr>
            <w:rStyle w:val="Hipervnculo"/>
            <w:rFonts w:cs="Arial"/>
            <w:color w:val="auto"/>
            <w:u w:val="none"/>
            <w:shd w:val="clear" w:color="auto" w:fill="FFFFFF"/>
          </w:rPr>
          <w:t>WMS</w:t>
        </w:r>
      </w:hyperlink>
      <w:r w:rsidRPr="00050E42">
        <w:rPr>
          <w:rStyle w:val="apple-converted-space"/>
          <w:rFonts w:cs="Arial"/>
          <w:shd w:val="clear" w:color="auto" w:fill="FFFFFF"/>
        </w:rPr>
        <w:t> </w:t>
      </w:r>
      <w:r w:rsidRPr="00050E42">
        <w:rPr>
          <w:rFonts w:cs="Arial"/>
          <w:shd w:val="clear" w:color="auto" w:fill="FFFFFF"/>
        </w:rPr>
        <w:t>o portales de mapas online como</w:t>
      </w:r>
      <w:r w:rsidRPr="00050E42">
        <w:rPr>
          <w:rStyle w:val="apple-converted-space"/>
          <w:rFonts w:cs="Arial"/>
          <w:shd w:val="clear" w:color="auto" w:fill="FFFFFF"/>
        </w:rPr>
        <w:t> </w:t>
      </w:r>
      <w:hyperlink r:id="rId97" w:tooltip="Google Maps" w:history="1">
        <w:r w:rsidRPr="00050E42">
          <w:rPr>
            <w:rStyle w:val="Hipervnculo"/>
            <w:rFonts w:cs="Arial"/>
            <w:color w:val="auto"/>
            <w:u w:val="none"/>
            <w:shd w:val="clear" w:color="auto" w:fill="FFFFFF"/>
          </w:rPr>
          <w:t>Google Maps</w:t>
        </w:r>
      </w:hyperlink>
      <w:r w:rsidRPr="00050E42">
        <w:rPr>
          <w:rStyle w:val="apple-converted-space"/>
          <w:rFonts w:cs="Arial"/>
          <w:shd w:val="clear" w:color="auto" w:fill="FFFFFF"/>
        </w:rPr>
        <w:t> </w:t>
      </w:r>
      <w:r w:rsidRPr="00050E42">
        <w:rPr>
          <w:rFonts w:cs="Arial"/>
          <w:shd w:val="clear" w:color="auto" w:fill="FFFFFF"/>
        </w:rPr>
        <w:t>devuelven sólo una imagen, que los usuarios no pueden editar o</w:t>
      </w:r>
      <w:r w:rsidRPr="00050E42">
        <w:rPr>
          <w:rStyle w:val="apple-converted-space"/>
          <w:rFonts w:cs="Arial"/>
          <w:shd w:val="clear" w:color="auto" w:fill="FFFFFF"/>
        </w:rPr>
        <w:t> </w:t>
      </w:r>
      <w:hyperlink r:id="rId98" w:tooltip="Sistema de Información Geográfica" w:history="1">
        <w:r w:rsidRPr="00050E42">
          <w:rPr>
            <w:rStyle w:val="Hipervnculo"/>
            <w:rFonts w:cs="Arial"/>
            <w:color w:val="auto"/>
            <w:u w:val="none"/>
            <w:shd w:val="clear" w:color="auto" w:fill="FFFFFF"/>
          </w:rPr>
          <w:t>analizar espacialmente</w:t>
        </w:r>
      </w:hyperlink>
      <w:r w:rsidRPr="00050E42">
        <w:rPr>
          <w:rFonts w:cs="Arial"/>
          <w:shd w:val="clear" w:color="auto" w:fill="FFFFFF"/>
        </w:rPr>
        <w:t>.</w:t>
      </w:r>
    </w:p>
    <w:p w14:paraId="6FFD1024" w14:textId="6D5363CC" w:rsidR="00050E42" w:rsidRPr="00050E42" w:rsidRDefault="00050E42" w:rsidP="00050E42">
      <w:pPr>
        <w:rPr>
          <w:lang w:val="es-ES"/>
        </w:rPr>
      </w:pPr>
      <w:r w:rsidRPr="00050E42">
        <w:rPr>
          <w:rFonts w:cs="Arial"/>
          <w:color w:val="252525"/>
          <w:shd w:val="clear" w:color="auto" w:fill="FFFFFF"/>
        </w:rPr>
        <w:t>El servicio de cobertura web básico permite realizar consultas y obtener coberturas.</w:t>
      </w:r>
    </w:p>
    <w:p w14:paraId="0D3D889E" w14:textId="33C36CDF" w:rsidR="003E12F7" w:rsidRDefault="003E12F7" w:rsidP="003E12F7">
      <w:pPr>
        <w:pStyle w:val="Ttulo3"/>
        <w:rPr>
          <w:lang w:val="es-ES"/>
        </w:rPr>
      </w:pPr>
      <w:bookmarkStart w:id="229" w:name="_Toc453002201"/>
      <w:bookmarkStart w:id="230" w:name="_Toc454029453"/>
      <w:r w:rsidRPr="003E12F7">
        <w:rPr>
          <w:lang w:val="es-ES"/>
        </w:rPr>
        <w:t>CSW</w:t>
      </w:r>
      <w:bookmarkEnd w:id="229"/>
      <w:bookmarkEnd w:id="230"/>
    </w:p>
    <w:p w14:paraId="49EA31D2" w14:textId="457B8BC1" w:rsidR="00050E42" w:rsidRPr="00CF588A" w:rsidRDefault="00050E42" w:rsidP="00050E42">
      <w:pPr>
        <w:rPr>
          <w:lang w:val="es-ES" w:eastAsia="es-ES"/>
        </w:rPr>
      </w:pPr>
      <w:r w:rsidRPr="00050E42">
        <w:rPr>
          <w:bCs/>
          <w:lang w:val="es-ES"/>
        </w:rPr>
        <w:t xml:space="preserve">CSW </w:t>
      </w:r>
      <w:r>
        <w:rPr>
          <w:bCs/>
          <w:lang w:val="en-US"/>
        </w:rPr>
        <w:fldChar w:fldCharType="begin" w:fldLock="1"/>
      </w:r>
      <w:r w:rsidR="003F0F51">
        <w:rPr>
          <w:bCs/>
          <w:lang w:val="es-ES"/>
        </w:rPr>
        <w:instrText>ADDIN CSL_CITATION { "citationItems" : [ { "id" : "ITEM-1", "itemData" : { "author" : [ { "dropping-particle" : "", "family" : "Wikipedia", "given" : "", "non-dropping-particle" : "", "parse-names" : false, "suffix" : "" } ], "id" : "ITEM-1", "issued" : { "date-parts" : [ [ "0" ] ] }, "title" : "Catalog Service for the Web", "type" : "article-journal" }, "uris" : [ "http://www.mendeley.com/documents/?uuid=9e5a447a-75d6-4ce1-ab66-7c0c8b75d286" ] } ], "mendeley" : { "formattedCitation" : "[19]", "plainTextFormattedCitation" : "[19]", "previouslyFormattedCitation" : "[18]" }, "properties" : { "noteIndex" : 0 }, "schema" : "https://github.com/citation-style-language/schema/raw/master/csl-citation.json" }</w:instrText>
      </w:r>
      <w:r>
        <w:rPr>
          <w:bCs/>
          <w:lang w:val="en-US"/>
        </w:rPr>
        <w:fldChar w:fldCharType="separate"/>
      </w:r>
      <w:r w:rsidR="003F0F51" w:rsidRPr="003F0F51">
        <w:rPr>
          <w:bCs/>
          <w:noProof/>
          <w:lang w:val="es-ES"/>
        </w:rPr>
        <w:t>[19]</w:t>
      </w:r>
      <w:r>
        <w:rPr>
          <w:bCs/>
          <w:lang w:val="en-US"/>
        </w:rPr>
        <w:fldChar w:fldCharType="end"/>
      </w:r>
      <w:r w:rsidRPr="00050E42">
        <w:rPr>
          <w:bCs/>
          <w:lang w:val="es-ES"/>
        </w:rPr>
        <w:t xml:space="preserve"> (Catalog Service for the Web) es un estándar para la realización de catálogo de </w:t>
      </w:r>
      <w:r>
        <w:rPr>
          <w:bCs/>
          <w:lang w:val="es-ES"/>
        </w:rPr>
        <w:t xml:space="preserve">datos geoespaciales en XML en internet. </w:t>
      </w:r>
      <w:r w:rsidRPr="00050E42">
        <w:rPr>
          <w:bCs/>
          <w:lang w:val="es-ES"/>
        </w:rPr>
        <w:t>Estos catálogos pueden describir datos geoespaciales (KLM), servicios</w:t>
      </w:r>
      <w:r>
        <w:rPr>
          <w:bCs/>
          <w:lang w:val="es-ES"/>
        </w:rPr>
        <w:t xml:space="preserve"> geoespaciales (WMS) y otros recursos relacionados.</w:t>
      </w:r>
      <w:r w:rsidRPr="00050E42">
        <w:rPr>
          <w:lang w:val="es-ES"/>
        </w:rPr>
        <w:t xml:space="preserve"> </w:t>
      </w:r>
    </w:p>
    <w:p w14:paraId="7E9BF8A8" w14:textId="1F128999" w:rsidR="004C77FC" w:rsidRPr="00FE28BF" w:rsidRDefault="00FE28BF" w:rsidP="004C77FC">
      <w:pPr>
        <w:rPr>
          <w:lang w:val="es-ES"/>
        </w:rPr>
      </w:pPr>
      <w:r>
        <w:rPr>
          <w:rFonts w:cs="Arial"/>
          <w:shd w:val="clear" w:color="auto" w:fill="FFFFFF"/>
        </w:rPr>
        <w:t>D</w:t>
      </w:r>
      <w:r w:rsidRPr="00FE28BF">
        <w:rPr>
          <w:rFonts w:cs="Arial"/>
          <w:shd w:val="clear" w:color="auto" w:fill="FFFFFF"/>
        </w:rPr>
        <w:t>efine una interfaz común para el descubrimiento, búsqueda y consulta de</w:t>
      </w:r>
      <w:r w:rsidRPr="00FE28BF">
        <w:rPr>
          <w:rStyle w:val="apple-converted-space"/>
          <w:rFonts w:cs="Arial"/>
          <w:shd w:val="clear" w:color="auto" w:fill="FFFFFF"/>
        </w:rPr>
        <w:t> </w:t>
      </w:r>
      <w:hyperlink r:id="rId99" w:tooltip="Metadato" w:history="1">
        <w:r w:rsidRPr="00FE28BF">
          <w:rPr>
            <w:rStyle w:val="Hipervnculo"/>
            <w:rFonts w:cs="Arial"/>
            <w:color w:val="auto"/>
            <w:u w:val="none"/>
            <w:shd w:val="clear" w:color="auto" w:fill="FFFFFF"/>
          </w:rPr>
          <w:t>metadatos</w:t>
        </w:r>
      </w:hyperlink>
      <w:r w:rsidRPr="00FE28BF">
        <w:rPr>
          <w:rStyle w:val="apple-converted-space"/>
          <w:rFonts w:cs="Arial"/>
          <w:shd w:val="clear" w:color="auto" w:fill="FFFFFF"/>
        </w:rPr>
        <w:t> </w:t>
      </w:r>
      <w:r w:rsidRPr="00FE28BF">
        <w:rPr>
          <w:rFonts w:cs="Arial"/>
          <w:shd w:val="clear" w:color="auto" w:fill="FFFFFF"/>
        </w:rPr>
        <w:t>relacionados a datos, servicios y recursos de tipo geográfico.</w:t>
      </w:r>
    </w:p>
    <w:p w14:paraId="409F325A" w14:textId="20271125" w:rsidR="004C77FC" w:rsidRDefault="004C77FC" w:rsidP="003E12F7">
      <w:pPr>
        <w:pStyle w:val="Ttulo1"/>
      </w:pPr>
      <w:bookmarkStart w:id="231" w:name="_Ref453009080"/>
      <w:bookmarkStart w:id="232" w:name="_Toc454029454"/>
      <w:r>
        <w:lastRenderedPageBreak/>
        <w:t>Anexo D – Código de interés</w:t>
      </w:r>
      <w:bookmarkEnd w:id="231"/>
      <w:bookmarkEnd w:id="232"/>
    </w:p>
    <w:p w14:paraId="15C97E81" w14:textId="54949BFF" w:rsidR="001001E1" w:rsidRPr="001001E1" w:rsidRDefault="001001E1" w:rsidP="001001E1">
      <w:pPr>
        <w:pStyle w:val="Ttulo2"/>
      </w:pPr>
      <w:bookmarkStart w:id="233" w:name="_Toc454029455"/>
      <w:r>
        <w:t>OgcIndexingFilter.java</w:t>
      </w:r>
      <w:bookmarkEnd w:id="233"/>
    </w:p>
    <w:bookmarkStart w:id="234" w:name="_MON_1527587195"/>
    <w:bookmarkEnd w:id="234"/>
    <w:p w14:paraId="39402207" w14:textId="2F0131CE" w:rsidR="001001E1" w:rsidRDefault="001001E1" w:rsidP="001001E1">
      <w:r>
        <w:object w:dxaOrig="8504" w:dyaOrig="10536" w14:anchorId="4A201E11">
          <v:shape id="_x0000_i1047" type="#_x0000_t75" style="width:425.25pt;height:526.5pt" o:ole="" o:bordertopcolor="this" o:borderleftcolor="this" o:borderbottomcolor="this" o:borderrightcolor="this">
            <v:imagedata r:id="rId100" o:title=""/>
            <w10:bordertop type="single" width="12"/>
            <w10:borderleft type="single" width="12"/>
            <w10:borderbottom type="single" width="12"/>
            <w10:borderright type="single" width="12"/>
          </v:shape>
          <o:OLEObject Type="Embed" ProgID="Word.OpenDocumentText.12" ShapeID="_x0000_i1047" DrawAspect="Content" ObjectID="_1527783486" r:id="rId101"/>
        </w:object>
      </w:r>
    </w:p>
    <w:p w14:paraId="70C062E0" w14:textId="77777777" w:rsidR="001001E1" w:rsidRDefault="001001E1" w:rsidP="001001E1"/>
    <w:p w14:paraId="06679884" w14:textId="02F154E8" w:rsidR="001001E1" w:rsidRDefault="001001E1" w:rsidP="001001E1"/>
    <w:p w14:paraId="7F530BB7" w14:textId="77777777" w:rsidR="001001E1" w:rsidRDefault="001001E1" w:rsidP="001001E1"/>
    <w:p w14:paraId="244FB8A2" w14:textId="3FB9E519" w:rsidR="001001E1" w:rsidRDefault="001001E1" w:rsidP="001001E1"/>
    <w:p w14:paraId="5996C666" w14:textId="1A9B8ED2" w:rsidR="001001E1" w:rsidRDefault="001001E1" w:rsidP="001001E1"/>
    <w:p w14:paraId="5CC2CCA1" w14:textId="3CAC8742" w:rsidR="001001E1" w:rsidRDefault="001001E1" w:rsidP="001001E1">
      <w:pPr>
        <w:pStyle w:val="Ttulo2"/>
      </w:pPr>
      <w:bookmarkStart w:id="235" w:name="_Toc454029456"/>
      <w:r>
        <w:lastRenderedPageBreak/>
        <w:t>OgcParseFilter.java</w:t>
      </w:r>
      <w:bookmarkEnd w:id="235"/>
    </w:p>
    <w:bookmarkStart w:id="236" w:name="_MON_1527587354"/>
    <w:bookmarkEnd w:id="236"/>
    <w:p w14:paraId="41CDD3FB" w14:textId="0FB64683" w:rsidR="001001E1" w:rsidRDefault="008E24FD" w:rsidP="001001E1">
      <w:r>
        <w:object w:dxaOrig="8504" w:dyaOrig="13820" w14:anchorId="7FA3204F">
          <v:shape id="_x0000_i1048" type="#_x0000_t75" style="width:424.5pt;height:651.75pt" o:ole="">
            <v:imagedata r:id="rId102" o:title=""/>
          </v:shape>
          <o:OLEObject Type="Embed" ProgID="Word.OpenDocumentText.12" ShapeID="_x0000_i1048" DrawAspect="Content" ObjectID="_1527783487" r:id="rId103"/>
        </w:object>
      </w:r>
    </w:p>
    <w:bookmarkStart w:id="237" w:name="_MON_1527587596"/>
    <w:bookmarkEnd w:id="237"/>
    <w:p w14:paraId="78745835" w14:textId="71134A07" w:rsidR="001001E1" w:rsidRDefault="008E24FD" w:rsidP="001001E1">
      <w:r>
        <w:object w:dxaOrig="8504" w:dyaOrig="13850" w14:anchorId="3553DD12">
          <v:shape id="_x0000_i1049" type="#_x0000_t75" style="width:425.25pt;height:693pt" o:ole="">
            <v:imagedata r:id="rId104" o:title=""/>
          </v:shape>
          <o:OLEObject Type="Embed" ProgID="Word.OpenDocumentText.12" ShapeID="_x0000_i1049" DrawAspect="Content" ObjectID="_1527783488" r:id="rId105"/>
        </w:object>
      </w:r>
    </w:p>
    <w:bookmarkStart w:id="238" w:name="_MON_1527587640"/>
    <w:bookmarkEnd w:id="238"/>
    <w:p w14:paraId="5C9D8989" w14:textId="5749FC5F" w:rsidR="001001E1" w:rsidRDefault="001001E1" w:rsidP="001001E1">
      <w:r>
        <w:object w:dxaOrig="8504" w:dyaOrig="14038" w14:anchorId="27CCB3E1">
          <v:shape id="_x0000_i1050" type="#_x0000_t75" style="width:425.25pt;height:702pt" o:ole="">
            <v:imagedata r:id="rId106" o:title=""/>
          </v:shape>
          <o:OLEObject Type="Embed" ProgID="Word.OpenDocumentText.12" ShapeID="_x0000_i1050" DrawAspect="Content" ObjectID="_1527783489" r:id="rId107"/>
        </w:object>
      </w:r>
    </w:p>
    <w:bookmarkStart w:id="239" w:name="_MON_1527587659"/>
    <w:bookmarkEnd w:id="239"/>
    <w:p w14:paraId="4C63B77B" w14:textId="14EC2FB5" w:rsidR="001001E1" w:rsidRDefault="001001E1" w:rsidP="001001E1">
      <w:r>
        <w:object w:dxaOrig="8504" w:dyaOrig="5992" w14:anchorId="30E20A05">
          <v:shape id="_x0000_i1051" type="#_x0000_t75" style="width:425.25pt;height:299.25pt" o:ole="">
            <v:imagedata r:id="rId108" o:title=""/>
          </v:shape>
          <o:OLEObject Type="Embed" ProgID="Word.OpenDocumentText.12" ShapeID="_x0000_i1051" DrawAspect="Content" ObjectID="_1527783490" r:id="rId109"/>
        </w:object>
      </w:r>
    </w:p>
    <w:p w14:paraId="43EEEDF3" w14:textId="6F95F58D" w:rsidR="001001E1" w:rsidRDefault="001001E1" w:rsidP="001001E1"/>
    <w:p w14:paraId="66FA17EF" w14:textId="683EC858" w:rsidR="001001E1" w:rsidRDefault="001001E1" w:rsidP="001001E1"/>
    <w:p w14:paraId="4B98CAD5" w14:textId="47A949CD" w:rsidR="001001E1" w:rsidRDefault="001001E1" w:rsidP="001001E1"/>
    <w:p w14:paraId="448121E0" w14:textId="48E04867" w:rsidR="001001E1" w:rsidRDefault="001001E1" w:rsidP="001001E1"/>
    <w:p w14:paraId="5F46845D" w14:textId="55A7D50E" w:rsidR="001001E1" w:rsidRDefault="001001E1" w:rsidP="001001E1"/>
    <w:p w14:paraId="22A54ED5" w14:textId="2792FB0F" w:rsidR="001001E1" w:rsidRDefault="001001E1" w:rsidP="001001E1"/>
    <w:p w14:paraId="4CB62E5D" w14:textId="14E92DE8" w:rsidR="001001E1" w:rsidRDefault="001001E1" w:rsidP="001001E1"/>
    <w:p w14:paraId="5092E044" w14:textId="6486E3BB" w:rsidR="001001E1" w:rsidRDefault="001001E1" w:rsidP="001001E1"/>
    <w:p w14:paraId="25DB6A08" w14:textId="5CCA923E" w:rsidR="001001E1" w:rsidRDefault="001001E1" w:rsidP="001001E1"/>
    <w:p w14:paraId="6259310F" w14:textId="50D0A07C" w:rsidR="001001E1" w:rsidRDefault="001001E1" w:rsidP="001001E1"/>
    <w:p w14:paraId="6EA99D32" w14:textId="714D2AA0" w:rsidR="001001E1" w:rsidRDefault="001001E1" w:rsidP="001001E1"/>
    <w:p w14:paraId="38694253" w14:textId="68B885E9" w:rsidR="001001E1" w:rsidRDefault="001001E1" w:rsidP="001001E1"/>
    <w:p w14:paraId="09F61915" w14:textId="292BF7DD" w:rsidR="001001E1" w:rsidRDefault="001001E1" w:rsidP="001001E1"/>
    <w:p w14:paraId="16D0B467" w14:textId="069E1142" w:rsidR="001001E1" w:rsidRDefault="001001E1" w:rsidP="001001E1"/>
    <w:p w14:paraId="7908B790" w14:textId="27365000" w:rsidR="001001E1" w:rsidRDefault="001001E1" w:rsidP="001001E1"/>
    <w:p w14:paraId="69A7CCC4" w14:textId="26EBF396" w:rsidR="001001E1" w:rsidRDefault="001001E1" w:rsidP="001001E1"/>
    <w:p w14:paraId="44EC950A" w14:textId="3CA36D2D" w:rsidR="001001E1" w:rsidRDefault="001001E1" w:rsidP="001001E1"/>
    <w:p w14:paraId="64A01D67" w14:textId="139213F3" w:rsidR="001001E1" w:rsidRDefault="001001E1" w:rsidP="001001E1"/>
    <w:p w14:paraId="66141084" w14:textId="6C3266C6" w:rsidR="001001E1" w:rsidRDefault="001001E1" w:rsidP="001001E1"/>
    <w:p w14:paraId="649DB57C" w14:textId="2EC97A1C" w:rsidR="001001E1" w:rsidRDefault="001001E1" w:rsidP="001001E1">
      <w:pPr>
        <w:pStyle w:val="Ttulo2"/>
      </w:pPr>
      <w:bookmarkStart w:id="240" w:name="_Toc454029457"/>
      <w:r>
        <w:lastRenderedPageBreak/>
        <w:t>SharkScoringFilter.java</w:t>
      </w:r>
      <w:bookmarkEnd w:id="240"/>
    </w:p>
    <w:bookmarkStart w:id="241" w:name="_MON_1527587831"/>
    <w:bookmarkEnd w:id="241"/>
    <w:p w14:paraId="4258A8FA" w14:textId="1188D64F" w:rsidR="005D19B9" w:rsidRDefault="005D19B9" w:rsidP="001001E1">
      <w:r>
        <w:object w:dxaOrig="8504" w:dyaOrig="12050" w14:anchorId="37349C46">
          <v:shape id="_x0000_i1052" type="#_x0000_t75" style="width:425.25pt;height:602.25pt" o:ole="">
            <v:imagedata r:id="rId110" o:title=""/>
          </v:shape>
          <o:OLEObject Type="Embed" ProgID="Word.OpenDocumentText.12" ShapeID="_x0000_i1052" DrawAspect="Content" ObjectID="_1527783491" r:id="rId111"/>
        </w:object>
      </w:r>
    </w:p>
    <w:bookmarkStart w:id="242" w:name="_MON_1527587879"/>
    <w:bookmarkEnd w:id="242"/>
    <w:p w14:paraId="333EB44B" w14:textId="5A9BB655" w:rsidR="005D19B9" w:rsidRDefault="005D19B9" w:rsidP="001001E1">
      <w:r>
        <w:object w:dxaOrig="8504" w:dyaOrig="13814" w14:anchorId="5AD96D0B">
          <v:shape id="_x0000_i1053" type="#_x0000_t75" style="width:425.25pt;height:690.75pt" o:ole="">
            <v:imagedata r:id="rId112" o:title=""/>
          </v:shape>
          <o:OLEObject Type="Embed" ProgID="Word.OpenDocumentText.12" ShapeID="_x0000_i1053" DrawAspect="Content" ObjectID="_1527783492" r:id="rId113"/>
        </w:object>
      </w:r>
    </w:p>
    <w:bookmarkStart w:id="243" w:name="_MON_1527587984"/>
    <w:bookmarkEnd w:id="243"/>
    <w:p w14:paraId="16E2373C" w14:textId="6A175E51" w:rsidR="005D19B9" w:rsidRDefault="005D19B9" w:rsidP="001001E1">
      <w:r>
        <w:object w:dxaOrig="8504" w:dyaOrig="13863" w14:anchorId="10F0A4BD">
          <v:shape id="_x0000_i1054" type="#_x0000_t75" style="width:425.25pt;height:693pt" o:ole="">
            <v:imagedata r:id="rId114" o:title=""/>
          </v:shape>
          <o:OLEObject Type="Embed" ProgID="Word.OpenDocumentText.12" ShapeID="_x0000_i1054" DrawAspect="Content" ObjectID="_1527783493" r:id="rId115"/>
        </w:object>
      </w:r>
    </w:p>
    <w:bookmarkStart w:id="244" w:name="_MON_1527588007"/>
    <w:bookmarkEnd w:id="244"/>
    <w:p w14:paraId="1D8A2C7C" w14:textId="710799B4" w:rsidR="005D19B9" w:rsidRDefault="005D19B9" w:rsidP="001001E1">
      <w:r>
        <w:object w:dxaOrig="8504" w:dyaOrig="14040" w14:anchorId="5C1C8FD2">
          <v:shape id="_x0000_i1055" type="#_x0000_t75" style="width:425.25pt;height:702pt" o:ole="">
            <v:imagedata r:id="rId116" o:title=""/>
          </v:shape>
          <o:OLEObject Type="Embed" ProgID="Word.OpenDocumentText.12" ShapeID="_x0000_i1055" DrawAspect="Content" ObjectID="_1527783494" r:id="rId117"/>
        </w:object>
      </w:r>
    </w:p>
    <w:bookmarkStart w:id="245" w:name="_MON_1527588036"/>
    <w:bookmarkEnd w:id="245"/>
    <w:p w14:paraId="4BA08E71" w14:textId="05CA3FB7" w:rsidR="005D19B9" w:rsidRDefault="005D19B9" w:rsidP="001001E1">
      <w:r>
        <w:object w:dxaOrig="8504" w:dyaOrig="13820" w14:anchorId="0CD35EE9">
          <v:shape id="_x0000_i1056" type="#_x0000_t75" style="width:425.25pt;height:690.75pt" o:ole="">
            <v:imagedata r:id="rId118" o:title=""/>
          </v:shape>
          <o:OLEObject Type="Embed" ProgID="Word.OpenDocumentText.12" ShapeID="_x0000_i1056" DrawAspect="Content" ObjectID="_1527783495" r:id="rId119"/>
        </w:object>
      </w:r>
    </w:p>
    <w:bookmarkStart w:id="246" w:name="_MON_1527588050"/>
    <w:bookmarkEnd w:id="246"/>
    <w:p w14:paraId="3AFB0EB8" w14:textId="5E92A52A" w:rsidR="005D19B9" w:rsidRDefault="005D19B9" w:rsidP="001001E1">
      <w:r>
        <w:object w:dxaOrig="8504" w:dyaOrig="8960" w14:anchorId="60E909C8">
          <v:shape id="_x0000_i1057" type="#_x0000_t75" style="width:425.25pt;height:447.75pt" o:ole="">
            <v:imagedata r:id="rId120" o:title=""/>
          </v:shape>
          <o:OLEObject Type="Embed" ProgID="Word.OpenDocumentText.12" ShapeID="_x0000_i1057" DrawAspect="Content" ObjectID="_1527783496" r:id="rId121"/>
        </w:object>
      </w:r>
    </w:p>
    <w:p w14:paraId="3AD71293" w14:textId="3F37B0CD" w:rsidR="005D19B9" w:rsidRDefault="005D19B9" w:rsidP="001001E1"/>
    <w:p w14:paraId="56867739" w14:textId="78E54A46" w:rsidR="005D19B9" w:rsidRDefault="005D19B9" w:rsidP="001001E1"/>
    <w:p w14:paraId="0F5F68ED" w14:textId="53039481" w:rsidR="005D19B9" w:rsidRDefault="005D19B9" w:rsidP="001001E1"/>
    <w:p w14:paraId="4B64EECE" w14:textId="1B709432" w:rsidR="005D19B9" w:rsidRDefault="005D19B9" w:rsidP="001001E1"/>
    <w:p w14:paraId="48F1FA6F" w14:textId="6B0394C9" w:rsidR="005D19B9" w:rsidRDefault="005D19B9" w:rsidP="001001E1"/>
    <w:p w14:paraId="036FD5F7" w14:textId="3EA12CA7" w:rsidR="005D19B9" w:rsidRDefault="005D19B9" w:rsidP="001001E1"/>
    <w:p w14:paraId="483AD217" w14:textId="09D0A06D" w:rsidR="005D19B9" w:rsidRDefault="005D19B9" w:rsidP="001001E1"/>
    <w:p w14:paraId="23A721A8" w14:textId="27AF48CB" w:rsidR="005D19B9" w:rsidRDefault="005D19B9" w:rsidP="001001E1"/>
    <w:p w14:paraId="0A8853D0" w14:textId="14537495" w:rsidR="005D19B9" w:rsidRDefault="005D19B9" w:rsidP="001001E1"/>
    <w:p w14:paraId="60AC2C21" w14:textId="2D74D841" w:rsidR="005D19B9" w:rsidRDefault="005D19B9" w:rsidP="001001E1"/>
    <w:p w14:paraId="6867FCD7" w14:textId="4EEB93F6" w:rsidR="005D19B9" w:rsidRDefault="005D19B9" w:rsidP="001001E1"/>
    <w:p w14:paraId="3E983356" w14:textId="6A7F0094" w:rsidR="005D19B9" w:rsidRDefault="005D19B9" w:rsidP="005D19B9">
      <w:pPr>
        <w:pStyle w:val="Ttulo2"/>
      </w:pPr>
      <w:bookmarkStart w:id="247" w:name="_Toc454029458"/>
      <w:r>
        <w:lastRenderedPageBreak/>
        <w:t>OgcIndexWriter.java</w:t>
      </w:r>
      <w:bookmarkEnd w:id="247"/>
    </w:p>
    <w:bookmarkStart w:id="248" w:name="_MON_1527588112"/>
    <w:bookmarkEnd w:id="248"/>
    <w:p w14:paraId="25462DAC" w14:textId="413B26A8" w:rsidR="005D19B9" w:rsidRDefault="005D19B9" w:rsidP="005D19B9">
      <w:r>
        <w:object w:dxaOrig="8504" w:dyaOrig="12914" w14:anchorId="03E62203">
          <v:shape id="_x0000_i1058" type="#_x0000_t75" style="width:425.25pt;height:645.75pt" o:ole="">
            <v:imagedata r:id="rId122" o:title=""/>
          </v:shape>
          <o:OLEObject Type="Embed" ProgID="Word.OpenDocumentText.12" ShapeID="_x0000_i1058" DrawAspect="Content" ObjectID="_1527783497" r:id="rId123"/>
        </w:object>
      </w:r>
    </w:p>
    <w:p w14:paraId="1546DACB" w14:textId="23772287" w:rsidR="005D19B9" w:rsidRDefault="005D19B9" w:rsidP="005D19B9"/>
    <w:bookmarkStart w:id="249" w:name="_MON_1527588181"/>
    <w:bookmarkEnd w:id="249"/>
    <w:p w14:paraId="2C744E11" w14:textId="0E195C71" w:rsidR="005D19B9" w:rsidRPr="005D19B9" w:rsidRDefault="005D19B9" w:rsidP="005D19B9">
      <w:r>
        <w:object w:dxaOrig="8504" w:dyaOrig="7651" w14:anchorId="249107FC">
          <v:shape id="_x0000_i1059" type="#_x0000_t75" style="width:425.25pt;height:383.25pt" o:ole="">
            <v:imagedata r:id="rId124" o:title=""/>
          </v:shape>
          <o:OLEObject Type="Embed" ProgID="Word.OpenDocumentText.12" ShapeID="_x0000_i1059" DrawAspect="Content" ObjectID="_1527783498" r:id="rId125"/>
        </w:object>
      </w:r>
    </w:p>
    <w:p w14:paraId="365B8122" w14:textId="636FF809" w:rsidR="009D4B04" w:rsidRDefault="006E4540" w:rsidP="006E4540">
      <w:pPr>
        <w:pStyle w:val="Ttulo1"/>
      </w:pPr>
      <w:bookmarkStart w:id="250" w:name="_Ref453957849"/>
      <w:bookmarkStart w:id="251" w:name="_Toc454029459"/>
      <w:r>
        <w:lastRenderedPageBreak/>
        <w:t>Anexo E – Cronograma</w:t>
      </w:r>
      <w:bookmarkEnd w:id="250"/>
      <w:bookmarkEnd w:id="251"/>
    </w:p>
    <w:p w14:paraId="598B6A81" w14:textId="1003D37F" w:rsidR="0087754E" w:rsidRDefault="002A4F6B" w:rsidP="0087754E">
      <w:r>
        <w:rPr>
          <w:noProof/>
          <w:lang w:val="es-ES" w:eastAsia="es-ES"/>
        </w:rPr>
        <w:drawing>
          <wp:anchor distT="0" distB="0" distL="114300" distR="114300" simplePos="0" relativeHeight="251674624" behindDoc="0" locked="0" layoutInCell="1" allowOverlap="1" wp14:anchorId="70146865" wp14:editId="410A6E49">
            <wp:simplePos x="0" y="0"/>
            <wp:positionH relativeFrom="margin">
              <wp:posOffset>-794385</wp:posOffset>
            </wp:positionH>
            <wp:positionV relativeFrom="paragraph">
              <wp:posOffset>1094740</wp:posOffset>
            </wp:positionV>
            <wp:extent cx="6471285" cy="1933575"/>
            <wp:effectExtent l="0" t="0" r="5715" b="9525"/>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afdf5dfbaaa1b289ce23808897e4af3.png"/>
                    <pic:cNvPicPr/>
                  </pic:nvPicPr>
                  <pic:blipFill>
                    <a:blip r:embed="rId126">
                      <a:extLst>
                        <a:ext uri="{28A0092B-C50C-407E-A947-70E740481C1C}">
                          <a14:useLocalDpi xmlns:a14="http://schemas.microsoft.com/office/drawing/2010/main" val="0"/>
                        </a:ext>
                      </a:extLst>
                    </a:blip>
                    <a:stretch>
                      <a:fillRect/>
                    </a:stretch>
                  </pic:blipFill>
                  <pic:spPr>
                    <a:xfrm>
                      <a:off x="0" y="0"/>
                      <a:ext cx="6471285" cy="1933575"/>
                    </a:xfrm>
                    <a:prstGeom prst="rect">
                      <a:avLst/>
                    </a:prstGeom>
                  </pic:spPr>
                </pic:pic>
              </a:graphicData>
            </a:graphic>
            <wp14:sizeRelH relativeFrom="margin">
              <wp14:pctWidth>0</wp14:pctWidth>
            </wp14:sizeRelH>
            <wp14:sizeRelV relativeFrom="margin">
              <wp14:pctHeight>0</wp14:pctHeight>
            </wp14:sizeRelV>
          </wp:anchor>
        </w:drawing>
      </w:r>
      <w:r w:rsidR="0087754E">
        <w:t xml:space="preserve">Hasta </w:t>
      </w:r>
      <w:r w:rsidR="001B1D28">
        <w:t>el</w:t>
      </w:r>
      <w:r w:rsidR="0087754E">
        <w:t xml:space="preserve"> momento en el que se está escribiendo esto se han utilizado </w:t>
      </w:r>
      <w:r w:rsidR="00F21730">
        <w:t>306,1</w:t>
      </w:r>
      <w:r w:rsidR="0087754E">
        <w:t xml:space="preserve"> horas para completar este proyecto.</w:t>
      </w:r>
      <w:r w:rsidR="00CC00B1">
        <w:t xml:space="preserve"> El trabajo </w:t>
      </w:r>
      <w:r w:rsidR="001B1D28">
        <w:t xml:space="preserve">comenzó en febrero. Durante ese primer mes el trabajo se centró en documentarse acerca de los trabajos existentes y sobre Nutch. La mayor cantidad de trabajo se realizó en abril. En la </w:t>
      </w:r>
      <w:r w:rsidR="00534C7D">
        <w:t>siguiente figura</w:t>
      </w:r>
      <w:r w:rsidR="001B1D28">
        <w:t xml:space="preserve"> se puede revisar la</w:t>
      </w:r>
      <w:r w:rsidR="00534C7D">
        <w:t xml:space="preserve"> distribución de horas por mes:</w:t>
      </w:r>
    </w:p>
    <w:p w14:paraId="2B9F13F5" w14:textId="147CCAC0" w:rsidR="00354BDC" w:rsidRDefault="00354BDC" w:rsidP="00354BDC">
      <w:pPr>
        <w:pStyle w:val="Descripcin"/>
      </w:pPr>
      <w:r>
        <w:t xml:space="preserve">Figura </w:t>
      </w:r>
      <w:r>
        <w:fldChar w:fldCharType="begin"/>
      </w:r>
      <w:r>
        <w:instrText xml:space="preserve"> SEQ Figura \* ARABIC </w:instrText>
      </w:r>
      <w:r>
        <w:fldChar w:fldCharType="separate"/>
      </w:r>
      <w:r w:rsidR="00F41806">
        <w:rPr>
          <w:noProof/>
        </w:rPr>
        <w:t>20</w:t>
      </w:r>
      <w:r>
        <w:fldChar w:fldCharType="end"/>
      </w:r>
      <w:r>
        <w:t>: Gráfica mes a mes</w:t>
      </w:r>
    </w:p>
    <w:p w14:paraId="5333CB14" w14:textId="77777777" w:rsidR="002A4F6B" w:rsidRPr="002A4F6B" w:rsidRDefault="002A4F6B" w:rsidP="002A4F6B"/>
    <w:p w14:paraId="244B028A" w14:textId="7022C6BC" w:rsidR="001B1D28" w:rsidRDefault="00E92A92" w:rsidP="0087754E">
      <w:r>
        <w:t>Como se puede ver en la figura inferior, s</w:t>
      </w:r>
      <w:r w:rsidR="001B1D28">
        <w:t xml:space="preserve">i se compara la gráfica de tiempo por cada mes con respecto a la gráfica de </w:t>
      </w:r>
      <w:r w:rsidR="001B1D28" w:rsidRPr="001B1D28">
        <w:rPr>
          <w:i/>
        </w:rPr>
        <w:t>commits</w:t>
      </w:r>
      <w:r w:rsidR="001B1D28">
        <w:t xml:space="preserve"> en GitHub se puede observar una correspondencia lógica.</w:t>
      </w:r>
    </w:p>
    <w:p w14:paraId="670C65DE" w14:textId="77777777" w:rsidR="001B1D28" w:rsidRDefault="001B1D28" w:rsidP="001B1D28">
      <w:pPr>
        <w:keepNext/>
      </w:pPr>
      <w:r>
        <w:rPr>
          <w:noProof/>
          <w:lang w:val="es-ES" w:eastAsia="es-ES"/>
        </w:rPr>
        <w:drawing>
          <wp:inline distT="0" distB="0" distL="0" distR="0" wp14:anchorId="156DF15F" wp14:editId="1E2C4FEF">
            <wp:extent cx="5396230" cy="982345"/>
            <wp:effectExtent l="0" t="0" r="0" b="825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6147200e68fe94b146cc215a262050.png"/>
                    <pic:cNvPicPr/>
                  </pic:nvPicPr>
                  <pic:blipFill>
                    <a:blip r:embed="rId127">
                      <a:extLst>
                        <a:ext uri="{28A0092B-C50C-407E-A947-70E740481C1C}">
                          <a14:useLocalDpi xmlns:a14="http://schemas.microsoft.com/office/drawing/2010/main" val="0"/>
                        </a:ext>
                      </a:extLst>
                    </a:blip>
                    <a:stretch>
                      <a:fillRect/>
                    </a:stretch>
                  </pic:blipFill>
                  <pic:spPr>
                    <a:xfrm>
                      <a:off x="0" y="0"/>
                      <a:ext cx="5396230" cy="982345"/>
                    </a:xfrm>
                    <a:prstGeom prst="rect">
                      <a:avLst/>
                    </a:prstGeom>
                  </pic:spPr>
                </pic:pic>
              </a:graphicData>
            </a:graphic>
          </wp:inline>
        </w:drawing>
      </w:r>
    </w:p>
    <w:p w14:paraId="4D471994" w14:textId="36AB4C87" w:rsidR="001B1D28" w:rsidRDefault="001B1D28" w:rsidP="001B1D28">
      <w:pPr>
        <w:pStyle w:val="Descripcin"/>
      </w:pPr>
      <w:bookmarkStart w:id="252" w:name="_Ref453839526"/>
      <w:bookmarkStart w:id="253" w:name="_Toc454030232"/>
      <w:r>
        <w:t xml:space="preserve">Figura </w:t>
      </w:r>
      <w:r>
        <w:fldChar w:fldCharType="begin"/>
      </w:r>
      <w:r>
        <w:instrText xml:space="preserve"> SEQ Figura \* ARABIC </w:instrText>
      </w:r>
      <w:r>
        <w:fldChar w:fldCharType="separate"/>
      </w:r>
      <w:r w:rsidR="00F41806">
        <w:rPr>
          <w:noProof/>
        </w:rPr>
        <w:t>21</w:t>
      </w:r>
      <w:r>
        <w:fldChar w:fldCharType="end"/>
      </w:r>
      <w:bookmarkEnd w:id="252"/>
      <w:r w:rsidR="00E92A92">
        <w:t>: Gráfica commits GitHub</w:t>
      </w:r>
      <w:bookmarkEnd w:id="253"/>
    </w:p>
    <w:p w14:paraId="1E8D8EC7" w14:textId="6EE7FBD8" w:rsidR="001B1D28" w:rsidRDefault="001B1D28" w:rsidP="0087754E"/>
    <w:p w14:paraId="54B58F3E" w14:textId="286D804A" w:rsidR="00992214" w:rsidRDefault="00992214" w:rsidP="0087754E"/>
    <w:p w14:paraId="0BDF54DA" w14:textId="3348DBA7" w:rsidR="00992214" w:rsidRDefault="00992214" w:rsidP="0087754E"/>
    <w:p w14:paraId="0D1F779A" w14:textId="4F1EECFA" w:rsidR="00992214" w:rsidRDefault="00992214" w:rsidP="0087754E"/>
    <w:p w14:paraId="70760BE8" w14:textId="7C779EB0" w:rsidR="00992214" w:rsidRDefault="00992214" w:rsidP="0087754E"/>
    <w:p w14:paraId="140FCADD" w14:textId="5E56A7D5" w:rsidR="00992214" w:rsidRDefault="00992214" w:rsidP="0087754E"/>
    <w:p w14:paraId="3D716CD9" w14:textId="392E282B" w:rsidR="00992214" w:rsidRDefault="00992214" w:rsidP="0087754E"/>
    <w:p w14:paraId="3AC7CD65" w14:textId="025B8799" w:rsidR="00992214" w:rsidRDefault="00992214" w:rsidP="0087754E"/>
    <w:p w14:paraId="0C6D9C07" w14:textId="6933F7A3" w:rsidR="00992214" w:rsidRDefault="00992214" w:rsidP="0087754E"/>
    <w:p w14:paraId="09B00BE0" w14:textId="0B57A53C" w:rsidR="00992214" w:rsidRDefault="00992214" w:rsidP="0087754E"/>
    <w:p w14:paraId="3C6AAB7D" w14:textId="2552074F" w:rsidR="00992214" w:rsidRDefault="00992214" w:rsidP="0087754E"/>
    <w:p w14:paraId="56EF3013" w14:textId="49604984" w:rsidR="00992214" w:rsidRDefault="00992214" w:rsidP="0087754E"/>
    <w:p w14:paraId="0DF137F4" w14:textId="1FC01A92" w:rsidR="00992214" w:rsidRDefault="00992214" w:rsidP="0087754E"/>
    <w:p w14:paraId="27C810B5" w14:textId="7EA65752" w:rsidR="00992214" w:rsidRDefault="00992214" w:rsidP="0087754E"/>
    <w:p w14:paraId="2CC68298" w14:textId="77777777" w:rsidR="001B1D28" w:rsidRDefault="001B1D28" w:rsidP="0087754E">
      <w:pPr>
        <w:rPr>
          <w:noProof/>
          <w:lang w:val="es-ES" w:eastAsia="es-ES"/>
        </w:rPr>
      </w:pPr>
      <w:r>
        <w:t>A continuación, se pueden ver el desglose por mes de los esfuerzos:</w:t>
      </w:r>
      <w:r w:rsidRPr="001B1D28">
        <w:rPr>
          <w:noProof/>
          <w:lang w:val="es-ES" w:eastAsia="es-ES"/>
        </w:rPr>
        <w:t xml:space="preserve"> </w:t>
      </w:r>
    </w:p>
    <w:p w14:paraId="26D4B385" w14:textId="13DFE594" w:rsidR="001B1D28" w:rsidRDefault="00354BDC" w:rsidP="001B1D28">
      <w:pPr>
        <w:keepNext/>
      </w:pPr>
      <w:r>
        <w:rPr>
          <w:noProof/>
          <w:lang w:val="es-ES" w:eastAsia="es-ES"/>
        </w:rPr>
        <w:drawing>
          <wp:inline distT="0" distB="0" distL="0" distR="0" wp14:anchorId="0F771D69" wp14:editId="50AA4C5B">
            <wp:extent cx="5396230" cy="3408045"/>
            <wp:effectExtent l="0" t="0" r="0" b="190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ebrero.png"/>
                    <pic:cNvPicPr/>
                  </pic:nvPicPr>
                  <pic:blipFill>
                    <a:blip r:embed="rId128">
                      <a:extLst>
                        <a:ext uri="{28A0092B-C50C-407E-A947-70E740481C1C}">
                          <a14:useLocalDpi xmlns:a14="http://schemas.microsoft.com/office/drawing/2010/main" val="0"/>
                        </a:ext>
                      </a:extLst>
                    </a:blip>
                    <a:stretch>
                      <a:fillRect/>
                    </a:stretch>
                  </pic:blipFill>
                  <pic:spPr>
                    <a:xfrm>
                      <a:off x="0" y="0"/>
                      <a:ext cx="5396230" cy="3408045"/>
                    </a:xfrm>
                    <a:prstGeom prst="rect">
                      <a:avLst/>
                    </a:prstGeom>
                  </pic:spPr>
                </pic:pic>
              </a:graphicData>
            </a:graphic>
          </wp:inline>
        </w:drawing>
      </w:r>
    </w:p>
    <w:p w14:paraId="534C08C7" w14:textId="2E040872" w:rsidR="001B1D28" w:rsidRDefault="001B1D28" w:rsidP="001B1D28">
      <w:pPr>
        <w:pStyle w:val="Descripcin"/>
      </w:pPr>
      <w:bookmarkStart w:id="254" w:name="_Toc454030233"/>
      <w:r>
        <w:t xml:space="preserve">Figura </w:t>
      </w:r>
      <w:r>
        <w:fldChar w:fldCharType="begin"/>
      </w:r>
      <w:r>
        <w:instrText xml:space="preserve"> SEQ Figura \* ARABIC </w:instrText>
      </w:r>
      <w:r>
        <w:fldChar w:fldCharType="separate"/>
      </w:r>
      <w:r w:rsidR="00F41806">
        <w:rPr>
          <w:noProof/>
        </w:rPr>
        <w:t>22</w:t>
      </w:r>
      <w:r>
        <w:fldChar w:fldCharType="end"/>
      </w:r>
      <w:r w:rsidR="00E92A92">
        <w:t>: Desglose febrero</w:t>
      </w:r>
      <w:bookmarkEnd w:id="254"/>
    </w:p>
    <w:p w14:paraId="605F8BA4" w14:textId="77777777" w:rsidR="001B1D28" w:rsidRDefault="001B1D28" w:rsidP="0087754E"/>
    <w:p w14:paraId="389F6130" w14:textId="1E00EFDC" w:rsidR="001B1D28" w:rsidRDefault="001B1D28" w:rsidP="0087754E"/>
    <w:p w14:paraId="6E9977AF" w14:textId="1A65258D" w:rsidR="001B1D28" w:rsidRDefault="00354BDC" w:rsidP="001B1D28">
      <w:pPr>
        <w:keepNext/>
      </w:pPr>
      <w:r>
        <w:rPr>
          <w:noProof/>
          <w:lang w:val="es-ES" w:eastAsia="es-ES"/>
        </w:rPr>
        <w:lastRenderedPageBreak/>
        <w:drawing>
          <wp:inline distT="0" distB="0" distL="0" distR="0" wp14:anchorId="355E5463" wp14:editId="3FE799E5">
            <wp:extent cx="5396230" cy="3408045"/>
            <wp:effectExtent l="0" t="0" r="0" b="190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rzo.png"/>
                    <pic:cNvPicPr/>
                  </pic:nvPicPr>
                  <pic:blipFill>
                    <a:blip r:embed="rId129">
                      <a:extLst>
                        <a:ext uri="{28A0092B-C50C-407E-A947-70E740481C1C}">
                          <a14:useLocalDpi xmlns:a14="http://schemas.microsoft.com/office/drawing/2010/main" val="0"/>
                        </a:ext>
                      </a:extLst>
                    </a:blip>
                    <a:stretch>
                      <a:fillRect/>
                    </a:stretch>
                  </pic:blipFill>
                  <pic:spPr>
                    <a:xfrm>
                      <a:off x="0" y="0"/>
                      <a:ext cx="5396230" cy="3408045"/>
                    </a:xfrm>
                    <a:prstGeom prst="rect">
                      <a:avLst/>
                    </a:prstGeom>
                  </pic:spPr>
                </pic:pic>
              </a:graphicData>
            </a:graphic>
          </wp:inline>
        </w:drawing>
      </w:r>
    </w:p>
    <w:p w14:paraId="24FE9CF8" w14:textId="462AAE39" w:rsidR="001B1D28" w:rsidRDefault="001B1D28" w:rsidP="001B1D28">
      <w:pPr>
        <w:pStyle w:val="Descripcin"/>
      </w:pPr>
      <w:bookmarkStart w:id="255" w:name="_Toc454030234"/>
      <w:r>
        <w:t xml:space="preserve">Figura </w:t>
      </w:r>
      <w:r>
        <w:fldChar w:fldCharType="begin"/>
      </w:r>
      <w:r>
        <w:instrText xml:space="preserve"> SEQ Figura \* ARABIC </w:instrText>
      </w:r>
      <w:r>
        <w:fldChar w:fldCharType="separate"/>
      </w:r>
      <w:r w:rsidR="00F41806">
        <w:rPr>
          <w:noProof/>
        </w:rPr>
        <w:t>23</w:t>
      </w:r>
      <w:r>
        <w:fldChar w:fldCharType="end"/>
      </w:r>
      <w:r w:rsidR="00E92A92">
        <w:t>: Desglose marzo</w:t>
      </w:r>
      <w:bookmarkEnd w:id="255"/>
    </w:p>
    <w:p w14:paraId="251F7ADF" w14:textId="77777777" w:rsidR="00354BDC" w:rsidRDefault="00354BDC" w:rsidP="00354BDC">
      <w:pPr>
        <w:keepNext/>
      </w:pPr>
      <w:r>
        <w:rPr>
          <w:noProof/>
          <w:lang w:val="es-ES" w:eastAsia="es-ES"/>
        </w:rPr>
        <w:drawing>
          <wp:inline distT="0" distB="0" distL="0" distR="0" wp14:anchorId="735566B1" wp14:editId="0CA3F3C7">
            <wp:extent cx="5396230" cy="375856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bril.png"/>
                    <pic:cNvPicPr/>
                  </pic:nvPicPr>
                  <pic:blipFill>
                    <a:blip r:embed="rId130">
                      <a:extLst>
                        <a:ext uri="{28A0092B-C50C-407E-A947-70E740481C1C}">
                          <a14:useLocalDpi xmlns:a14="http://schemas.microsoft.com/office/drawing/2010/main" val="0"/>
                        </a:ext>
                      </a:extLst>
                    </a:blip>
                    <a:stretch>
                      <a:fillRect/>
                    </a:stretch>
                  </pic:blipFill>
                  <pic:spPr>
                    <a:xfrm>
                      <a:off x="0" y="0"/>
                      <a:ext cx="5396230" cy="3758565"/>
                    </a:xfrm>
                    <a:prstGeom prst="rect">
                      <a:avLst/>
                    </a:prstGeom>
                  </pic:spPr>
                </pic:pic>
              </a:graphicData>
            </a:graphic>
          </wp:inline>
        </w:drawing>
      </w:r>
    </w:p>
    <w:p w14:paraId="013469C6" w14:textId="306EC9E7" w:rsidR="00C2506E" w:rsidRPr="00C2506E" w:rsidRDefault="00354BDC" w:rsidP="00354BDC">
      <w:pPr>
        <w:pStyle w:val="Descripcin"/>
      </w:pPr>
      <w:r>
        <w:t xml:space="preserve">Figura </w:t>
      </w:r>
      <w:r>
        <w:fldChar w:fldCharType="begin"/>
      </w:r>
      <w:r>
        <w:instrText xml:space="preserve"> SEQ Figura \* ARABIC </w:instrText>
      </w:r>
      <w:r>
        <w:fldChar w:fldCharType="separate"/>
      </w:r>
      <w:r w:rsidR="00F41806">
        <w:rPr>
          <w:noProof/>
        </w:rPr>
        <w:t>24</w:t>
      </w:r>
      <w:r>
        <w:fldChar w:fldCharType="end"/>
      </w:r>
      <w:r>
        <w:t>: Desglose abril</w:t>
      </w:r>
    </w:p>
    <w:p w14:paraId="43FDDB9B" w14:textId="0F0ED1A8" w:rsidR="001B1D28" w:rsidRDefault="00354BDC" w:rsidP="001B1D28">
      <w:pPr>
        <w:keepNext/>
      </w:pPr>
      <w:r>
        <w:rPr>
          <w:noProof/>
          <w:lang w:val="es-ES" w:eastAsia="es-ES"/>
        </w:rPr>
        <w:lastRenderedPageBreak/>
        <w:drawing>
          <wp:inline distT="0" distB="0" distL="0" distR="0" wp14:anchorId="468DD992" wp14:editId="277586B3">
            <wp:extent cx="5396230" cy="3408045"/>
            <wp:effectExtent l="0" t="0" r="0" b="190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ayo.png"/>
                    <pic:cNvPicPr/>
                  </pic:nvPicPr>
                  <pic:blipFill>
                    <a:blip r:embed="rId131">
                      <a:extLst>
                        <a:ext uri="{28A0092B-C50C-407E-A947-70E740481C1C}">
                          <a14:useLocalDpi xmlns:a14="http://schemas.microsoft.com/office/drawing/2010/main" val="0"/>
                        </a:ext>
                      </a:extLst>
                    </a:blip>
                    <a:stretch>
                      <a:fillRect/>
                    </a:stretch>
                  </pic:blipFill>
                  <pic:spPr>
                    <a:xfrm>
                      <a:off x="0" y="0"/>
                      <a:ext cx="5396230" cy="3408045"/>
                    </a:xfrm>
                    <a:prstGeom prst="rect">
                      <a:avLst/>
                    </a:prstGeom>
                  </pic:spPr>
                </pic:pic>
              </a:graphicData>
            </a:graphic>
          </wp:inline>
        </w:drawing>
      </w:r>
    </w:p>
    <w:p w14:paraId="6D9103F2" w14:textId="637EB9C4" w:rsidR="001B1D28" w:rsidRDefault="001B1D28" w:rsidP="001B1D28">
      <w:pPr>
        <w:pStyle w:val="Descripcin"/>
      </w:pPr>
      <w:bookmarkStart w:id="256" w:name="_Toc454030236"/>
      <w:r>
        <w:t xml:space="preserve">Figura </w:t>
      </w:r>
      <w:r>
        <w:fldChar w:fldCharType="begin"/>
      </w:r>
      <w:r>
        <w:instrText xml:space="preserve"> SEQ Figura \* ARABIC </w:instrText>
      </w:r>
      <w:r>
        <w:fldChar w:fldCharType="separate"/>
      </w:r>
      <w:r w:rsidR="00F41806">
        <w:rPr>
          <w:noProof/>
        </w:rPr>
        <w:t>25</w:t>
      </w:r>
      <w:r>
        <w:fldChar w:fldCharType="end"/>
      </w:r>
      <w:r w:rsidR="00E92A92">
        <w:t>: Desglose mayo</w:t>
      </w:r>
      <w:bookmarkEnd w:id="256"/>
    </w:p>
    <w:p w14:paraId="178451E5" w14:textId="44110DB9" w:rsidR="001B1D28" w:rsidRDefault="00354BDC" w:rsidP="001B1D28">
      <w:pPr>
        <w:keepNext/>
      </w:pPr>
      <w:r>
        <w:rPr>
          <w:noProof/>
          <w:lang w:val="es-ES" w:eastAsia="es-ES"/>
        </w:rPr>
        <w:drawing>
          <wp:inline distT="0" distB="0" distL="0" distR="0" wp14:anchorId="5D483AA9" wp14:editId="4C149929">
            <wp:extent cx="5396230" cy="3559175"/>
            <wp:effectExtent l="0" t="0" r="0" b="317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Junio.png"/>
                    <pic:cNvPicPr/>
                  </pic:nvPicPr>
                  <pic:blipFill>
                    <a:blip r:embed="rId132">
                      <a:extLst>
                        <a:ext uri="{28A0092B-C50C-407E-A947-70E740481C1C}">
                          <a14:useLocalDpi xmlns:a14="http://schemas.microsoft.com/office/drawing/2010/main" val="0"/>
                        </a:ext>
                      </a:extLst>
                    </a:blip>
                    <a:stretch>
                      <a:fillRect/>
                    </a:stretch>
                  </pic:blipFill>
                  <pic:spPr>
                    <a:xfrm>
                      <a:off x="0" y="0"/>
                      <a:ext cx="5396230" cy="3559175"/>
                    </a:xfrm>
                    <a:prstGeom prst="rect">
                      <a:avLst/>
                    </a:prstGeom>
                  </pic:spPr>
                </pic:pic>
              </a:graphicData>
            </a:graphic>
          </wp:inline>
        </w:drawing>
      </w:r>
    </w:p>
    <w:p w14:paraId="1C0299E6" w14:textId="191B2B20" w:rsidR="001B1D28" w:rsidRDefault="001B1D28" w:rsidP="001B1D28">
      <w:pPr>
        <w:pStyle w:val="Descripcin"/>
      </w:pPr>
      <w:bookmarkStart w:id="257" w:name="_Toc454030237"/>
      <w:r>
        <w:t xml:space="preserve">Figura </w:t>
      </w:r>
      <w:r>
        <w:fldChar w:fldCharType="begin"/>
      </w:r>
      <w:r>
        <w:instrText xml:space="preserve"> SEQ Figura \* ARABIC </w:instrText>
      </w:r>
      <w:r>
        <w:fldChar w:fldCharType="separate"/>
      </w:r>
      <w:r w:rsidR="00F41806">
        <w:rPr>
          <w:noProof/>
        </w:rPr>
        <w:t>26</w:t>
      </w:r>
      <w:r>
        <w:fldChar w:fldCharType="end"/>
      </w:r>
      <w:r w:rsidR="00E92A92">
        <w:t>: Desglose junio</w:t>
      </w:r>
      <w:bookmarkEnd w:id="257"/>
    </w:p>
    <w:p w14:paraId="0B618187" w14:textId="655EFD44" w:rsidR="00344C3D" w:rsidRDefault="00344C3D" w:rsidP="00344C3D"/>
    <w:p w14:paraId="082713EA" w14:textId="07395820" w:rsidR="00344C3D" w:rsidRDefault="00344C3D" w:rsidP="00344C3D">
      <w:pPr>
        <w:pStyle w:val="Ttulo1"/>
      </w:pPr>
      <w:bookmarkStart w:id="258" w:name="_Ref453840567"/>
      <w:bookmarkStart w:id="259" w:name="_Toc454029460"/>
      <w:r>
        <w:lastRenderedPageBreak/>
        <w:t>Anexo F – DOM</w:t>
      </w:r>
      <w:bookmarkEnd w:id="258"/>
      <w:bookmarkEnd w:id="259"/>
    </w:p>
    <w:p w14:paraId="798EC9CE" w14:textId="6B4E2856" w:rsidR="00344C3D" w:rsidRDefault="00344C3D" w:rsidP="00344C3D">
      <w:r>
        <w:t xml:space="preserve">Cuando se creó el lenguaje XML también surgió la necesidad de procesar y manipular el contenido de los archivos XML mediante los lenguajes de programación tradicionales. XML es un lenguaje sencillo de escribir, pero complejo para procesar y manipular de forma eficiente. Por este motivo, surgieron algunas técnicas entre las que se encuentra DOM </w:t>
      </w:r>
      <w:r>
        <w:fldChar w:fldCharType="begin" w:fldLock="1"/>
      </w:r>
      <w:r w:rsidR="003F0F51">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0]", "manualFormatting" : "[9]", "plainTextFormattedCitation" : "[20]", "previouslyFormattedCitation" : "[19]" }, "properties" : { "noteIndex" : 0 }, "schema" : "https://github.com/citation-style-language/schema/raw/master/csl-citation.json" }</w:instrText>
      </w:r>
      <w:r>
        <w:fldChar w:fldCharType="separate"/>
      </w:r>
      <w:r w:rsidRPr="00805B88">
        <w:rPr>
          <w:noProof/>
        </w:rPr>
        <w:t>[</w:t>
      </w:r>
      <w:r w:rsidRPr="004957C0">
        <w:rPr>
          <w:noProof/>
        </w:rPr>
        <w:t>9</w:t>
      </w:r>
      <w:r w:rsidRPr="00805B88">
        <w:rPr>
          <w:noProof/>
        </w:rPr>
        <w:t>]</w:t>
      </w:r>
      <w:r>
        <w:fldChar w:fldCharType="end"/>
      </w:r>
      <w:r>
        <w:t>. DOM es un conjunto de utilidades específicamente diseñadas para manipular documentos XML. Por extensión, DOM también se puede utilizar para manipular documentos XHTML y HTML. Se puede utilizar DOM para manipular las páginas XHTML de forma rápida y eficiente.</w:t>
      </w:r>
    </w:p>
    <w:p w14:paraId="75E0EF59" w14:textId="77777777" w:rsidR="00344C3D" w:rsidRDefault="00344C3D" w:rsidP="00344C3D">
      <w:r w:rsidRPr="00F559D9">
        <w:t>Antes de poder utilizar sus funciones, DOM transforma internamente el archivo XML original en una estructura más fácil de manejar formada por una jerarquía de nodos. De esta forma, DOM transforma el código XML en una serie de nodos interconectados en forma de</w:t>
      </w:r>
      <w:r w:rsidRPr="00FF0822">
        <w:rPr>
          <w:color w:val="201A1B"/>
        </w:rPr>
        <w:t> </w:t>
      </w:r>
      <w:r w:rsidRPr="00F559D9">
        <w:rPr>
          <w:rStyle w:val="nfasis"/>
          <w:i w:val="0"/>
          <w:color w:val="201A1B"/>
          <w:szCs w:val="26"/>
        </w:rPr>
        <w:t>árbol</w:t>
      </w:r>
      <w:r w:rsidRPr="00F559D9">
        <w:t>.</w:t>
      </w:r>
      <w:r>
        <w:t xml:space="preserve"> </w:t>
      </w:r>
      <w:r w:rsidRPr="00F559D9">
        <w:t>El árbol generado no sólo representa los contenidos del archivo original</w:t>
      </w:r>
      <w:r>
        <w:t xml:space="preserve">, </w:t>
      </w:r>
      <w:r w:rsidRPr="00F559D9">
        <w:t>también representa sus relaciones</w:t>
      </w:r>
      <w:r>
        <w:t>.</w:t>
      </w:r>
      <w:r w:rsidRPr="00F559D9">
        <w:t xml:space="preserve"> </w:t>
      </w:r>
    </w:p>
    <w:p w14:paraId="514B31ED" w14:textId="3A3F9F7E" w:rsidR="00344C3D" w:rsidRDefault="00344C3D" w:rsidP="00344C3D">
      <w:r w:rsidRPr="00F559D9">
        <w:t>Aunque en ocasiones DOM se asocia con la programación web y con JavaScript, la API de DOM es independiente de cualquier lenguaje de programación. De hecho, DOM está disponible en la mayoría de lenguajes de programación comúnmente empleados.</w:t>
      </w:r>
      <w:r>
        <w:t xml:space="preserve"> En la </w:t>
      </w:r>
      <w:r>
        <w:fldChar w:fldCharType="begin"/>
      </w:r>
      <w:r>
        <w:instrText xml:space="preserve"> REF _Ref452741122 \h </w:instrText>
      </w:r>
      <w:r>
        <w:fldChar w:fldCharType="separate"/>
      </w:r>
      <w:r w:rsidR="00F41806">
        <w:t xml:space="preserve">Ilustración </w:t>
      </w:r>
      <w:r w:rsidR="00F41806">
        <w:rPr>
          <w:noProof/>
        </w:rPr>
        <w:t>1</w:t>
      </w:r>
      <w:r>
        <w:fldChar w:fldCharType="end"/>
      </w:r>
      <w:r>
        <w:t xml:space="preserve"> de puede ver un esquema de una jerarquía generada por un documento XHTML al ser transformado en DOM </w:t>
      </w:r>
      <w:r>
        <w:fldChar w:fldCharType="begin" w:fldLock="1"/>
      </w:r>
      <w:r w:rsidR="003F0F51">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0]", "plainTextFormattedCitation" : "[20]", "previouslyFormattedCitation" : "[19]" }, "properties" : { "noteIndex" : 0 }, "schema" : "https://github.com/citation-style-language/schema/raw/master/csl-citation.json" }</w:instrText>
      </w:r>
      <w:r>
        <w:fldChar w:fldCharType="separate"/>
      </w:r>
      <w:r w:rsidR="003F0F51" w:rsidRPr="003F0F51">
        <w:rPr>
          <w:noProof/>
        </w:rPr>
        <w:t>[20]</w:t>
      </w:r>
      <w:r>
        <w:fldChar w:fldCharType="end"/>
      </w:r>
      <w:r>
        <w:t>.</w:t>
      </w:r>
    </w:p>
    <w:p w14:paraId="4CC73008" w14:textId="77777777" w:rsidR="00344C3D" w:rsidRDefault="00344C3D" w:rsidP="00344C3D">
      <w:pPr>
        <w:keepNext/>
        <w:jc w:val="center"/>
      </w:pPr>
      <w:r>
        <w:rPr>
          <w:noProof/>
          <w:lang w:val="es-ES" w:eastAsia="es-ES"/>
        </w:rPr>
        <w:drawing>
          <wp:inline distT="0" distB="0" distL="0" distR="0" wp14:anchorId="73B1E013" wp14:editId="09EE21BB">
            <wp:extent cx="3954093" cy="2663825"/>
            <wp:effectExtent l="0" t="0" r="889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0401.gif"/>
                    <pic:cNvPicPr/>
                  </pic:nvPicPr>
                  <pic:blipFill>
                    <a:blip r:embed="rId133">
                      <a:extLst>
                        <a:ext uri="{28A0092B-C50C-407E-A947-70E740481C1C}">
                          <a14:useLocalDpi xmlns:a14="http://schemas.microsoft.com/office/drawing/2010/main" val="0"/>
                        </a:ext>
                      </a:extLst>
                    </a:blip>
                    <a:stretch>
                      <a:fillRect/>
                    </a:stretch>
                  </pic:blipFill>
                  <pic:spPr>
                    <a:xfrm>
                      <a:off x="0" y="0"/>
                      <a:ext cx="3957801" cy="2666323"/>
                    </a:xfrm>
                    <a:prstGeom prst="rect">
                      <a:avLst/>
                    </a:prstGeom>
                  </pic:spPr>
                </pic:pic>
              </a:graphicData>
            </a:graphic>
          </wp:inline>
        </w:drawing>
      </w:r>
    </w:p>
    <w:p w14:paraId="108A8212" w14:textId="4462498E" w:rsidR="00344C3D" w:rsidRPr="00F559D9" w:rsidRDefault="00344C3D" w:rsidP="00344C3D">
      <w:pPr>
        <w:pStyle w:val="Descripcin"/>
        <w:jc w:val="center"/>
      </w:pPr>
      <w:bookmarkStart w:id="260" w:name="_Toc453684235"/>
      <w:bookmarkStart w:id="261" w:name="_Toc453842964"/>
      <w:bookmarkStart w:id="262" w:name="_Ref452741122"/>
      <w:r>
        <w:t xml:space="preserve">Ilustración </w:t>
      </w:r>
      <w:r>
        <w:fldChar w:fldCharType="begin"/>
      </w:r>
      <w:r>
        <w:instrText xml:space="preserve"> SEQ Ilustración \* ARABIC </w:instrText>
      </w:r>
      <w:r>
        <w:fldChar w:fldCharType="separate"/>
      </w:r>
      <w:r w:rsidR="00F41806">
        <w:rPr>
          <w:noProof/>
        </w:rPr>
        <w:t>1</w:t>
      </w:r>
      <w:bookmarkEnd w:id="260"/>
      <w:bookmarkEnd w:id="261"/>
      <w:r>
        <w:fldChar w:fldCharType="end"/>
      </w:r>
      <w:bookmarkEnd w:id="262"/>
    </w:p>
    <w:p w14:paraId="2CAC93E1" w14:textId="77777777" w:rsidR="00344C3D" w:rsidRPr="00B664B9" w:rsidRDefault="00344C3D" w:rsidP="00344C3D">
      <w:pPr>
        <w:rPr>
          <w:lang w:val="es-ES"/>
        </w:rPr>
      </w:pPr>
      <w:r>
        <w:rPr>
          <w:lang w:val="es-ES"/>
        </w:rPr>
        <w:t xml:space="preserve">Para el desarrollo de este trabajo este tipo de documentos son los más importantes. Nutch provee un </w:t>
      </w:r>
      <w:r>
        <w:rPr>
          <w:i/>
          <w:lang w:val="es-ES"/>
        </w:rPr>
        <w:t>parser</w:t>
      </w:r>
      <w:r>
        <w:rPr>
          <w:lang w:val="es-ES"/>
        </w:rPr>
        <w:t xml:space="preserve"> para este tipo de contenidos. Viene implementado en </w:t>
      </w:r>
      <w:r>
        <w:rPr>
          <w:i/>
          <w:lang w:val="es-ES"/>
        </w:rPr>
        <w:t>Tika Parser</w:t>
      </w:r>
      <w:r>
        <w:rPr>
          <w:lang w:val="es-ES"/>
        </w:rPr>
        <w:t xml:space="preserve">. </w:t>
      </w:r>
      <w:r>
        <w:rPr>
          <w:i/>
          <w:lang w:val="es-ES"/>
        </w:rPr>
        <w:t>Tika Parser</w:t>
      </w:r>
      <w:r>
        <w:rPr>
          <w:lang w:val="es-ES"/>
        </w:rPr>
        <w:t xml:space="preserve"> es otra herramienta de </w:t>
      </w:r>
      <w:r>
        <w:rPr>
          <w:i/>
          <w:lang w:val="es-ES"/>
        </w:rPr>
        <w:t>Apache</w:t>
      </w:r>
      <w:r>
        <w:rPr>
          <w:lang w:val="es-ES"/>
        </w:rPr>
        <w:t xml:space="preserve"> que permite realizar el proceso de </w:t>
      </w:r>
      <w:r w:rsidRPr="008B1E86">
        <w:rPr>
          <w:i/>
          <w:lang w:val="es-ES"/>
        </w:rPr>
        <w:t>parse</w:t>
      </w:r>
      <w:r>
        <w:rPr>
          <w:lang w:val="es-ES"/>
        </w:rPr>
        <w:t xml:space="preserve"> para muchos tipos de documentos entre ellos XML, HTML, PDF… . </w:t>
      </w:r>
    </w:p>
    <w:p w14:paraId="3DF67215" w14:textId="77777777" w:rsidR="00344C3D" w:rsidRPr="00344C3D" w:rsidRDefault="00344C3D" w:rsidP="00344C3D">
      <w:pPr>
        <w:rPr>
          <w:lang w:val="es-ES"/>
        </w:rPr>
      </w:pPr>
    </w:p>
    <w:sectPr w:rsidR="00344C3D" w:rsidRPr="00344C3D" w:rsidSect="00B52B78">
      <w:footerReference w:type="default" r:id="rId134"/>
      <w:footerReference w:type="first" r:id="rId135"/>
      <w:pgSz w:w="11900" w:h="16840"/>
      <w:pgMar w:top="1417" w:right="1701" w:bottom="1417" w:left="1701" w:header="708" w:footer="708"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BA9227" w14:textId="77777777" w:rsidR="00B14B33" w:rsidRDefault="00B14B33" w:rsidP="00E23636">
      <w:r>
        <w:separator/>
      </w:r>
    </w:p>
  </w:endnote>
  <w:endnote w:type="continuationSeparator" w:id="0">
    <w:p w14:paraId="370175AB" w14:textId="77777777" w:rsidR="00B14B33" w:rsidRDefault="00B14B33" w:rsidP="00E23636">
      <w:r>
        <w:continuationSeparator/>
      </w:r>
    </w:p>
  </w:endnote>
  <w:endnote w:type="continuationNotice" w:id="1">
    <w:p w14:paraId="39D321A1" w14:textId="77777777" w:rsidR="00B14B33" w:rsidRDefault="00B14B33" w:rsidP="00DB3A9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auto"/>
    <w:pitch w:val="variable"/>
    <w:sig w:usb0="E00002FF" w:usb1="6AC7FDFB" w:usb2="08000012" w:usb3="00000000" w:csb0="0002009F" w:csb1="00000000"/>
  </w:font>
  <w:font w:name="Myriad Pro">
    <w:altName w:val="Corbel"/>
    <w:panose1 w:val="020B0503030403020204"/>
    <w:charset w:val="00"/>
    <w:family w:val="swiss"/>
    <w:notTrueType/>
    <w:pitch w:val="variable"/>
    <w:sig w:usb0="A00002AF" w:usb1="5000204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2FF" w:usb1="0000F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0298852"/>
      <w:docPartObj>
        <w:docPartGallery w:val="Page Numbers (Bottom of Page)"/>
        <w:docPartUnique/>
      </w:docPartObj>
    </w:sdtPr>
    <w:sdtContent>
      <w:p w14:paraId="7279C431" w14:textId="0E08A296" w:rsidR="001B1786" w:rsidRDefault="001B1786">
        <w:pPr>
          <w:pStyle w:val="Piedepgina"/>
          <w:jc w:val="right"/>
        </w:pPr>
        <w:r>
          <w:fldChar w:fldCharType="begin"/>
        </w:r>
        <w:r>
          <w:instrText>PAGE   \* MERGEFORMAT</w:instrText>
        </w:r>
        <w:r>
          <w:fldChar w:fldCharType="separate"/>
        </w:r>
        <w:r w:rsidR="00F41806" w:rsidRPr="00F41806">
          <w:rPr>
            <w:noProof/>
            <w:lang w:val="es-ES"/>
          </w:rPr>
          <w:t>48</w:t>
        </w:r>
        <w:r>
          <w:fldChar w:fldCharType="end"/>
        </w:r>
      </w:p>
    </w:sdtContent>
  </w:sdt>
  <w:p w14:paraId="44688842" w14:textId="77777777" w:rsidR="001B1786" w:rsidRDefault="001B178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2228245"/>
      <w:docPartObj>
        <w:docPartGallery w:val="Page Numbers (Bottom of Page)"/>
        <w:docPartUnique/>
      </w:docPartObj>
    </w:sdtPr>
    <w:sdtContent>
      <w:p w14:paraId="18E2F37D" w14:textId="77777777" w:rsidR="001B1786" w:rsidRDefault="001B1786">
        <w:pPr>
          <w:pStyle w:val="Piedepgina"/>
          <w:jc w:val="right"/>
        </w:pPr>
        <w:r>
          <w:fldChar w:fldCharType="begin"/>
        </w:r>
        <w:r>
          <w:instrText>PAGE   \* MERGEFORMAT</w:instrText>
        </w:r>
        <w:r>
          <w:fldChar w:fldCharType="separate"/>
        </w:r>
        <w:r w:rsidRPr="00B52B78">
          <w:rPr>
            <w:noProof/>
            <w:lang w:val="es-ES"/>
          </w:rPr>
          <w:t>1</w:t>
        </w:r>
        <w:r>
          <w:fldChar w:fldCharType="end"/>
        </w:r>
      </w:p>
    </w:sdtContent>
  </w:sdt>
  <w:p w14:paraId="55A3B763" w14:textId="77777777" w:rsidR="001B1786" w:rsidRDefault="001B178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AB1C45" w14:textId="77777777" w:rsidR="00B14B33" w:rsidRDefault="00B14B33" w:rsidP="00E23636">
      <w:r>
        <w:separator/>
      </w:r>
    </w:p>
  </w:footnote>
  <w:footnote w:type="continuationSeparator" w:id="0">
    <w:p w14:paraId="51FD8ABF" w14:textId="77777777" w:rsidR="00B14B33" w:rsidRDefault="00B14B33" w:rsidP="00E23636">
      <w:r>
        <w:continuationSeparator/>
      </w:r>
    </w:p>
  </w:footnote>
  <w:footnote w:type="continuationNotice" w:id="1">
    <w:p w14:paraId="27BEFE58" w14:textId="77777777" w:rsidR="00B14B33" w:rsidRDefault="00B14B33" w:rsidP="00DB3A94">
      <w:pPr>
        <w:spacing w:before="0" w:after="0"/>
      </w:pPr>
    </w:p>
  </w:footnote>
  <w:footnote w:id="2">
    <w:p w14:paraId="76F96185" w14:textId="77777777" w:rsidR="001B1786" w:rsidRPr="00776873" w:rsidRDefault="001B1786" w:rsidP="00722739">
      <w:pPr>
        <w:pStyle w:val="Textonotapie"/>
      </w:pPr>
      <w:r w:rsidRPr="000E566C">
        <w:rPr>
          <w:rStyle w:val="Refdenotaalpie"/>
        </w:rPr>
        <w:footnoteRef/>
      </w:r>
      <w:r>
        <w:t xml:space="preserve"> Desarrollador también de Lucene y Hadoop</w:t>
      </w:r>
    </w:p>
  </w:footnote>
  <w:footnote w:id="3">
    <w:p w14:paraId="581F23A6" w14:textId="77777777" w:rsidR="001B1786" w:rsidRPr="00776873" w:rsidRDefault="001B1786" w:rsidP="00722739">
      <w:pPr>
        <w:pStyle w:val="Textonotapie"/>
      </w:pPr>
      <w:r w:rsidRPr="000E566C">
        <w:rPr>
          <w:rStyle w:val="Refdenotaalpie"/>
        </w:rPr>
        <w:footnoteRef/>
      </w:r>
      <w:r>
        <w:t xml:space="preserve"> Programa de candidatos para convertirse un parte de la fundación Apache.</w:t>
      </w:r>
    </w:p>
  </w:footnote>
  <w:footnote w:id="4">
    <w:p w14:paraId="73E5FEF0" w14:textId="2E28049D" w:rsidR="001B1786" w:rsidRPr="00817E0C" w:rsidRDefault="001B1786">
      <w:pPr>
        <w:pStyle w:val="Textonotapie"/>
      </w:pPr>
      <w:r>
        <w:rPr>
          <w:rStyle w:val="Refdenotaalpie"/>
        </w:rPr>
        <w:footnoteRef/>
      </w:r>
      <w:r>
        <w:t xml:space="preserve"> </w:t>
      </w:r>
      <w:r w:rsidRPr="00817E0C">
        <w:t>http://ant.apache.org/</w:t>
      </w:r>
    </w:p>
  </w:footnote>
  <w:footnote w:id="5">
    <w:p w14:paraId="4C6442A4" w14:textId="319A5879" w:rsidR="001B1786" w:rsidRPr="00817E0C" w:rsidRDefault="001B1786">
      <w:pPr>
        <w:pStyle w:val="Textonotapie"/>
      </w:pPr>
      <w:r>
        <w:rPr>
          <w:rStyle w:val="Refdenotaalpie"/>
        </w:rPr>
        <w:footnoteRef/>
      </w:r>
      <w:r>
        <w:t xml:space="preserve"> </w:t>
      </w:r>
      <w:r w:rsidRPr="00817E0C">
        <w:t>http://ant.apache.org/ivy/</w:t>
      </w:r>
    </w:p>
  </w:footnote>
  <w:footnote w:id="6">
    <w:p w14:paraId="3DA78CB8" w14:textId="77777777" w:rsidR="001B1786" w:rsidRPr="00000DC7" w:rsidRDefault="001B1786">
      <w:pPr>
        <w:pStyle w:val="Textonotapie"/>
        <w:rPr>
          <w:lang w:val="es-ES"/>
        </w:rPr>
      </w:pPr>
      <w:r w:rsidRPr="000E566C">
        <w:rPr>
          <w:rStyle w:val="Refdenotaalpie"/>
        </w:rPr>
        <w:footnoteRef/>
      </w:r>
      <w:r>
        <w:t xml:space="preserve"> </w:t>
      </w:r>
      <w:r>
        <w:rPr>
          <w:lang w:val="es-ES"/>
        </w:rPr>
        <w:t>Anchor: Nombre con el que aparecen los enlaces en el navegador.</w:t>
      </w:r>
    </w:p>
  </w:footnote>
  <w:footnote w:id="7">
    <w:p w14:paraId="5FCE3A85" w14:textId="77777777" w:rsidR="001B1786" w:rsidRPr="009C481F" w:rsidRDefault="001B1786">
      <w:pPr>
        <w:pStyle w:val="Textonotapie"/>
        <w:rPr>
          <w:lang w:val="en-US"/>
        </w:rPr>
      </w:pPr>
      <w:r w:rsidRPr="000E566C">
        <w:rPr>
          <w:rStyle w:val="Refdenotaalpie"/>
        </w:rPr>
        <w:footnoteRef/>
      </w:r>
      <w:r w:rsidRPr="009C481F">
        <w:rPr>
          <w:lang w:val="en-US"/>
        </w:rPr>
        <w:t xml:space="preserve"> </w:t>
      </w:r>
      <w:r w:rsidRPr="009C481F">
        <w:rPr>
          <w:rFonts w:cs="Arial"/>
          <w:color w:val="252525"/>
          <w:sz w:val="21"/>
          <w:szCs w:val="21"/>
          <w:shd w:val="clear" w:color="auto" w:fill="FFFFFF"/>
          <w:lang w:val="en-US"/>
        </w:rPr>
        <w:t>e</w:t>
      </w:r>
      <w:r w:rsidRPr="009C481F">
        <w:rPr>
          <w:rFonts w:cs="Arial"/>
          <w:b/>
          <w:bCs/>
          <w:i/>
          <w:iCs/>
          <w:color w:val="252525"/>
          <w:sz w:val="21"/>
          <w:szCs w:val="21"/>
          <w:shd w:val="clear" w:color="auto" w:fill="FFFFFF"/>
          <w:lang w:val="en-US"/>
        </w:rPr>
        <w:t>X</w:t>
      </w:r>
      <w:r w:rsidRPr="009C481F">
        <w:rPr>
          <w:rFonts w:cs="Arial"/>
          <w:i/>
          <w:iCs/>
          <w:color w:val="252525"/>
          <w:sz w:val="21"/>
          <w:szCs w:val="21"/>
          <w:shd w:val="clear" w:color="auto" w:fill="FFFFFF"/>
          <w:lang w:val="en-US"/>
        </w:rPr>
        <w:t>tensible</w:t>
      </w:r>
      <w:r w:rsidRPr="00DB3A94">
        <w:rPr>
          <w:i/>
          <w:color w:val="252525"/>
          <w:sz w:val="21"/>
          <w:shd w:val="clear" w:color="auto" w:fill="FFFFFF"/>
          <w:lang w:val="en-US"/>
        </w:rPr>
        <w:t> </w:t>
      </w:r>
      <w:r w:rsidRPr="009C481F">
        <w:rPr>
          <w:rFonts w:cs="Arial"/>
          <w:b/>
          <w:bCs/>
          <w:i/>
          <w:iCs/>
          <w:color w:val="252525"/>
          <w:sz w:val="21"/>
          <w:szCs w:val="21"/>
          <w:shd w:val="clear" w:color="auto" w:fill="FFFFFF"/>
          <w:lang w:val="en-US"/>
        </w:rPr>
        <w:t>M</w:t>
      </w:r>
      <w:r w:rsidRPr="009C481F">
        <w:rPr>
          <w:rFonts w:cs="Arial"/>
          <w:i/>
          <w:iCs/>
          <w:color w:val="252525"/>
          <w:sz w:val="21"/>
          <w:szCs w:val="21"/>
          <w:shd w:val="clear" w:color="auto" w:fill="FFFFFF"/>
          <w:lang w:val="en-US"/>
        </w:rPr>
        <w:t>arkup</w:t>
      </w:r>
      <w:r w:rsidRPr="00FF0822">
        <w:rPr>
          <w:i/>
          <w:color w:val="252525"/>
          <w:sz w:val="21"/>
          <w:shd w:val="clear" w:color="auto" w:fill="FFFFFF"/>
          <w:lang w:val="en-US"/>
        </w:rPr>
        <w:t> </w:t>
      </w:r>
      <w:r w:rsidRPr="009C481F">
        <w:rPr>
          <w:rFonts w:cs="Arial"/>
          <w:b/>
          <w:bCs/>
          <w:i/>
          <w:iCs/>
          <w:color w:val="252525"/>
          <w:sz w:val="21"/>
          <w:szCs w:val="21"/>
          <w:shd w:val="clear" w:color="auto" w:fill="FFFFFF"/>
          <w:lang w:val="en-US"/>
        </w:rPr>
        <w:t>L</w:t>
      </w:r>
      <w:r w:rsidRPr="009C481F">
        <w:rPr>
          <w:rFonts w:cs="Arial"/>
          <w:i/>
          <w:iCs/>
          <w:color w:val="252525"/>
          <w:sz w:val="21"/>
          <w:szCs w:val="21"/>
          <w:shd w:val="clear" w:color="auto" w:fill="FFFFFF"/>
          <w:lang w:val="en-US"/>
        </w:rPr>
        <w:t>anguage</w:t>
      </w:r>
    </w:p>
  </w:footnote>
  <w:footnote w:id="8">
    <w:p w14:paraId="05A7EBB1" w14:textId="77777777" w:rsidR="001B1786" w:rsidRPr="009C481F" w:rsidRDefault="001B1786">
      <w:pPr>
        <w:pStyle w:val="Textonotapie"/>
        <w:rPr>
          <w:lang w:val="en-US"/>
        </w:rPr>
      </w:pPr>
      <w:r w:rsidRPr="000E566C">
        <w:rPr>
          <w:rStyle w:val="Refdenotaalpie"/>
        </w:rPr>
        <w:footnoteRef/>
      </w:r>
      <w:r w:rsidRPr="009C481F">
        <w:rPr>
          <w:lang w:val="en-US"/>
        </w:rPr>
        <w:t xml:space="preserve"> Document Object Model</w:t>
      </w:r>
    </w:p>
  </w:footnote>
  <w:footnote w:id="9">
    <w:p w14:paraId="2A4B4875" w14:textId="52218679" w:rsidR="001B1786" w:rsidRPr="00817E0C" w:rsidRDefault="001B1786">
      <w:pPr>
        <w:pStyle w:val="Textonotapie"/>
      </w:pPr>
      <w:r>
        <w:rPr>
          <w:rStyle w:val="Refdenotaalpie"/>
        </w:rPr>
        <w:footnoteRef/>
      </w:r>
      <w:r>
        <w:t xml:space="preserve"> Solr es un motor de búsqueda basado en Lucene.</w:t>
      </w:r>
    </w:p>
  </w:footnote>
  <w:footnote w:id="10">
    <w:p w14:paraId="25CABACA" w14:textId="64637583" w:rsidR="001B1786" w:rsidRPr="00817E0C" w:rsidRDefault="001B1786">
      <w:pPr>
        <w:pStyle w:val="Textonotapie"/>
        <w:rPr>
          <w:lang w:val="es-ES"/>
        </w:rPr>
      </w:pPr>
      <w:r>
        <w:rPr>
          <w:rStyle w:val="Refdenotaalpie"/>
        </w:rPr>
        <w:footnoteRef/>
      </w:r>
      <w:r w:rsidRPr="00817E0C">
        <w:rPr>
          <w:lang w:val="es-ES"/>
        </w:rPr>
        <w:t xml:space="preserve"> El CrawlDatum contiene toda la informaci</w:t>
      </w:r>
      <w:r>
        <w:rPr>
          <w:lang w:val="es-ES"/>
        </w:rPr>
        <w:t>ón de cada URL.</w:t>
      </w:r>
    </w:p>
  </w:footnote>
  <w:footnote w:id="11">
    <w:p w14:paraId="1609A3F2" w14:textId="77777777" w:rsidR="001B1786" w:rsidRPr="000E566C" w:rsidRDefault="001B1786">
      <w:pPr>
        <w:pStyle w:val="Textonotapie"/>
        <w:rPr>
          <w:lang w:val="en-US"/>
        </w:rPr>
      </w:pPr>
      <w:r w:rsidRPr="000E566C">
        <w:rPr>
          <w:rStyle w:val="Refdenotaalpie"/>
        </w:rPr>
        <w:footnoteRef/>
      </w:r>
      <w:r w:rsidRPr="000E566C">
        <w:rPr>
          <w:lang w:val="en-US"/>
        </w:rPr>
        <w:t xml:space="preserve"> Open Geo Spatial - </w:t>
      </w:r>
      <w:hyperlink r:id="rId1" w:history="1">
        <w:r w:rsidRPr="000E566C">
          <w:rPr>
            <w:rStyle w:val="Hipervnculo"/>
            <w:lang w:val="en-US"/>
          </w:rPr>
          <w:t>http://www.opengeospatial.org</w:t>
        </w:r>
      </w:hyperlink>
      <w:r w:rsidRPr="000E566C">
        <w:rPr>
          <w:lang w:val="en-US"/>
        </w:rPr>
        <w:t xml:space="preserve"> </w:t>
      </w:r>
    </w:p>
  </w:footnote>
  <w:footnote w:id="12">
    <w:p w14:paraId="0AE328B3" w14:textId="77777777" w:rsidR="001B1786" w:rsidRPr="000C3809" w:rsidRDefault="001B1786">
      <w:pPr>
        <w:pStyle w:val="Textonotapie"/>
        <w:rPr>
          <w:lang w:val="es-ES"/>
        </w:rPr>
      </w:pPr>
      <w:r w:rsidRPr="000E566C">
        <w:rPr>
          <w:rStyle w:val="Refdenotaalpie"/>
        </w:rPr>
        <w:footnoteRef/>
      </w:r>
      <w:r>
        <w:t xml:space="preserve"> Tesauro: </w:t>
      </w:r>
      <w:r>
        <w:rPr>
          <w:lang w:val="es-ES"/>
        </w:rPr>
        <w:t>Lista de palabras o términos utilizados para representar conceptos.</w:t>
      </w:r>
    </w:p>
  </w:footnote>
  <w:footnote w:id="13">
    <w:p w14:paraId="479D0DD4" w14:textId="77777777" w:rsidR="001B1786" w:rsidRPr="009631D8" w:rsidRDefault="001B1786">
      <w:pPr>
        <w:pStyle w:val="Textonotapie"/>
        <w:rPr>
          <w:lang w:val="es-ES"/>
        </w:rPr>
      </w:pPr>
      <w:r w:rsidRPr="000E566C">
        <w:rPr>
          <w:rStyle w:val="Refdenotaalpie"/>
        </w:rPr>
        <w:footnoteRef/>
      </w:r>
      <w:r>
        <w:t xml:space="preserve"> Lista de palabra que deben ser ignoradas en estos cálculos (de, el, la, y…)</w:t>
      </w:r>
    </w:p>
  </w:footnote>
  <w:footnote w:id="14">
    <w:p w14:paraId="6F285DB2" w14:textId="77777777" w:rsidR="001B1786" w:rsidRPr="0018380A" w:rsidRDefault="001B1786">
      <w:pPr>
        <w:pStyle w:val="Textonotapie"/>
        <w:rPr>
          <w:lang w:val="en-US"/>
        </w:rPr>
      </w:pPr>
      <w:r w:rsidRPr="000E566C">
        <w:rPr>
          <w:rStyle w:val="Refdenotaalpie"/>
        </w:rPr>
        <w:footnoteRef/>
      </w:r>
      <w:r w:rsidRPr="0018380A">
        <w:rPr>
          <w:lang w:val="en-US"/>
        </w:rPr>
        <w:t xml:space="preserve"> Simple Knowledge Organization System</w:t>
      </w:r>
    </w:p>
  </w:footnote>
  <w:footnote w:id="15">
    <w:p w14:paraId="7A9F7424" w14:textId="77777777" w:rsidR="001B1786" w:rsidRPr="0018380A" w:rsidRDefault="001B1786">
      <w:pPr>
        <w:pStyle w:val="Textonotapie"/>
        <w:rPr>
          <w:lang w:val="en-US"/>
        </w:rPr>
      </w:pPr>
      <w:r w:rsidRPr="000E566C">
        <w:rPr>
          <w:rStyle w:val="Refdenotaalpie"/>
        </w:rPr>
        <w:footnoteRef/>
      </w:r>
      <w:r w:rsidRPr="0018380A">
        <w:rPr>
          <w:lang w:val="en-US"/>
        </w:rPr>
        <w:t xml:space="preserve"> World Wide Web Consortium</w:t>
      </w:r>
    </w:p>
  </w:footnote>
  <w:footnote w:id="16">
    <w:p w14:paraId="52377A4B" w14:textId="77777777" w:rsidR="001B1786" w:rsidRPr="008E2B8A" w:rsidRDefault="001B1786">
      <w:pPr>
        <w:pStyle w:val="Textonotapie"/>
        <w:rPr>
          <w:lang w:val="es-ES"/>
        </w:rPr>
      </w:pPr>
      <w:r w:rsidRPr="000E566C">
        <w:rPr>
          <w:rStyle w:val="Refdenotaalpie"/>
        </w:rPr>
        <w:footnoteRef/>
      </w:r>
      <w:r>
        <w:t xml:space="preserve"> </w:t>
      </w:r>
      <w:r>
        <w:rPr>
          <w:lang w:val="es-ES"/>
        </w:rPr>
        <w:t>Linked Open Data</w:t>
      </w:r>
    </w:p>
  </w:footnote>
  <w:footnote w:id="17">
    <w:p w14:paraId="355B7AC5" w14:textId="77777777" w:rsidR="001B1786" w:rsidRPr="00743077" w:rsidRDefault="001B1786" w:rsidP="00EA3A59">
      <w:pPr>
        <w:pStyle w:val="Textonotapie"/>
        <w:rPr>
          <w:lang w:val="es-ES"/>
        </w:rPr>
      </w:pPr>
      <w:r w:rsidRPr="000E566C">
        <w:rPr>
          <w:rStyle w:val="Refdenotaalpie"/>
        </w:rPr>
        <w:footnoteRef/>
      </w:r>
      <w:r>
        <w:t xml:space="preserve"> </w:t>
      </w:r>
      <w:r>
        <w:rPr>
          <w:lang w:val="es-ES"/>
        </w:rPr>
        <w:t xml:space="preserve">El </w:t>
      </w:r>
      <w:r>
        <w:rPr>
          <w:i/>
          <w:lang w:val="es-ES"/>
        </w:rPr>
        <w:t>es</w:t>
      </w:r>
      <w:r>
        <w:rPr>
          <w:lang w:val="es-ES"/>
        </w:rPr>
        <w:t xml:space="preserve"> referencia al idioma español, existen para los 22 idiomas soportado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2B606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2"/>
    <w:multiLevelType w:val="singleLevel"/>
    <w:tmpl w:val="1F3A3502"/>
    <w:lvl w:ilvl="0">
      <w:start w:val="1"/>
      <w:numFmt w:val="bullet"/>
      <w:pStyle w:val="Listaconvietas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E7AEB414"/>
    <w:lvl w:ilvl="0">
      <w:start w:val="1"/>
      <w:numFmt w:val="bullet"/>
      <w:pStyle w:val="Listaconvietas2"/>
      <w:lvlText w:val=""/>
      <w:lvlJc w:val="left"/>
      <w:pPr>
        <w:tabs>
          <w:tab w:val="num" w:pos="643"/>
        </w:tabs>
        <w:ind w:left="643" w:hanging="360"/>
      </w:pPr>
      <w:rPr>
        <w:rFonts w:ascii="Symbol" w:hAnsi="Symbol" w:hint="default"/>
      </w:rPr>
    </w:lvl>
  </w:abstractNum>
  <w:abstractNum w:abstractNumId="3" w15:restartNumberingAfterBreak="0">
    <w:nsid w:val="01CA637C"/>
    <w:multiLevelType w:val="hybridMultilevel"/>
    <w:tmpl w:val="A880CF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04B243F2"/>
    <w:multiLevelType w:val="hybridMultilevel"/>
    <w:tmpl w:val="CDF00E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B9D2FE4"/>
    <w:multiLevelType w:val="hybridMultilevel"/>
    <w:tmpl w:val="13D425F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15:restartNumberingAfterBreak="0">
    <w:nsid w:val="0C8C1645"/>
    <w:multiLevelType w:val="hybridMultilevel"/>
    <w:tmpl w:val="3664EC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4327484"/>
    <w:multiLevelType w:val="hybridMultilevel"/>
    <w:tmpl w:val="795C2E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59C40C3"/>
    <w:multiLevelType w:val="hybridMultilevel"/>
    <w:tmpl w:val="5CC66B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A2838D8"/>
    <w:multiLevelType w:val="hybridMultilevel"/>
    <w:tmpl w:val="DF96F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0A7FEC"/>
    <w:multiLevelType w:val="hybridMultilevel"/>
    <w:tmpl w:val="993647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38C5CF1"/>
    <w:multiLevelType w:val="hybridMultilevel"/>
    <w:tmpl w:val="4B846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8C67759"/>
    <w:multiLevelType w:val="multilevel"/>
    <w:tmpl w:val="CCE61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E23252"/>
    <w:multiLevelType w:val="hybridMultilevel"/>
    <w:tmpl w:val="4DC84F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FAF7617"/>
    <w:multiLevelType w:val="hybridMultilevel"/>
    <w:tmpl w:val="7BDADB1E"/>
    <w:lvl w:ilvl="0" w:tplc="A3C090F4">
      <w:start w:val="1"/>
      <w:numFmt w:val="bullet"/>
      <w:pStyle w:val="Ficherosycarpetas"/>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0DE751A"/>
    <w:multiLevelType w:val="hybridMultilevel"/>
    <w:tmpl w:val="7398F81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6" w15:restartNumberingAfterBreak="0">
    <w:nsid w:val="357F0D92"/>
    <w:multiLevelType w:val="hybridMultilevel"/>
    <w:tmpl w:val="AA1ED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8350897"/>
    <w:multiLevelType w:val="multilevel"/>
    <w:tmpl w:val="5F467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B073056"/>
    <w:multiLevelType w:val="hybridMultilevel"/>
    <w:tmpl w:val="359C02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BD941D5"/>
    <w:multiLevelType w:val="multilevel"/>
    <w:tmpl w:val="F0B4C420"/>
    <w:lvl w:ilvl="0">
      <w:start w:val="1"/>
      <w:numFmt w:val="decimal"/>
      <w:pStyle w:val="Style1"/>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0" w15:restartNumberingAfterBreak="0">
    <w:nsid w:val="3ED3758D"/>
    <w:multiLevelType w:val="hybridMultilevel"/>
    <w:tmpl w:val="E482E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7DA2DA7"/>
    <w:multiLevelType w:val="hybridMultilevel"/>
    <w:tmpl w:val="69FEC92A"/>
    <w:lvl w:ilvl="0" w:tplc="E4F2DDF0">
      <w:start w:val="1"/>
      <w:numFmt w:val="upp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15:restartNumberingAfterBreak="0">
    <w:nsid w:val="48FB145B"/>
    <w:multiLevelType w:val="hybridMultilevel"/>
    <w:tmpl w:val="2D962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97F509E"/>
    <w:multiLevelType w:val="hybridMultilevel"/>
    <w:tmpl w:val="F1C49D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D266156"/>
    <w:multiLevelType w:val="hybridMultilevel"/>
    <w:tmpl w:val="EEB407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F49694D"/>
    <w:multiLevelType w:val="multilevel"/>
    <w:tmpl w:val="FEA0F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7B32479"/>
    <w:multiLevelType w:val="hybridMultilevel"/>
    <w:tmpl w:val="EB1C4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8493B6F"/>
    <w:multiLevelType w:val="multilevel"/>
    <w:tmpl w:val="7F428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FB77F73"/>
    <w:multiLevelType w:val="hybridMultilevel"/>
    <w:tmpl w:val="5F5E33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177410F"/>
    <w:multiLevelType w:val="hybridMultilevel"/>
    <w:tmpl w:val="293A00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56B6408"/>
    <w:multiLevelType w:val="hybridMultilevel"/>
    <w:tmpl w:val="80B4E4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8F35429"/>
    <w:multiLevelType w:val="hybridMultilevel"/>
    <w:tmpl w:val="F2FE90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B4B37FA"/>
    <w:multiLevelType w:val="hybridMultilevel"/>
    <w:tmpl w:val="66E61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C260760"/>
    <w:multiLevelType w:val="hybridMultilevel"/>
    <w:tmpl w:val="1C1CE1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27"/>
  </w:num>
  <w:num w:numId="3">
    <w:abstractNumId w:val="22"/>
  </w:num>
  <w:num w:numId="4">
    <w:abstractNumId w:val="14"/>
  </w:num>
  <w:num w:numId="5">
    <w:abstractNumId w:val="21"/>
  </w:num>
  <w:num w:numId="6">
    <w:abstractNumId w:val="13"/>
  </w:num>
  <w:num w:numId="7">
    <w:abstractNumId w:val="26"/>
  </w:num>
  <w:num w:numId="8">
    <w:abstractNumId w:val="31"/>
  </w:num>
  <w:num w:numId="9">
    <w:abstractNumId w:val="25"/>
  </w:num>
  <w:num w:numId="10">
    <w:abstractNumId w:val="15"/>
  </w:num>
  <w:num w:numId="11">
    <w:abstractNumId w:val="10"/>
  </w:num>
  <w:num w:numId="12">
    <w:abstractNumId w:val="3"/>
  </w:num>
  <w:num w:numId="13">
    <w:abstractNumId w:val="23"/>
  </w:num>
  <w:num w:numId="14">
    <w:abstractNumId w:val="18"/>
  </w:num>
  <w:num w:numId="15">
    <w:abstractNumId w:val="16"/>
  </w:num>
  <w:num w:numId="16">
    <w:abstractNumId w:val="33"/>
  </w:num>
  <w:num w:numId="17">
    <w:abstractNumId w:val="24"/>
  </w:num>
  <w:num w:numId="18">
    <w:abstractNumId w:val="2"/>
  </w:num>
  <w:num w:numId="19">
    <w:abstractNumId w:val="1"/>
  </w:num>
  <w:num w:numId="20">
    <w:abstractNumId w:val="28"/>
  </w:num>
  <w:num w:numId="21">
    <w:abstractNumId w:val="6"/>
  </w:num>
  <w:num w:numId="22">
    <w:abstractNumId w:val="11"/>
  </w:num>
  <w:num w:numId="23">
    <w:abstractNumId w:val="12"/>
  </w:num>
  <w:num w:numId="24">
    <w:abstractNumId w:val="5"/>
  </w:num>
  <w:num w:numId="25">
    <w:abstractNumId w:val="20"/>
  </w:num>
  <w:num w:numId="26">
    <w:abstractNumId w:val="32"/>
  </w:num>
  <w:num w:numId="27">
    <w:abstractNumId w:val="17"/>
  </w:num>
  <w:num w:numId="28">
    <w:abstractNumId w:val="30"/>
  </w:num>
  <w:num w:numId="29">
    <w:abstractNumId w:val="0"/>
  </w:num>
  <w:num w:numId="30">
    <w:abstractNumId w:val="29"/>
  </w:num>
  <w:num w:numId="31">
    <w:abstractNumId w:val="8"/>
  </w:num>
  <w:num w:numId="32">
    <w:abstractNumId w:val="9"/>
  </w:num>
  <w:num w:numId="33">
    <w:abstractNumId w:val="4"/>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s-ES_tradnl" w:vendorID="64" w:dllVersion="131078" w:nlCheck="1" w:checkStyle="0"/>
  <w:activeWritingStyle w:appName="MSWord" w:lang="es-ES" w:vendorID="64" w:dllVersion="131078" w:nlCheck="1" w:checkStyle="0"/>
  <w:activeWritingStyle w:appName="MSWord" w:lang="en-US" w:vendorID="64" w:dllVersion="131078"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3636"/>
    <w:rsid w:val="00000DC7"/>
    <w:rsid w:val="0000480C"/>
    <w:rsid w:val="00006D0C"/>
    <w:rsid w:val="00011D83"/>
    <w:rsid w:val="000212A8"/>
    <w:rsid w:val="00024724"/>
    <w:rsid w:val="0002638C"/>
    <w:rsid w:val="000263C7"/>
    <w:rsid w:val="00034561"/>
    <w:rsid w:val="000465D2"/>
    <w:rsid w:val="00050E42"/>
    <w:rsid w:val="00052409"/>
    <w:rsid w:val="0006245E"/>
    <w:rsid w:val="000626F1"/>
    <w:rsid w:val="00064443"/>
    <w:rsid w:val="000654A6"/>
    <w:rsid w:val="00072F22"/>
    <w:rsid w:val="00074A8E"/>
    <w:rsid w:val="00080324"/>
    <w:rsid w:val="00082ED0"/>
    <w:rsid w:val="00087245"/>
    <w:rsid w:val="000942D3"/>
    <w:rsid w:val="00095AE2"/>
    <w:rsid w:val="00095B1B"/>
    <w:rsid w:val="00096715"/>
    <w:rsid w:val="000A5566"/>
    <w:rsid w:val="000B31EA"/>
    <w:rsid w:val="000B3565"/>
    <w:rsid w:val="000B3E1E"/>
    <w:rsid w:val="000B7B47"/>
    <w:rsid w:val="000C1810"/>
    <w:rsid w:val="000C3809"/>
    <w:rsid w:val="000C7370"/>
    <w:rsid w:val="000D2FF5"/>
    <w:rsid w:val="000E566C"/>
    <w:rsid w:val="000E56A9"/>
    <w:rsid w:val="000E7F5C"/>
    <w:rsid w:val="000F5314"/>
    <w:rsid w:val="001001E1"/>
    <w:rsid w:val="001201CB"/>
    <w:rsid w:val="00125678"/>
    <w:rsid w:val="0013575C"/>
    <w:rsid w:val="00156245"/>
    <w:rsid w:val="00156BD7"/>
    <w:rsid w:val="00163F69"/>
    <w:rsid w:val="00164F47"/>
    <w:rsid w:val="00176069"/>
    <w:rsid w:val="0018380A"/>
    <w:rsid w:val="00190AA7"/>
    <w:rsid w:val="0019136B"/>
    <w:rsid w:val="00193F2E"/>
    <w:rsid w:val="00194AD1"/>
    <w:rsid w:val="00194FBE"/>
    <w:rsid w:val="001A4E7E"/>
    <w:rsid w:val="001B1786"/>
    <w:rsid w:val="001B1D28"/>
    <w:rsid w:val="001B2B38"/>
    <w:rsid w:val="001B2D57"/>
    <w:rsid w:val="001B37D5"/>
    <w:rsid w:val="001B4ADA"/>
    <w:rsid w:val="001B4FA1"/>
    <w:rsid w:val="001C619E"/>
    <w:rsid w:val="001D1D41"/>
    <w:rsid w:val="001D4C11"/>
    <w:rsid w:val="001E2206"/>
    <w:rsid w:val="001E6EEC"/>
    <w:rsid w:val="001E7C4F"/>
    <w:rsid w:val="001F326B"/>
    <w:rsid w:val="001F3D68"/>
    <w:rsid w:val="001F3FF8"/>
    <w:rsid w:val="001F5BDC"/>
    <w:rsid w:val="00200829"/>
    <w:rsid w:val="0020247F"/>
    <w:rsid w:val="00206EE7"/>
    <w:rsid w:val="002138B2"/>
    <w:rsid w:val="0022714D"/>
    <w:rsid w:val="002360B4"/>
    <w:rsid w:val="002367F4"/>
    <w:rsid w:val="00237E0E"/>
    <w:rsid w:val="00241409"/>
    <w:rsid w:val="002441BF"/>
    <w:rsid w:val="00246E1E"/>
    <w:rsid w:val="00247648"/>
    <w:rsid w:val="002478C4"/>
    <w:rsid w:val="00247C15"/>
    <w:rsid w:val="00251770"/>
    <w:rsid w:val="00260FDB"/>
    <w:rsid w:val="0027033D"/>
    <w:rsid w:val="002736AA"/>
    <w:rsid w:val="0027571F"/>
    <w:rsid w:val="002763C8"/>
    <w:rsid w:val="00280105"/>
    <w:rsid w:val="00280272"/>
    <w:rsid w:val="00284894"/>
    <w:rsid w:val="00293F00"/>
    <w:rsid w:val="00295827"/>
    <w:rsid w:val="002A4F6B"/>
    <w:rsid w:val="002A6C9F"/>
    <w:rsid w:val="002B6704"/>
    <w:rsid w:val="002C097D"/>
    <w:rsid w:val="002D4355"/>
    <w:rsid w:val="002D67E9"/>
    <w:rsid w:val="002E616A"/>
    <w:rsid w:val="002F5879"/>
    <w:rsid w:val="002F5E3F"/>
    <w:rsid w:val="002F6749"/>
    <w:rsid w:val="00302AEC"/>
    <w:rsid w:val="00307F95"/>
    <w:rsid w:val="00330932"/>
    <w:rsid w:val="00334916"/>
    <w:rsid w:val="00334B49"/>
    <w:rsid w:val="003374C5"/>
    <w:rsid w:val="00342D8D"/>
    <w:rsid w:val="00342FF5"/>
    <w:rsid w:val="00344C3D"/>
    <w:rsid w:val="00351361"/>
    <w:rsid w:val="00354BDC"/>
    <w:rsid w:val="0036241A"/>
    <w:rsid w:val="00377B78"/>
    <w:rsid w:val="0038435D"/>
    <w:rsid w:val="00386249"/>
    <w:rsid w:val="0038627D"/>
    <w:rsid w:val="003A013F"/>
    <w:rsid w:val="003A31B9"/>
    <w:rsid w:val="003A371B"/>
    <w:rsid w:val="003A4FF8"/>
    <w:rsid w:val="003A674A"/>
    <w:rsid w:val="003A7FE7"/>
    <w:rsid w:val="003B1186"/>
    <w:rsid w:val="003B1C16"/>
    <w:rsid w:val="003C040D"/>
    <w:rsid w:val="003C086B"/>
    <w:rsid w:val="003C6997"/>
    <w:rsid w:val="003C7ADF"/>
    <w:rsid w:val="003E12F7"/>
    <w:rsid w:val="003E757C"/>
    <w:rsid w:val="003F0F51"/>
    <w:rsid w:val="003F5363"/>
    <w:rsid w:val="004023A8"/>
    <w:rsid w:val="004032E9"/>
    <w:rsid w:val="00406D1D"/>
    <w:rsid w:val="00426267"/>
    <w:rsid w:val="004321AA"/>
    <w:rsid w:val="004328B4"/>
    <w:rsid w:val="00433B1E"/>
    <w:rsid w:val="00437DC4"/>
    <w:rsid w:val="00442EAB"/>
    <w:rsid w:val="0045101F"/>
    <w:rsid w:val="00451541"/>
    <w:rsid w:val="00451DA4"/>
    <w:rsid w:val="00455C9F"/>
    <w:rsid w:val="004570E1"/>
    <w:rsid w:val="004660CD"/>
    <w:rsid w:val="004722B9"/>
    <w:rsid w:val="004729FF"/>
    <w:rsid w:val="00477602"/>
    <w:rsid w:val="00485593"/>
    <w:rsid w:val="0049186A"/>
    <w:rsid w:val="004957C0"/>
    <w:rsid w:val="004A389F"/>
    <w:rsid w:val="004A4917"/>
    <w:rsid w:val="004A6974"/>
    <w:rsid w:val="004A7F92"/>
    <w:rsid w:val="004B2535"/>
    <w:rsid w:val="004B78CE"/>
    <w:rsid w:val="004C2A1B"/>
    <w:rsid w:val="004C4DF2"/>
    <w:rsid w:val="004C77FC"/>
    <w:rsid w:val="0051229E"/>
    <w:rsid w:val="00513B82"/>
    <w:rsid w:val="00514A11"/>
    <w:rsid w:val="00515DA9"/>
    <w:rsid w:val="0051609A"/>
    <w:rsid w:val="00520DCC"/>
    <w:rsid w:val="00521D5C"/>
    <w:rsid w:val="00523161"/>
    <w:rsid w:val="00534C7D"/>
    <w:rsid w:val="00535C18"/>
    <w:rsid w:val="00560326"/>
    <w:rsid w:val="005669EA"/>
    <w:rsid w:val="005714D2"/>
    <w:rsid w:val="00572A19"/>
    <w:rsid w:val="00582DF3"/>
    <w:rsid w:val="00583227"/>
    <w:rsid w:val="00584AB4"/>
    <w:rsid w:val="00586114"/>
    <w:rsid w:val="005B1EA2"/>
    <w:rsid w:val="005B721C"/>
    <w:rsid w:val="005C1D7B"/>
    <w:rsid w:val="005C3D85"/>
    <w:rsid w:val="005C6A0B"/>
    <w:rsid w:val="005D19B9"/>
    <w:rsid w:val="005D7902"/>
    <w:rsid w:val="005E30AD"/>
    <w:rsid w:val="005E536D"/>
    <w:rsid w:val="005F1BE2"/>
    <w:rsid w:val="005F333B"/>
    <w:rsid w:val="005F607A"/>
    <w:rsid w:val="006035B9"/>
    <w:rsid w:val="006052B3"/>
    <w:rsid w:val="00606058"/>
    <w:rsid w:val="0060786F"/>
    <w:rsid w:val="006107A5"/>
    <w:rsid w:val="00612C9C"/>
    <w:rsid w:val="006159F4"/>
    <w:rsid w:val="00623C70"/>
    <w:rsid w:val="00624DFC"/>
    <w:rsid w:val="0062563E"/>
    <w:rsid w:val="00635F08"/>
    <w:rsid w:val="00645084"/>
    <w:rsid w:val="006532FD"/>
    <w:rsid w:val="0066762F"/>
    <w:rsid w:val="006714EE"/>
    <w:rsid w:val="0067156C"/>
    <w:rsid w:val="00673A99"/>
    <w:rsid w:val="0069390E"/>
    <w:rsid w:val="00693F8E"/>
    <w:rsid w:val="0069537B"/>
    <w:rsid w:val="006A1CB5"/>
    <w:rsid w:val="006B025D"/>
    <w:rsid w:val="006C1133"/>
    <w:rsid w:val="006C14DA"/>
    <w:rsid w:val="006C2E2C"/>
    <w:rsid w:val="006C3404"/>
    <w:rsid w:val="006D326A"/>
    <w:rsid w:val="006E0718"/>
    <w:rsid w:val="006E2469"/>
    <w:rsid w:val="006E4540"/>
    <w:rsid w:val="006E6AFA"/>
    <w:rsid w:val="006F08A1"/>
    <w:rsid w:val="00711E64"/>
    <w:rsid w:val="0071662B"/>
    <w:rsid w:val="007219CF"/>
    <w:rsid w:val="00722739"/>
    <w:rsid w:val="00726AA1"/>
    <w:rsid w:val="00732575"/>
    <w:rsid w:val="00733248"/>
    <w:rsid w:val="00741255"/>
    <w:rsid w:val="00743077"/>
    <w:rsid w:val="00752638"/>
    <w:rsid w:val="00762A8B"/>
    <w:rsid w:val="007662F0"/>
    <w:rsid w:val="007668EB"/>
    <w:rsid w:val="00772006"/>
    <w:rsid w:val="00772EAF"/>
    <w:rsid w:val="007755B9"/>
    <w:rsid w:val="00776873"/>
    <w:rsid w:val="007822BB"/>
    <w:rsid w:val="00782CE5"/>
    <w:rsid w:val="0079539C"/>
    <w:rsid w:val="00796041"/>
    <w:rsid w:val="007A1925"/>
    <w:rsid w:val="007A546A"/>
    <w:rsid w:val="007A6612"/>
    <w:rsid w:val="007A7880"/>
    <w:rsid w:val="007A7FF1"/>
    <w:rsid w:val="007B6C2D"/>
    <w:rsid w:val="007B7C75"/>
    <w:rsid w:val="007D10E2"/>
    <w:rsid w:val="007D1D52"/>
    <w:rsid w:val="007E4457"/>
    <w:rsid w:val="007F0C06"/>
    <w:rsid w:val="007F1650"/>
    <w:rsid w:val="00805B88"/>
    <w:rsid w:val="00806449"/>
    <w:rsid w:val="00812585"/>
    <w:rsid w:val="00817E0C"/>
    <w:rsid w:val="00820CC0"/>
    <w:rsid w:val="00824BF6"/>
    <w:rsid w:val="00826F13"/>
    <w:rsid w:val="008303E3"/>
    <w:rsid w:val="00834FFF"/>
    <w:rsid w:val="00836924"/>
    <w:rsid w:val="00836A2B"/>
    <w:rsid w:val="00837704"/>
    <w:rsid w:val="008378D9"/>
    <w:rsid w:val="00837C5E"/>
    <w:rsid w:val="0084568D"/>
    <w:rsid w:val="008473AB"/>
    <w:rsid w:val="008544DF"/>
    <w:rsid w:val="00855B50"/>
    <w:rsid w:val="00855F0D"/>
    <w:rsid w:val="008655D9"/>
    <w:rsid w:val="00873A33"/>
    <w:rsid w:val="00873D59"/>
    <w:rsid w:val="00875C43"/>
    <w:rsid w:val="0087754E"/>
    <w:rsid w:val="008810F8"/>
    <w:rsid w:val="0088308C"/>
    <w:rsid w:val="00884E73"/>
    <w:rsid w:val="008850B6"/>
    <w:rsid w:val="00890EC2"/>
    <w:rsid w:val="008A0898"/>
    <w:rsid w:val="008A09F8"/>
    <w:rsid w:val="008A6B3C"/>
    <w:rsid w:val="008A6E2A"/>
    <w:rsid w:val="008B1E86"/>
    <w:rsid w:val="008B4F6E"/>
    <w:rsid w:val="008B7333"/>
    <w:rsid w:val="008C271B"/>
    <w:rsid w:val="008C3C01"/>
    <w:rsid w:val="008D0CBF"/>
    <w:rsid w:val="008D78FC"/>
    <w:rsid w:val="008E0B20"/>
    <w:rsid w:val="008E1D94"/>
    <w:rsid w:val="008E24FD"/>
    <w:rsid w:val="008E2954"/>
    <w:rsid w:val="008E2B8A"/>
    <w:rsid w:val="008E3A4C"/>
    <w:rsid w:val="008E674E"/>
    <w:rsid w:val="008F212B"/>
    <w:rsid w:val="008F31CD"/>
    <w:rsid w:val="008F348F"/>
    <w:rsid w:val="008F48F3"/>
    <w:rsid w:val="008F62B4"/>
    <w:rsid w:val="00900959"/>
    <w:rsid w:val="00911204"/>
    <w:rsid w:val="00915538"/>
    <w:rsid w:val="00921880"/>
    <w:rsid w:val="00923C56"/>
    <w:rsid w:val="00926622"/>
    <w:rsid w:val="009355F9"/>
    <w:rsid w:val="0093584C"/>
    <w:rsid w:val="00936783"/>
    <w:rsid w:val="00941F65"/>
    <w:rsid w:val="009631D8"/>
    <w:rsid w:val="0098437C"/>
    <w:rsid w:val="00984BA4"/>
    <w:rsid w:val="00985F97"/>
    <w:rsid w:val="00992214"/>
    <w:rsid w:val="00995225"/>
    <w:rsid w:val="009A69F2"/>
    <w:rsid w:val="009B5C8D"/>
    <w:rsid w:val="009C23DF"/>
    <w:rsid w:val="009C481F"/>
    <w:rsid w:val="009C4F13"/>
    <w:rsid w:val="009C6B81"/>
    <w:rsid w:val="009D1148"/>
    <w:rsid w:val="009D1896"/>
    <w:rsid w:val="009D1C87"/>
    <w:rsid w:val="009D2DC3"/>
    <w:rsid w:val="009D4B04"/>
    <w:rsid w:val="009D6FB8"/>
    <w:rsid w:val="009E4EA2"/>
    <w:rsid w:val="009F2E71"/>
    <w:rsid w:val="009F7B04"/>
    <w:rsid w:val="00A12282"/>
    <w:rsid w:val="00A22DD8"/>
    <w:rsid w:val="00A248E0"/>
    <w:rsid w:val="00A26AB6"/>
    <w:rsid w:val="00A53786"/>
    <w:rsid w:val="00A56245"/>
    <w:rsid w:val="00A60FD9"/>
    <w:rsid w:val="00A771E4"/>
    <w:rsid w:val="00A81868"/>
    <w:rsid w:val="00A8332F"/>
    <w:rsid w:val="00A8341A"/>
    <w:rsid w:val="00A838D1"/>
    <w:rsid w:val="00A84936"/>
    <w:rsid w:val="00A8533A"/>
    <w:rsid w:val="00A855A0"/>
    <w:rsid w:val="00A867CD"/>
    <w:rsid w:val="00A90DA0"/>
    <w:rsid w:val="00A9328A"/>
    <w:rsid w:val="00A97BDE"/>
    <w:rsid w:val="00AB7ED1"/>
    <w:rsid w:val="00AC4789"/>
    <w:rsid w:val="00AD0A45"/>
    <w:rsid w:val="00AD0D42"/>
    <w:rsid w:val="00AD1ED5"/>
    <w:rsid w:val="00AF1389"/>
    <w:rsid w:val="00AF2604"/>
    <w:rsid w:val="00AF4D88"/>
    <w:rsid w:val="00B0076A"/>
    <w:rsid w:val="00B069BD"/>
    <w:rsid w:val="00B14B33"/>
    <w:rsid w:val="00B23BF0"/>
    <w:rsid w:val="00B2656A"/>
    <w:rsid w:val="00B2776A"/>
    <w:rsid w:val="00B32125"/>
    <w:rsid w:val="00B34F9C"/>
    <w:rsid w:val="00B365EB"/>
    <w:rsid w:val="00B516AA"/>
    <w:rsid w:val="00B52B78"/>
    <w:rsid w:val="00B53F0A"/>
    <w:rsid w:val="00B55DA4"/>
    <w:rsid w:val="00B57CF8"/>
    <w:rsid w:val="00B65B50"/>
    <w:rsid w:val="00B664B9"/>
    <w:rsid w:val="00B75BEB"/>
    <w:rsid w:val="00B77571"/>
    <w:rsid w:val="00B844DD"/>
    <w:rsid w:val="00B84DE7"/>
    <w:rsid w:val="00B85C76"/>
    <w:rsid w:val="00B86701"/>
    <w:rsid w:val="00B90438"/>
    <w:rsid w:val="00BA3DC4"/>
    <w:rsid w:val="00BA52C6"/>
    <w:rsid w:val="00BA62EA"/>
    <w:rsid w:val="00BB4D3C"/>
    <w:rsid w:val="00BC6B81"/>
    <w:rsid w:val="00BD078F"/>
    <w:rsid w:val="00BD0DD8"/>
    <w:rsid w:val="00BE621D"/>
    <w:rsid w:val="00BF6A6A"/>
    <w:rsid w:val="00BF7299"/>
    <w:rsid w:val="00C124BE"/>
    <w:rsid w:val="00C24DF5"/>
    <w:rsid w:val="00C24EC8"/>
    <w:rsid w:val="00C2506E"/>
    <w:rsid w:val="00C2581D"/>
    <w:rsid w:val="00C311E3"/>
    <w:rsid w:val="00C3155C"/>
    <w:rsid w:val="00C316B3"/>
    <w:rsid w:val="00C35B8F"/>
    <w:rsid w:val="00C40B90"/>
    <w:rsid w:val="00C41601"/>
    <w:rsid w:val="00C42257"/>
    <w:rsid w:val="00C44581"/>
    <w:rsid w:val="00C47750"/>
    <w:rsid w:val="00C478A4"/>
    <w:rsid w:val="00C602F1"/>
    <w:rsid w:val="00C67F3E"/>
    <w:rsid w:val="00C749D3"/>
    <w:rsid w:val="00C74F39"/>
    <w:rsid w:val="00C8497C"/>
    <w:rsid w:val="00C86C01"/>
    <w:rsid w:val="00C911E3"/>
    <w:rsid w:val="00C94E1E"/>
    <w:rsid w:val="00C9758A"/>
    <w:rsid w:val="00C97BE8"/>
    <w:rsid w:val="00CA5ACD"/>
    <w:rsid w:val="00CB2304"/>
    <w:rsid w:val="00CB6ACA"/>
    <w:rsid w:val="00CC00B1"/>
    <w:rsid w:val="00CC5867"/>
    <w:rsid w:val="00CF0F78"/>
    <w:rsid w:val="00CF22DB"/>
    <w:rsid w:val="00CF404C"/>
    <w:rsid w:val="00CF49FE"/>
    <w:rsid w:val="00CF588A"/>
    <w:rsid w:val="00CF76C8"/>
    <w:rsid w:val="00D01AE6"/>
    <w:rsid w:val="00D266F5"/>
    <w:rsid w:val="00D30DD5"/>
    <w:rsid w:val="00D36F1D"/>
    <w:rsid w:val="00D4184F"/>
    <w:rsid w:val="00D4323F"/>
    <w:rsid w:val="00D47A3C"/>
    <w:rsid w:val="00D515E5"/>
    <w:rsid w:val="00D51BE1"/>
    <w:rsid w:val="00D54E74"/>
    <w:rsid w:val="00D5706B"/>
    <w:rsid w:val="00D60614"/>
    <w:rsid w:val="00D62871"/>
    <w:rsid w:val="00D730EA"/>
    <w:rsid w:val="00D74D2D"/>
    <w:rsid w:val="00D9183D"/>
    <w:rsid w:val="00D92345"/>
    <w:rsid w:val="00D96CF3"/>
    <w:rsid w:val="00D9777B"/>
    <w:rsid w:val="00DA225B"/>
    <w:rsid w:val="00DA708A"/>
    <w:rsid w:val="00DB34F7"/>
    <w:rsid w:val="00DB3A94"/>
    <w:rsid w:val="00DB464F"/>
    <w:rsid w:val="00DC17B9"/>
    <w:rsid w:val="00DC46A8"/>
    <w:rsid w:val="00DC7DD8"/>
    <w:rsid w:val="00DE033E"/>
    <w:rsid w:val="00DE098F"/>
    <w:rsid w:val="00DE0B18"/>
    <w:rsid w:val="00DE3971"/>
    <w:rsid w:val="00DE74C0"/>
    <w:rsid w:val="00DF7B0B"/>
    <w:rsid w:val="00E03753"/>
    <w:rsid w:val="00E20F92"/>
    <w:rsid w:val="00E23636"/>
    <w:rsid w:val="00E35B4D"/>
    <w:rsid w:val="00E41047"/>
    <w:rsid w:val="00E420DB"/>
    <w:rsid w:val="00E446A2"/>
    <w:rsid w:val="00E45E60"/>
    <w:rsid w:val="00E51734"/>
    <w:rsid w:val="00E575CE"/>
    <w:rsid w:val="00E6215B"/>
    <w:rsid w:val="00E73653"/>
    <w:rsid w:val="00E82347"/>
    <w:rsid w:val="00E83181"/>
    <w:rsid w:val="00E84FA8"/>
    <w:rsid w:val="00E85CF2"/>
    <w:rsid w:val="00E92A92"/>
    <w:rsid w:val="00E92E9C"/>
    <w:rsid w:val="00E94AC1"/>
    <w:rsid w:val="00EA3A59"/>
    <w:rsid w:val="00EA74D8"/>
    <w:rsid w:val="00EB3741"/>
    <w:rsid w:val="00EB5262"/>
    <w:rsid w:val="00EB6ED8"/>
    <w:rsid w:val="00EC566A"/>
    <w:rsid w:val="00ED3496"/>
    <w:rsid w:val="00ED413F"/>
    <w:rsid w:val="00EE6475"/>
    <w:rsid w:val="00EE69F2"/>
    <w:rsid w:val="00EE7164"/>
    <w:rsid w:val="00EF427B"/>
    <w:rsid w:val="00EF5C01"/>
    <w:rsid w:val="00F024EF"/>
    <w:rsid w:val="00F055B2"/>
    <w:rsid w:val="00F07439"/>
    <w:rsid w:val="00F07B42"/>
    <w:rsid w:val="00F15EC6"/>
    <w:rsid w:val="00F1634A"/>
    <w:rsid w:val="00F21730"/>
    <w:rsid w:val="00F21AF0"/>
    <w:rsid w:val="00F23EFD"/>
    <w:rsid w:val="00F25BCC"/>
    <w:rsid w:val="00F30345"/>
    <w:rsid w:val="00F41806"/>
    <w:rsid w:val="00F42D86"/>
    <w:rsid w:val="00F53FA8"/>
    <w:rsid w:val="00F54B98"/>
    <w:rsid w:val="00F559D9"/>
    <w:rsid w:val="00F61FAE"/>
    <w:rsid w:val="00F7520B"/>
    <w:rsid w:val="00F87E88"/>
    <w:rsid w:val="00F9369A"/>
    <w:rsid w:val="00F94FAA"/>
    <w:rsid w:val="00FB2A4D"/>
    <w:rsid w:val="00FB4B61"/>
    <w:rsid w:val="00FB5AB4"/>
    <w:rsid w:val="00FC6409"/>
    <w:rsid w:val="00FD3C78"/>
    <w:rsid w:val="00FD59C5"/>
    <w:rsid w:val="00FE1A05"/>
    <w:rsid w:val="00FE28BF"/>
    <w:rsid w:val="00FE7A38"/>
    <w:rsid w:val="00FF0822"/>
    <w:rsid w:val="00FF63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74A49F0F"/>
  <w14:defaultImageDpi w14:val="330"/>
  <w15:chartTrackingRefBased/>
  <w15:docId w15:val="{88DE08D3-AB31-4523-B699-1FB8BE8B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DC4"/>
    <w:pPr>
      <w:spacing w:before="120" w:after="120"/>
      <w:jc w:val="both"/>
    </w:pPr>
    <w:rPr>
      <w:rFonts w:ascii="Myriad Pro" w:hAnsi="Myriad Pro"/>
      <w:sz w:val="24"/>
      <w:szCs w:val="24"/>
      <w:lang w:val="es-ES_tradnl" w:eastAsia="es-ES_tradnl"/>
    </w:rPr>
  </w:style>
  <w:style w:type="paragraph" w:styleId="Ttulo1">
    <w:name w:val="heading 1"/>
    <w:basedOn w:val="Normal"/>
    <w:next w:val="Normal"/>
    <w:link w:val="Ttulo1Car"/>
    <w:uiPriority w:val="9"/>
    <w:qFormat/>
    <w:rsid w:val="00247C15"/>
    <w:pPr>
      <w:keepNext/>
      <w:pageBreakBefore/>
      <w:spacing w:before="240" w:after="240"/>
      <w:outlineLvl w:val="0"/>
    </w:pPr>
    <w:rPr>
      <w:rFonts w:eastAsia="Times New Roman"/>
      <w:b/>
      <w:bCs/>
      <w:color w:val="538135"/>
      <w:kern w:val="32"/>
      <w:sz w:val="32"/>
      <w:szCs w:val="32"/>
    </w:rPr>
  </w:style>
  <w:style w:type="paragraph" w:styleId="Ttulo2">
    <w:name w:val="heading 2"/>
    <w:basedOn w:val="Normal"/>
    <w:next w:val="Normal"/>
    <w:link w:val="Ttulo2Car"/>
    <w:uiPriority w:val="9"/>
    <w:unhideWhenUsed/>
    <w:qFormat/>
    <w:rsid w:val="002763C8"/>
    <w:pPr>
      <w:keepNext/>
      <w:spacing w:before="240" w:after="60"/>
      <w:outlineLvl w:val="1"/>
    </w:pPr>
    <w:rPr>
      <w:rFonts w:eastAsia="Times New Roman"/>
      <w:b/>
      <w:bCs/>
      <w:i/>
      <w:iCs/>
      <w:color w:val="6FAB47"/>
      <w:sz w:val="28"/>
      <w:szCs w:val="28"/>
    </w:rPr>
  </w:style>
  <w:style w:type="paragraph" w:styleId="Ttulo3">
    <w:name w:val="heading 3"/>
    <w:basedOn w:val="Normal"/>
    <w:next w:val="Normal"/>
    <w:link w:val="Ttulo3Car"/>
    <w:uiPriority w:val="9"/>
    <w:unhideWhenUsed/>
    <w:qFormat/>
    <w:rsid w:val="00D9777B"/>
    <w:pPr>
      <w:keepNext/>
      <w:spacing w:before="240" w:after="60"/>
      <w:outlineLvl w:val="2"/>
    </w:pPr>
    <w:rPr>
      <w:rFonts w:eastAsia="Times New Roman"/>
      <w:b/>
      <w:bCs/>
      <w:color w:val="A8D08D"/>
      <w:szCs w:val="26"/>
    </w:rPr>
  </w:style>
  <w:style w:type="paragraph" w:styleId="Ttulo4">
    <w:name w:val="heading 4"/>
    <w:basedOn w:val="Normal"/>
    <w:next w:val="Normal"/>
    <w:link w:val="Ttulo4Car"/>
    <w:uiPriority w:val="9"/>
    <w:unhideWhenUsed/>
    <w:qFormat/>
    <w:rsid w:val="00B86701"/>
    <w:pPr>
      <w:keepNext/>
      <w:keepLines/>
      <w:spacing w:before="40"/>
      <w:outlineLvl w:val="3"/>
    </w:pPr>
    <w:rPr>
      <w:rFonts w:asciiTheme="majorHAnsi" w:eastAsiaTheme="majorEastAsia" w:hAnsiTheme="majorHAnsi" w:cstheme="majorBidi"/>
      <w:i/>
      <w:iCs/>
      <w:color w:val="538135" w:themeColor="accent6" w:themeShade="BF"/>
    </w:rPr>
  </w:style>
  <w:style w:type="paragraph" w:styleId="Ttulo5">
    <w:name w:val="heading 5"/>
    <w:basedOn w:val="Normal"/>
    <w:next w:val="Normal"/>
    <w:link w:val="Ttulo5Car"/>
    <w:uiPriority w:val="9"/>
    <w:unhideWhenUsed/>
    <w:qFormat/>
    <w:rsid w:val="00DC17B9"/>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E23636"/>
    <w:rPr>
      <w:rFonts w:ascii="Lucida Grande" w:hAnsi="Lucida Grande" w:cs="Lucida Grande"/>
      <w:sz w:val="18"/>
      <w:szCs w:val="18"/>
    </w:rPr>
  </w:style>
  <w:style w:type="character" w:customStyle="1" w:styleId="TextodegloboCar">
    <w:name w:val="Texto de globo Car"/>
    <w:link w:val="Textodeglobo"/>
    <w:uiPriority w:val="99"/>
    <w:semiHidden/>
    <w:rsid w:val="00E23636"/>
    <w:rPr>
      <w:rFonts w:ascii="Lucida Grande" w:hAnsi="Lucida Grande" w:cs="Lucida Grande"/>
      <w:sz w:val="18"/>
      <w:szCs w:val="18"/>
      <w:lang w:eastAsia="es-ES_tradnl"/>
    </w:rPr>
  </w:style>
  <w:style w:type="paragraph" w:styleId="Encabezado">
    <w:name w:val="header"/>
    <w:basedOn w:val="Normal"/>
    <w:link w:val="EncabezadoCar"/>
    <w:uiPriority w:val="99"/>
    <w:unhideWhenUsed/>
    <w:rsid w:val="00E23636"/>
    <w:pPr>
      <w:tabs>
        <w:tab w:val="center" w:pos="4252"/>
        <w:tab w:val="right" w:pos="8504"/>
      </w:tabs>
    </w:pPr>
  </w:style>
  <w:style w:type="character" w:customStyle="1" w:styleId="EncabezadoCar">
    <w:name w:val="Encabezado Car"/>
    <w:link w:val="Encabezado"/>
    <w:uiPriority w:val="99"/>
    <w:rsid w:val="00E23636"/>
    <w:rPr>
      <w:sz w:val="24"/>
      <w:szCs w:val="24"/>
      <w:lang w:eastAsia="es-ES_tradnl"/>
    </w:rPr>
  </w:style>
  <w:style w:type="paragraph" w:styleId="Piedepgina">
    <w:name w:val="footer"/>
    <w:basedOn w:val="Normal"/>
    <w:link w:val="PiedepginaCar"/>
    <w:uiPriority w:val="99"/>
    <w:unhideWhenUsed/>
    <w:rsid w:val="00E23636"/>
    <w:pPr>
      <w:tabs>
        <w:tab w:val="center" w:pos="4252"/>
        <w:tab w:val="right" w:pos="8504"/>
      </w:tabs>
    </w:pPr>
  </w:style>
  <w:style w:type="character" w:customStyle="1" w:styleId="PiedepginaCar">
    <w:name w:val="Pie de página Car"/>
    <w:link w:val="Piedepgina"/>
    <w:uiPriority w:val="99"/>
    <w:rsid w:val="00E23636"/>
    <w:rPr>
      <w:sz w:val="24"/>
      <w:szCs w:val="24"/>
      <w:lang w:eastAsia="es-ES_tradnl"/>
    </w:rPr>
  </w:style>
  <w:style w:type="table" w:customStyle="1" w:styleId="Citadestacada1">
    <w:name w:val="Cita destacada1"/>
    <w:basedOn w:val="Tablanormal"/>
    <w:uiPriority w:val="60"/>
    <w:qFormat/>
    <w:rsid w:val="00E23636"/>
    <w:rPr>
      <w:rFonts w:ascii="Cambria" w:hAnsi="Cambria"/>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ipervnculo">
    <w:name w:val="Hyperlink"/>
    <w:uiPriority w:val="99"/>
    <w:unhideWhenUsed/>
    <w:rsid w:val="004B78CE"/>
    <w:rPr>
      <w:color w:val="0000FF"/>
      <w:u w:val="single"/>
    </w:rPr>
  </w:style>
  <w:style w:type="character" w:styleId="Hipervnculovisitado">
    <w:name w:val="FollowedHyperlink"/>
    <w:uiPriority w:val="99"/>
    <w:semiHidden/>
    <w:unhideWhenUsed/>
    <w:rsid w:val="004B78CE"/>
    <w:rPr>
      <w:color w:val="800080"/>
      <w:u w:val="single"/>
    </w:rPr>
  </w:style>
  <w:style w:type="character" w:customStyle="1" w:styleId="Ttulo1Car">
    <w:name w:val="Título 1 Car"/>
    <w:link w:val="Ttulo1"/>
    <w:uiPriority w:val="9"/>
    <w:rsid w:val="00A855A0"/>
    <w:rPr>
      <w:rFonts w:ascii="Myriad Pro" w:eastAsia="Times New Roman" w:hAnsi="Myriad Pro"/>
      <w:b/>
      <w:bCs/>
      <w:color w:val="538135"/>
      <w:kern w:val="32"/>
      <w:sz w:val="32"/>
      <w:szCs w:val="32"/>
      <w:lang w:val="es-ES_tradnl" w:eastAsia="es-ES_tradnl"/>
    </w:rPr>
  </w:style>
  <w:style w:type="paragraph" w:styleId="TtuloTDC">
    <w:name w:val="TOC Heading"/>
    <w:basedOn w:val="Ttulo1"/>
    <w:next w:val="Normal"/>
    <w:uiPriority w:val="39"/>
    <w:unhideWhenUsed/>
    <w:qFormat/>
    <w:rsid w:val="00247C15"/>
    <w:pPr>
      <w:keepLines/>
      <w:spacing w:before="480" w:line="259" w:lineRule="auto"/>
      <w:outlineLvl w:val="9"/>
    </w:pPr>
    <w:rPr>
      <w:b w:val="0"/>
      <w:bCs w:val="0"/>
      <w:kern w:val="0"/>
      <w:lang w:val="es-ES" w:eastAsia="es-ES"/>
    </w:rPr>
  </w:style>
  <w:style w:type="character" w:customStyle="1" w:styleId="Ttulo2Car">
    <w:name w:val="Título 2 Car"/>
    <w:link w:val="Ttulo2"/>
    <w:uiPriority w:val="9"/>
    <w:rsid w:val="002763C8"/>
    <w:rPr>
      <w:rFonts w:ascii="Myriad Pro" w:eastAsia="Times New Roman" w:hAnsi="Myriad Pro"/>
      <w:b/>
      <w:bCs/>
      <w:i/>
      <w:iCs/>
      <w:color w:val="6FAB47"/>
      <w:sz w:val="28"/>
      <w:szCs w:val="28"/>
      <w:lang w:val="es-ES_tradnl" w:eastAsia="es-ES_tradnl"/>
    </w:rPr>
  </w:style>
  <w:style w:type="paragraph" w:styleId="Ttulo">
    <w:name w:val="Title"/>
    <w:basedOn w:val="Normal"/>
    <w:next w:val="Normal"/>
    <w:link w:val="TtuloCar"/>
    <w:uiPriority w:val="10"/>
    <w:qFormat/>
    <w:rsid w:val="001E7C4F"/>
    <w:pPr>
      <w:spacing w:before="240" w:after="60"/>
      <w:jc w:val="center"/>
      <w:outlineLvl w:val="0"/>
    </w:pPr>
    <w:rPr>
      <w:rFonts w:eastAsia="Times New Roman"/>
      <w:b/>
      <w:bCs/>
      <w:color w:val="A8D08D"/>
      <w:kern w:val="28"/>
      <w:sz w:val="32"/>
      <w:szCs w:val="32"/>
    </w:rPr>
  </w:style>
  <w:style w:type="character" w:customStyle="1" w:styleId="TtuloCar">
    <w:name w:val="Título Car"/>
    <w:link w:val="Ttulo"/>
    <w:uiPriority w:val="10"/>
    <w:rsid w:val="001E7C4F"/>
    <w:rPr>
      <w:rFonts w:ascii="Myriad Pro" w:eastAsia="Times New Roman" w:hAnsi="Myriad Pro" w:cs="Times New Roman"/>
      <w:b/>
      <w:bCs/>
      <w:color w:val="A8D08D"/>
      <w:kern w:val="28"/>
      <w:sz w:val="32"/>
      <w:szCs w:val="32"/>
      <w:lang w:val="es-ES_tradnl" w:eastAsia="es-ES_tradnl"/>
    </w:rPr>
  </w:style>
  <w:style w:type="paragraph" w:styleId="Subttulo">
    <w:name w:val="Subtitle"/>
    <w:basedOn w:val="Normal"/>
    <w:next w:val="Normal"/>
    <w:link w:val="SubttuloCar"/>
    <w:uiPriority w:val="11"/>
    <w:qFormat/>
    <w:rsid w:val="001E7C4F"/>
    <w:pPr>
      <w:spacing w:after="60"/>
      <w:jc w:val="center"/>
      <w:outlineLvl w:val="1"/>
    </w:pPr>
    <w:rPr>
      <w:rFonts w:eastAsia="Times New Roman"/>
    </w:rPr>
  </w:style>
  <w:style w:type="character" w:customStyle="1" w:styleId="SubttuloCar">
    <w:name w:val="Subtítulo Car"/>
    <w:link w:val="Subttulo"/>
    <w:uiPriority w:val="11"/>
    <w:rsid w:val="001E7C4F"/>
    <w:rPr>
      <w:rFonts w:ascii="Myriad Pro" w:eastAsia="Times New Roman" w:hAnsi="Myriad Pro" w:cs="Times New Roman"/>
      <w:sz w:val="24"/>
      <w:szCs w:val="24"/>
      <w:lang w:val="es-ES_tradnl" w:eastAsia="es-ES_tradnl"/>
    </w:rPr>
  </w:style>
  <w:style w:type="paragraph" w:styleId="TDC1">
    <w:name w:val="toc 1"/>
    <w:basedOn w:val="Normal"/>
    <w:next w:val="Normal"/>
    <w:autoRedefine/>
    <w:uiPriority w:val="39"/>
    <w:unhideWhenUsed/>
    <w:rsid w:val="00247C15"/>
    <w:pPr>
      <w:spacing w:before="0" w:after="0"/>
    </w:pPr>
  </w:style>
  <w:style w:type="paragraph" w:styleId="TDC2">
    <w:name w:val="toc 2"/>
    <w:basedOn w:val="Normal"/>
    <w:next w:val="Normal"/>
    <w:autoRedefine/>
    <w:uiPriority w:val="39"/>
    <w:unhideWhenUsed/>
    <w:rsid w:val="00247C15"/>
    <w:pPr>
      <w:spacing w:before="0" w:after="0"/>
      <w:ind w:left="280"/>
    </w:pPr>
  </w:style>
  <w:style w:type="character" w:customStyle="1" w:styleId="Ttulo3Car">
    <w:name w:val="Título 3 Car"/>
    <w:link w:val="Ttulo3"/>
    <w:uiPriority w:val="9"/>
    <w:rsid w:val="00D9777B"/>
    <w:rPr>
      <w:rFonts w:ascii="Myriad Pro" w:eastAsia="Times New Roman" w:hAnsi="Myriad Pro"/>
      <w:b/>
      <w:bCs/>
      <w:color w:val="A8D08D"/>
      <w:sz w:val="24"/>
      <w:szCs w:val="26"/>
      <w:lang w:val="es-ES_tradnl" w:eastAsia="es-ES_tradnl"/>
    </w:rPr>
  </w:style>
  <w:style w:type="paragraph" w:styleId="TDC3">
    <w:name w:val="toc 3"/>
    <w:basedOn w:val="Normal"/>
    <w:next w:val="Normal"/>
    <w:autoRedefine/>
    <w:uiPriority w:val="39"/>
    <w:unhideWhenUsed/>
    <w:rsid w:val="00247C15"/>
    <w:pPr>
      <w:spacing w:before="0" w:after="0"/>
      <w:ind w:left="560"/>
    </w:pPr>
  </w:style>
  <w:style w:type="paragraph" w:styleId="NormalWeb">
    <w:name w:val="Normal (Web)"/>
    <w:basedOn w:val="Normal"/>
    <w:uiPriority w:val="99"/>
    <w:semiHidden/>
    <w:unhideWhenUsed/>
    <w:rsid w:val="003A674A"/>
    <w:pPr>
      <w:spacing w:before="100" w:beforeAutospacing="1" w:after="100" w:afterAutospacing="1"/>
      <w:jc w:val="left"/>
    </w:pPr>
    <w:rPr>
      <w:rFonts w:ascii="Times New Roman" w:eastAsia="Times New Roman" w:hAnsi="Times New Roman"/>
      <w:lang w:val="es-ES" w:eastAsia="es-ES"/>
    </w:rPr>
  </w:style>
  <w:style w:type="paragraph" w:styleId="TDC5">
    <w:name w:val="toc 5"/>
    <w:basedOn w:val="Normal"/>
    <w:next w:val="Normal"/>
    <w:autoRedefine/>
    <w:uiPriority w:val="39"/>
    <w:semiHidden/>
    <w:unhideWhenUsed/>
    <w:rsid w:val="00B23BF0"/>
    <w:pPr>
      <w:ind w:left="1120"/>
    </w:pPr>
  </w:style>
  <w:style w:type="paragraph" w:styleId="Descripcin">
    <w:name w:val="caption"/>
    <w:basedOn w:val="Normal"/>
    <w:next w:val="Normal"/>
    <w:uiPriority w:val="35"/>
    <w:unhideWhenUsed/>
    <w:qFormat/>
    <w:rsid w:val="00C602F1"/>
    <w:pPr>
      <w:spacing w:before="0" w:after="0"/>
    </w:pPr>
    <w:rPr>
      <w:b/>
      <w:bCs/>
      <w:sz w:val="20"/>
      <w:szCs w:val="20"/>
    </w:rPr>
  </w:style>
  <w:style w:type="paragraph" w:styleId="Tabladeilustraciones">
    <w:name w:val="table of figures"/>
    <w:basedOn w:val="Normal"/>
    <w:next w:val="Normal"/>
    <w:uiPriority w:val="99"/>
    <w:unhideWhenUsed/>
    <w:rsid w:val="009F2E71"/>
  </w:style>
  <w:style w:type="paragraph" w:styleId="HTMLconformatoprevio">
    <w:name w:val="HTML Preformatted"/>
    <w:basedOn w:val="Normal"/>
    <w:link w:val="HTMLconformatoprevioCar"/>
    <w:uiPriority w:val="99"/>
    <w:semiHidden/>
    <w:unhideWhenUsed/>
    <w:rsid w:val="00C74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ES" w:eastAsia="es-ES"/>
    </w:rPr>
  </w:style>
  <w:style w:type="character" w:customStyle="1" w:styleId="HTMLconformatoprevioCar">
    <w:name w:val="HTML con formato previo Car"/>
    <w:link w:val="HTMLconformatoprevio"/>
    <w:uiPriority w:val="99"/>
    <w:semiHidden/>
    <w:rsid w:val="00C74F39"/>
    <w:rPr>
      <w:rFonts w:ascii="Courier New" w:eastAsia="Times New Roman" w:hAnsi="Courier New" w:cs="Courier New"/>
    </w:rPr>
  </w:style>
  <w:style w:type="paragraph" w:styleId="Prrafodelista">
    <w:name w:val="List Paragraph"/>
    <w:basedOn w:val="Normal"/>
    <w:uiPriority w:val="72"/>
    <w:qFormat/>
    <w:rsid w:val="00080324"/>
    <w:pPr>
      <w:ind w:left="720"/>
      <w:contextualSpacing/>
    </w:pPr>
  </w:style>
  <w:style w:type="paragraph" w:styleId="Textonotapie">
    <w:name w:val="footnote text"/>
    <w:basedOn w:val="Normal"/>
    <w:link w:val="TextonotapieCar"/>
    <w:uiPriority w:val="99"/>
    <w:semiHidden/>
    <w:unhideWhenUsed/>
    <w:rsid w:val="00000DC7"/>
    <w:rPr>
      <w:sz w:val="20"/>
      <w:szCs w:val="20"/>
    </w:rPr>
  </w:style>
  <w:style w:type="character" w:customStyle="1" w:styleId="TextonotapieCar">
    <w:name w:val="Texto nota pie Car"/>
    <w:basedOn w:val="Fuentedeprrafopredeter"/>
    <w:link w:val="Textonotapie"/>
    <w:uiPriority w:val="99"/>
    <w:semiHidden/>
    <w:rsid w:val="00000DC7"/>
    <w:rPr>
      <w:rFonts w:ascii="Myriad Pro" w:hAnsi="Myriad Pro"/>
      <w:lang w:val="es-ES_tradnl" w:eastAsia="es-ES_tradnl"/>
    </w:rPr>
  </w:style>
  <w:style w:type="character" w:styleId="Refdenotaalpie">
    <w:name w:val="footnote reference"/>
    <w:basedOn w:val="Fuentedeprrafopredeter"/>
    <w:uiPriority w:val="99"/>
    <w:semiHidden/>
    <w:unhideWhenUsed/>
    <w:rsid w:val="00000DC7"/>
    <w:rPr>
      <w:vertAlign w:val="superscript"/>
    </w:rPr>
  </w:style>
  <w:style w:type="character" w:styleId="nfasis">
    <w:name w:val="Emphasis"/>
    <w:basedOn w:val="Fuentedeprrafopredeter"/>
    <w:uiPriority w:val="20"/>
    <w:qFormat/>
    <w:rsid w:val="00B664B9"/>
    <w:rPr>
      <w:i/>
      <w:iCs/>
    </w:rPr>
  </w:style>
  <w:style w:type="character" w:customStyle="1" w:styleId="Ttulo4Car">
    <w:name w:val="Título 4 Car"/>
    <w:basedOn w:val="Fuentedeprrafopredeter"/>
    <w:link w:val="Ttulo4"/>
    <w:uiPriority w:val="9"/>
    <w:rsid w:val="00B86701"/>
    <w:rPr>
      <w:rFonts w:asciiTheme="majorHAnsi" w:eastAsiaTheme="majorEastAsia" w:hAnsiTheme="majorHAnsi" w:cstheme="majorBidi"/>
      <w:i/>
      <w:iCs/>
      <w:color w:val="538135" w:themeColor="accent6" w:themeShade="BF"/>
      <w:sz w:val="26"/>
      <w:szCs w:val="24"/>
      <w:lang w:val="es-ES_tradnl" w:eastAsia="es-ES_tradnl"/>
    </w:rPr>
  </w:style>
  <w:style w:type="paragraph" w:styleId="Lista">
    <w:name w:val="List"/>
    <w:basedOn w:val="Normal"/>
    <w:uiPriority w:val="99"/>
    <w:unhideWhenUsed/>
    <w:rsid w:val="002736AA"/>
    <w:pPr>
      <w:ind w:left="283" w:hanging="283"/>
      <w:contextualSpacing/>
    </w:pPr>
  </w:style>
  <w:style w:type="paragraph" w:styleId="Saludo">
    <w:name w:val="Salutation"/>
    <w:basedOn w:val="Normal"/>
    <w:next w:val="Normal"/>
    <w:link w:val="SaludoCar"/>
    <w:uiPriority w:val="99"/>
    <w:unhideWhenUsed/>
    <w:rsid w:val="002736AA"/>
  </w:style>
  <w:style w:type="character" w:customStyle="1" w:styleId="SaludoCar">
    <w:name w:val="Saludo Car"/>
    <w:basedOn w:val="Fuentedeprrafopredeter"/>
    <w:link w:val="Saludo"/>
    <w:uiPriority w:val="99"/>
    <w:rsid w:val="002736AA"/>
    <w:rPr>
      <w:rFonts w:ascii="Myriad Pro" w:hAnsi="Myriad Pro"/>
      <w:sz w:val="26"/>
      <w:szCs w:val="24"/>
      <w:lang w:val="es-ES_tradnl" w:eastAsia="es-ES_tradnl"/>
    </w:rPr>
  </w:style>
  <w:style w:type="paragraph" w:styleId="Listaconvietas2">
    <w:name w:val="List Bullet 2"/>
    <w:basedOn w:val="Normal"/>
    <w:uiPriority w:val="99"/>
    <w:unhideWhenUsed/>
    <w:rsid w:val="002736AA"/>
    <w:pPr>
      <w:numPr>
        <w:numId w:val="18"/>
      </w:numPr>
      <w:contextualSpacing/>
    </w:pPr>
  </w:style>
  <w:style w:type="paragraph" w:styleId="Listaconvietas3">
    <w:name w:val="List Bullet 3"/>
    <w:basedOn w:val="Normal"/>
    <w:uiPriority w:val="99"/>
    <w:unhideWhenUsed/>
    <w:rsid w:val="002736AA"/>
    <w:pPr>
      <w:numPr>
        <w:numId w:val="19"/>
      </w:numPr>
      <w:contextualSpacing/>
    </w:pPr>
  </w:style>
  <w:style w:type="paragraph" w:styleId="Sangradetextonormal">
    <w:name w:val="Body Text Indent"/>
    <w:basedOn w:val="Normal"/>
    <w:link w:val="SangradetextonormalCar"/>
    <w:uiPriority w:val="99"/>
    <w:unhideWhenUsed/>
    <w:rsid w:val="002736AA"/>
    <w:pPr>
      <w:ind w:left="283"/>
    </w:pPr>
  </w:style>
  <w:style w:type="character" w:customStyle="1" w:styleId="SangradetextonormalCar">
    <w:name w:val="Sangría de texto normal Car"/>
    <w:basedOn w:val="Fuentedeprrafopredeter"/>
    <w:link w:val="Sangradetextonormal"/>
    <w:uiPriority w:val="99"/>
    <w:rsid w:val="002736AA"/>
    <w:rPr>
      <w:rFonts w:ascii="Myriad Pro" w:hAnsi="Myriad Pro"/>
      <w:sz w:val="26"/>
      <w:szCs w:val="24"/>
      <w:lang w:val="es-ES_tradnl" w:eastAsia="es-ES_tradnl"/>
    </w:rPr>
  </w:style>
  <w:style w:type="paragraph" w:customStyle="1" w:styleId="Ficherosycarpetas">
    <w:name w:val="Ficheros y carpetas"/>
    <w:basedOn w:val="Normal"/>
    <w:link w:val="FicherosycarpetasCar"/>
    <w:qFormat/>
    <w:rsid w:val="00D36F1D"/>
    <w:pPr>
      <w:numPr>
        <w:numId w:val="4"/>
      </w:numPr>
    </w:pPr>
    <w:rPr>
      <w:rFonts w:ascii="Consolas" w:hAnsi="Consolas"/>
    </w:rPr>
  </w:style>
  <w:style w:type="character" w:customStyle="1" w:styleId="Ttulo5Car">
    <w:name w:val="Título 5 Car"/>
    <w:basedOn w:val="Fuentedeprrafopredeter"/>
    <w:link w:val="Ttulo5"/>
    <w:uiPriority w:val="9"/>
    <w:rsid w:val="00DC17B9"/>
    <w:rPr>
      <w:rFonts w:asciiTheme="majorHAnsi" w:eastAsiaTheme="majorEastAsia" w:hAnsiTheme="majorHAnsi" w:cstheme="majorBidi"/>
      <w:color w:val="2E74B5" w:themeColor="accent1" w:themeShade="BF"/>
      <w:sz w:val="24"/>
      <w:szCs w:val="24"/>
      <w:lang w:val="es-ES_tradnl" w:eastAsia="es-ES_tradnl"/>
    </w:rPr>
  </w:style>
  <w:style w:type="character" w:customStyle="1" w:styleId="FicherosycarpetasCar">
    <w:name w:val="Ficheros y carpetas Car"/>
    <w:basedOn w:val="Fuentedeprrafopredeter"/>
    <w:link w:val="Ficherosycarpetas"/>
    <w:rsid w:val="00D36F1D"/>
    <w:rPr>
      <w:rFonts w:ascii="Consolas" w:hAnsi="Consolas"/>
      <w:sz w:val="24"/>
      <w:szCs w:val="24"/>
      <w:lang w:val="es-ES_tradnl" w:eastAsia="es-ES_tradnl"/>
    </w:rPr>
  </w:style>
  <w:style w:type="character" w:styleId="Textodelmarcadordeposicin">
    <w:name w:val="Placeholder Text"/>
    <w:basedOn w:val="Fuentedeprrafopredeter"/>
    <w:uiPriority w:val="99"/>
    <w:unhideWhenUsed/>
    <w:rsid w:val="009631D8"/>
    <w:rPr>
      <w:color w:val="808080"/>
    </w:rPr>
  </w:style>
  <w:style w:type="paragraph" w:customStyle="1" w:styleId="Style1">
    <w:name w:val="Style1"/>
    <w:basedOn w:val="Ttulo1"/>
    <w:qFormat/>
    <w:rsid w:val="00A855A0"/>
    <w:pPr>
      <w:keepLines/>
      <w:numPr>
        <w:numId w:val="1"/>
      </w:numPr>
      <w:spacing w:before="600" w:after="420"/>
      <w:ind w:left="357" w:hanging="357"/>
    </w:pPr>
  </w:style>
  <w:style w:type="character" w:customStyle="1" w:styleId="apple-converted-space">
    <w:name w:val="apple-converted-space"/>
    <w:rsid w:val="00247C15"/>
  </w:style>
  <w:style w:type="paragraph" w:styleId="Textoindependiente">
    <w:name w:val="Body Text"/>
    <w:basedOn w:val="Normal"/>
    <w:link w:val="TextoindependienteCar"/>
    <w:uiPriority w:val="99"/>
    <w:unhideWhenUsed/>
    <w:rsid w:val="00247C15"/>
    <w:pPr>
      <w:spacing w:before="0"/>
    </w:pPr>
  </w:style>
  <w:style w:type="character" w:customStyle="1" w:styleId="TextoindependienteCar">
    <w:name w:val="Texto independiente Car"/>
    <w:basedOn w:val="Fuentedeprrafopredeter"/>
    <w:link w:val="Textoindependiente"/>
    <w:uiPriority w:val="99"/>
    <w:rsid w:val="00247C15"/>
    <w:rPr>
      <w:rFonts w:ascii="Myriad Pro" w:hAnsi="Myriad Pro"/>
      <w:sz w:val="24"/>
      <w:szCs w:val="24"/>
      <w:lang w:val="es-ES_tradnl" w:eastAsia="es-ES_tradnl"/>
    </w:rPr>
  </w:style>
  <w:style w:type="paragraph" w:styleId="Textoindependienteprimerasangra2">
    <w:name w:val="Body Text First Indent 2"/>
    <w:basedOn w:val="Sangradetextonormal"/>
    <w:link w:val="Textoindependienteprimerasangra2Car"/>
    <w:uiPriority w:val="99"/>
    <w:unhideWhenUsed/>
    <w:rsid w:val="00247C15"/>
    <w:pPr>
      <w:spacing w:before="0"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7C15"/>
    <w:rPr>
      <w:rFonts w:ascii="Myriad Pro" w:hAnsi="Myriad Pro"/>
      <w:sz w:val="24"/>
      <w:szCs w:val="24"/>
      <w:lang w:val="es-ES_tradnl" w:eastAsia="es-ES_tradnl"/>
    </w:rPr>
  </w:style>
  <w:style w:type="paragraph" w:styleId="Revisin">
    <w:name w:val="Revision"/>
    <w:hidden/>
    <w:uiPriority w:val="71"/>
    <w:rsid w:val="00DB3A94"/>
    <w:rPr>
      <w:rFonts w:ascii="Myriad Pro" w:hAnsi="Myriad Pro"/>
      <w:sz w:val="24"/>
      <w:szCs w:val="24"/>
      <w:lang w:val="es-ES_tradnl" w:eastAsia="es-ES_tradnl"/>
    </w:rPr>
  </w:style>
  <w:style w:type="character" w:styleId="Refdenotaalfinal">
    <w:name w:val="endnote reference"/>
    <w:basedOn w:val="Fuentedeprrafopredeter"/>
    <w:uiPriority w:val="99"/>
    <w:semiHidden/>
    <w:unhideWhenUsed/>
    <w:rsid w:val="000E566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976543">
      <w:bodyDiv w:val="1"/>
      <w:marLeft w:val="0"/>
      <w:marRight w:val="0"/>
      <w:marTop w:val="0"/>
      <w:marBottom w:val="0"/>
      <w:divBdr>
        <w:top w:val="none" w:sz="0" w:space="0" w:color="auto"/>
        <w:left w:val="none" w:sz="0" w:space="0" w:color="auto"/>
        <w:bottom w:val="none" w:sz="0" w:space="0" w:color="auto"/>
        <w:right w:val="none" w:sz="0" w:space="0" w:color="auto"/>
      </w:divBdr>
    </w:div>
    <w:div w:id="162624454">
      <w:bodyDiv w:val="1"/>
      <w:marLeft w:val="0"/>
      <w:marRight w:val="0"/>
      <w:marTop w:val="0"/>
      <w:marBottom w:val="0"/>
      <w:divBdr>
        <w:top w:val="none" w:sz="0" w:space="0" w:color="auto"/>
        <w:left w:val="none" w:sz="0" w:space="0" w:color="auto"/>
        <w:bottom w:val="none" w:sz="0" w:space="0" w:color="auto"/>
        <w:right w:val="none" w:sz="0" w:space="0" w:color="auto"/>
      </w:divBdr>
    </w:div>
    <w:div w:id="171189013">
      <w:bodyDiv w:val="1"/>
      <w:marLeft w:val="0"/>
      <w:marRight w:val="0"/>
      <w:marTop w:val="0"/>
      <w:marBottom w:val="0"/>
      <w:divBdr>
        <w:top w:val="none" w:sz="0" w:space="0" w:color="auto"/>
        <w:left w:val="none" w:sz="0" w:space="0" w:color="auto"/>
        <w:bottom w:val="none" w:sz="0" w:space="0" w:color="auto"/>
        <w:right w:val="none" w:sz="0" w:space="0" w:color="auto"/>
      </w:divBdr>
    </w:div>
    <w:div w:id="305010761">
      <w:bodyDiv w:val="1"/>
      <w:marLeft w:val="0"/>
      <w:marRight w:val="0"/>
      <w:marTop w:val="0"/>
      <w:marBottom w:val="0"/>
      <w:divBdr>
        <w:top w:val="none" w:sz="0" w:space="0" w:color="auto"/>
        <w:left w:val="none" w:sz="0" w:space="0" w:color="auto"/>
        <w:bottom w:val="none" w:sz="0" w:space="0" w:color="auto"/>
        <w:right w:val="none" w:sz="0" w:space="0" w:color="auto"/>
      </w:divBdr>
      <w:divsChild>
        <w:div w:id="1087580543">
          <w:marLeft w:val="0"/>
          <w:marRight w:val="0"/>
          <w:marTop w:val="0"/>
          <w:marBottom w:val="0"/>
          <w:divBdr>
            <w:top w:val="none" w:sz="0" w:space="0" w:color="auto"/>
            <w:left w:val="none" w:sz="0" w:space="0" w:color="auto"/>
            <w:bottom w:val="none" w:sz="0" w:space="0" w:color="auto"/>
            <w:right w:val="none" w:sz="0" w:space="0" w:color="auto"/>
          </w:divBdr>
        </w:div>
        <w:div w:id="155850984">
          <w:marLeft w:val="0"/>
          <w:marRight w:val="0"/>
          <w:marTop w:val="0"/>
          <w:marBottom w:val="0"/>
          <w:divBdr>
            <w:top w:val="none" w:sz="0" w:space="0" w:color="auto"/>
            <w:left w:val="none" w:sz="0" w:space="0" w:color="auto"/>
            <w:bottom w:val="none" w:sz="0" w:space="0" w:color="auto"/>
            <w:right w:val="none" w:sz="0" w:space="0" w:color="auto"/>
          </w:divBdr>
        </w:div>
        <w:div w:id="2122990544">
          <w:marLeft w:val="0"/>
          <w:marRight w:val="0"/>
          <w:marTop w:val="0"/>
          <w:marBottom w:val="0"/>
          <w:divBdr>
            <w:top w:val="none" w:sz="0" w:space="0" w:color="auto"/>
            <w:left w:val="none" w:sz="0" w:space="0" w:color="auto"/>
            <w:bottom w:val="none" w:sz="0" w:space="0" w:color="auto"/>
            <w:right w:val="none" w:sz="0" w:space="0" w:color="auto"/>
          </w:divBdr>
        </w:div>
        <w:div w:id="424306545">
          <w:marLeft w:val="0"/>
          <w:marRight w:val="0"/>
          <w:marTop w:val="0"/>
          <w:marBottom w:val="0"/>
          <w:divBdr>
            <w:top w:val="none" w:sz="0" w:space="0" w:color="auto"/>
            <w:left w:val="none" w:sz="0" w:space="0" w:color="auto"/>
            <w:bottom w:val="none" w:sz="0" w:space="0" w:color="auto"/>
            <w:right w:val="none" w:sz="0" w:space="0" w:color="auto"/>
          </w:divBdr>
        </w:div>
        <w:div w:id="27683135">
          <w:marLeft w:val="0"/>
          <w:marRight w:val="0"/>
          <w:marTop w:val="0"/>
          <w:marBottom w:val="0"/>
          <w:divBdr>
            <w:top w:val="none" w:sz="0" w:space="0" w:color="auto"/>
            <w:left w:val="none" w:sz="0" w:space="0" w:color="auto"/>
            <w:bottom w:val="none" w:sz="0" w:space="0" w:color="auto"/>
            <w:right w:val="none" w:sz="0" w:space="0" w:color="auto"/>
          </w:divBdr>
        </w:div>
        <w:div w:id="953559147">
          <w:marLeft w:val="0"/>
          <w:marRight w:val="0"/>
          <w:marTop w:val="0"/>
          <w:marBottom w:val="0"/>
          <w:divBdr>
            <w:top w:val="none" w:sz="0" w:space="0" w:color="auto"/>
            <w:left w:val="none" w:sz="0" w:space="0" w:color="auto"/>
            <w:bottom w:val="none" w:sz="0" w:space="0" w:color="auto"/>
            <w:right w:val="none" w:sz="0" w:space="0" w:color="auto"/>
          </w:divBdr>
        </w:div>
        <w:div w:id="796294792">
          <w:marLeft w:val="0"/>
          <w:marRight w:val="0"/>
          <w:marTop w:val="0"/>
          <w:marBottom w:val="0"/>
          <w:divBdr>
            <w:top w:val="none" w:sz="0" w:space="0" w:color="auto"/>
            <w:left w:val="none" w:sz="0" w:space="0" w:color="auto"/>
            <w:bottom w:val="none" w:sz="0" w:space="0" w:color="auto"/>
            <w:right w:val="none" w:sz="0" w:space="0" w:color="auto"/>
          </w:divBdr>
        </w:div>
        <w:div w:id="1419862107">
          <w:marLeft w:val="0"/>
          <w:marRight w:val="0"/>
          <w:marTop w:val="0"/>
          <w:marBottom w:val="0"/>
          <w:divBdr>
            <w:top w:val="none" w:sz="0" w:space="0" w:color="auto"/>
            <w:left w:val="none" w:sz="0" w:space="0" w:color="auto"/>
            <w:bottom w:val="none" w:sz="0" w:space="0" w:color="auto"/>
            <w:right w:val="none" w:sz="0" w:space="0" w:color="auto"/>
          </w:divBdr>
        </w:div>
        <w:div w:id="943465642">
          <w:marLeft w:val="0"/>
          <w:marRight w:val="0"/>
          <w:marTop w:val="0"/>
          <w:marBottom w:val="0"/>
          <w:divBdr>
            <w:top w:val="none" w:sz="0" w:space="0" w:color="auto"/>
            <w:left w:val="none" w:sz="0" w:space="0" w:color="auto"/>
            <w:bottom w:val="none" w:sz="0" w:space="0" w:color="auto"/>
            <w:right w:val="none" w:sz="0" w:space="0" w:color="auto"/>
          </w:divBdr>
        </w:div>
        <w:div w:id="330647440">
          <w:marLeft w:val="0"/>
          <w:marRight w:val="0"/>
          <w:marTop w:val="0"/>
          <w:marBottom w:val="0"/>
          <w:divBdr>
            <w:top w:val="none" w:sz="0" w:space="0" w:color="auto"/>
            <w:left w:val="none" w:sz="0" w:space="0" w:color="auto"/>
            <w:bottom w:val="none" w:sz="0" w:space="0" w:color="auto"/>
            <w:right w:val="none" w:sz="0" w:space="0" w:color="auto"/>
          </w:divBdr>
        </w:div>
        <w:div w:id="2127384794">
          <w:marLeft w:val="0"/>
          <w:marRight w:val="0"/>
          <w:marTop w:val="0"/>
          <w:marBottom w:val="0"/>
          <w:divBdr>
            <w:top w:val="none" w:sz="0" w:space="0" w:color="auto"/>
            <w:left w:val="none" w:sz="0" w:space="0" w:color="auto"/>
            <w:bottom w:val="none" w:sz="0" w:space="0" w:color="auto"/>
            <w:right w:val="none" w:sz="0" w:space="0" w:color="auto"/>
          </w:divBdr>
        </w:div>
        <w:div w:id="1780249728">
          <w:marLeft w:val="0"/>
          <w:marRight w:val="0"/>
          <w:marTop w:val="0"/>
          <w:marBottom w:val="0"/>
          <w:divBdr>
            <w:top w:val="none" w:sz="0" w:space="0" w:color="auto"/>
            <w:left w:val="none" w:sz="0" w:space="0" w:color="auto"/>
            <w:bottom w:val="none" w:sz="0" w:space="0" w:color="auto"/>
            <w:right w:val="none" w:sz="0" w:space="0" w:color="auto"/>
          </w:divBdr>
        </w:div>
        <w:div w:id="1837577404">
          <w:marLeft w:val="0"/>
          <w:marRight w:val="0"/>
          <w:marTop w:val="0"/>
          <w:marBottom w:val="0"/>
          <w:divBdr>
            <w:top w:val="none" w:sz="0" w:space="0" w:color="auto"/>
            <w:left w:val="none" w:sz="0" w:space="0" w:color="auto"/>
            <w:bottom w:val="none" w:sz="0" w:space="0" w:color="auto"/>
            <w:right w:val="none" w:sz="0" w:space="0" w:color="auto"/>
          </w:divBdr>
        </w:div>
        <w:div w:id="943419500">
          <w:marLeft w:val="0"/>
          <w:marRight w:val="0"/>
          <w:marTop w:val="0"/>
          <w:marBottom w:val="0"/>
          <w:divBdr>
            <w:top w:val="none" w:sz="0" w:space="0" w:color="auto"/>
            <w:left w:val="none" w:sz="0" w:space="0" w:color="auto"/>
            <w:bottom w:val="none" w:sz="0" w:space="0" w:color="auto"/>
            <w:right w:val="none" w:sz="0" w:space="0" w:color="auto"/>
          </w:divBdr>
        </w:div>
        <w:div w:id="2098791952">
          <w:marLeft w:val="0"/>
          <w:marRight w:val="0"/>
          <w:marTop w:val="0"/>
          <w:marBottom w:val="0"/>
          <w:divBdr>
            <w:top w:val="none" w:sz="0" w:space="0" w:color="auto"/>
            <w:left w:val="none" w:sz="0" w:space="0" w:color="auto"/>
            <w:bottom w:val="none" w:sz="0" w:space="0" w:color="auto"/>
            <w:right w:val="none" w:sz="0" w:space="0" w:color="auto"/>
          </w:divBdr>
        </w:div>
        <w:div w:id="1584415082">
          <w:marLeft w:val="0"/>
          <w:marRight w:val="0"/>
          <w:marTop w:val="0"/>
          <w:marBottom w:val="0"/>
          <w:divBdr>
            <w:top w:val="none" w:sz="0" w:space="0" w:color="auto"/>
            <w:left w:val="none" w:sz="0" w:space="0" w:color="auto"/>
            <w:bottom w:val="none" w:sz="0" w:space="0" w:color="auto"/>
            <w:right w:val="none" w:sz="0" w:space="0" w:color="auto"/>
          </w:divBdr>
          <w:divsChild>
            <w:div w:id="229775798">
              <w:marLeft w:val="0"/>
              <w:marRight w:val="0"/>
              <w:marTop w:val="0"/>
              <w:marBottom w:val="0"/>
              <w:divBdr>
                <w:top w:val="none" w:sz="0" w:space="0" w:color="auto"/>
                <w:left w:val="none" w:sz="0" w:space="0" w:color="auto"/>
                <w:bottom w:val="none" w:sz="0" w:space="0" w:color="auto"/>
                <w:right w:val="none" w:sz="0" w:space="0" w:color="auto"/>
              </w:divBdr>
            </w:div>
            <w:div w:id="2088305883">
              <w:marLeft w:val="0"/>
              <w:marRight w:val="0"/>
              <w:marTop w:val="0"/>
              <w:marBottom w:val="0"/>
              <w:divBdr>
                <w:top w:val="none" w:sz="0" w:space="0" w:color="auto"/>
                <w:left w:val="none" w:sz="0" w:space="0" w:color="auto"/>
                <w:bottom w:val="none" w:sz="0" w:space="0" w:color="auto"/>
                <w:right w:val="none" w:sz="0" w:space="0" w:color="auto"/>
              </w:divBdr>
            </w:div>
            <w:div w:id="1082752499">
              <w:marLeft w:val="0"/>
              <w:marRight w:val="0"/>
              <w:marTop w:val="0"/>
              <w:marBottom w:val="0"/>
              <w:divBdr>
                <w:top w:val="none" w:sz="0" w:space="0" w:color="auto"/>
                <w:left w:val="none" w:sz="0" w:space="0" w:color="auto"/>
                <w:bottom w:val="none" w:sz="0" w:space="0" w:color="auto"/>
                <w:right w:val="none" w:sz="0" w:space="0" w:color="auto"/>
              </w:divBdr>
            </w:div>
            <w:div w:id="1876580311">
              <w:marLeft w:val="0"/>
              <w:marRight w:val="0"/>
              <w:marTop w:val="0"/>
              <w:marBottom w:val="0"/>
              <w:divBdr>
                <w:top w:val="none" w:sz="0" w:space="0" w:color="auto"/>
                <w:left w:val="none" w:sz="0" w:space="0" w:color="auto"/>
                <w:bottom w:val="none" w:sz="0" w:space="0" w:color="auto"/>
                <w:right w:val="none" w:sz="0" w:space="0" w:color="auto"/>
              </w:divBdr>
            </w:div>
            <w:div w:id="1789425414">
              <w:marLeft w:val="0"/>
              <w:marRight w:val="0"/>
              <w:marTop w:val="0"/>
              <w:marBottom w:val="0"/>
              <w:divBdr>
                <w:top w:val="none" w:sz="0" w:space="0" w:color="auto"/>
                <w:left w:val="none" w:sz="0" w:space="0" w:color="auto"/>
                <w:bottom w:val="none" w:sz="0" w:space="0" w:color="auto"/>
                <w:right w:val="none" w:sz="0" w:space="0" w:color="auto"/>
              </w:divBdr>
            </w:div>
            <w:div w:id="1224564806">
              <w:marLeft w:val="0"/>
              <w:marRight w:val="0"/>
              <w:marTop w:val="0"/>
              <w:marBottom w:val="0"/>
              <w:divBdr>
                <w:top w:val="none" w:sz="0" w:space="0" w:color="auto"/>
                <w:left w:val="none" w:sz="0" w:space="0" w:color="auto"/>
                <w:bottom w:val="none" w:sz="0" w:space="0" w:color="auto"/>
                <w:right w:val="none" w:sz="0" w:space="0" w:color="auto"/>
              </w:divBdr>
            </w:div>
            <w:div w:id="5056600">
              <w:marLeft w:val="0"/>
              <w:marRight w:val="0"/>
              <w:marTop w:val="0"/>
              <w:marBottom w:val="0"/>
              <w:divBdr>
                <w:top w:val="none" w:sz="0" w:space="0" w:color="auto"/>
                <w:left w:val="none" w:sz="0" w:space="0" w:color="auto"/>
                <w:bottom w:val="none" w:sz="0" w:space="0" w:color="auto"/>
                <w:right w:val="none" w:sz="0" w:space="0" w:color="auto"/>
              </w:divBdr>
            </w:div>
            <w:div w:id="1486630361">
              <w:marLeft w:val="0"/>
              <w:marRight w:val="0"/>
              <w:marTop w:val="0"/>
              <w:marBottom w:val="0"/>
              <w:divBdr>
                <w:top w:val="none" w:sz="0" w:space="0" w:color="auto"/>
                <w:left w:val="none" w:sz="0" w:space="0" w:color="auto"/>
                <w:bottom w:val="none" w:sz="0" w:space="0" w:color="auto"/>
                <w:right w:val="none" w:sz="0" w:space="0" w:color="auto"/>
              </w:divBdr>
            </w:div>
            <w:div w:id="2047101361">
              <w:marLeft w:val="0"/>
              <w:marRight w:val="0"/>
              <w:marTop w:val="0"/>
              <w:marBottom w:val="0"/>
              <w:divBdr>
                <w:top w:val="none" w:sz="0" w:space="0" w:color="auto"/>
                <w:left w:val="none" w:sz="0" w:space="0" w:color="auto"/>
                <w:bottom w:val="none" w:sz="0" w:space="0" w:color="auto"/>
                <w:right w:val="none" w:sz="0" w:space="0" w:color="auto"/>
              </w:divBdr>
            </w:div>
            <w:div w:id="435176963">
              <w:marLeft w:val="0"/>
              <w:marRight w:val="0"/>
              <w:marTop w:val="0"/>
              <w:marBottom w:val="0"/>
              <w:divBdr>
                <w:top w:val="none" w:sz="0" w:space="0" w:color="auto"/>
                <w:left w:val="none" w:sz="0" w:space="0" w:color="auto"/>
                <w:bottom w:val="none" w:sz="0" w:space="0" w:color="auto"/>
                <w:right w:val="none" w:sz="0" w:space="0" w:color="auto"/>
              </w:divBdr>
            </w:div>
            <w:div w:id="1884099463">
              <w:marLeft w:val="0"/>
              <w:marRight w:val="0"/>
              <w:marTop w:val="0"/>
              <w:marBottom w:val="0"/>
              <w:divBdr>
                <w:top w:val="none" w:sz="0" w:space="0" w:color="auto"/>
                <w:left w:val="none" w:sz="0" w:space="0" w:color="auto"/>
                <w:bottom w:val="none" w:sz="0" w:space="0" w:color="auto"/>
                <w:right w:val="none" w:sz="0" w:space="0" w:color="auto"/>
              </w:divBdr>
            </w:div>
            <w:div w:id="569732623">
              <w:marLeft w:val="0"/>
              <w:marRight w:val="0"/>
              <w:marTop w:val="0"/>
              <w:marBottom w:val="0"/>
              <w:divBdr>
                <w:top w:val="none" w:sz="0" w:space="0" w:color="auto"/>
                <w:left w:val="none" w:sz="0" w:space="0" w:color="auto"/>
                <w:bottom w:val="none" w:sz="0" w:space="0" w:color="auto"/>
                <w:right w:val="none" w:sz="0" w:space="0" w:color="auto"/>
              </w:divBdr>
            </w:div>
            <w:div w:id="1484005761">
              <w:marLeft w:val="0"/>
              <w:marRight w:val="0"/>
              <w:marTop w:val="0"/>
              <w:marBottom w:val="0"/>
              <w:divBdr>
                <w:top w:val="none" w:sz="0" w:space="0" w:color="auto"/>
                <w:left w:val="none" w:sz="0" w:space="0" w:color="auto"/>
                <w:bottom w:val="none" w:sz="0" w:space="0" w:color="auto"/>
                <w:right w:val="none" w:sz="0" w:space="0" w:color="auto"/>
              </w:divBdr>
            </w:div>
            <w:div w:id="1661883885">
              <w:marLeft w:val="0"/>
              <w:marRight w:val="0"/>
              <w:marTop w:val="0"/>
              <w:marBottom w:val="0"/>
              <w:divBdr>
                <w:top w:val="none" w:sz="0" w:space="0" w:color="auto"/>
                <w:left w:val="none" w:sz="0" w:space="0" w:color="auto"/>
                <w:bottom w:val="none" w:sz="0" w:space="0" w:color="auto"/>
                <w:right w:val="none" w:sz="0" w:space="0" w:color="auto"/>
              </w:divBdr>
            </w:div>
            <w:div w:id="30809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322303">
      <w:bodyDiv w:val="1"/>
      <w:marLeft w:val="0"/>
      <w:marRight w:val="0"/>
      <w:marTop w:val="0"/>
      <w:marBottom w:val="0"/>
      <w:divBdr>
        <w:top w:val="none" w:sz="0" w:space="0" w:color="auto"/>
        <w:left w:val="none" w:sz="0" w:space="0" w:color="auto"/>
        <w:bottom w:val="none" w:sz="0" w:space="0" w:color="auto"/>
        <w:right w:val="none" w:sz="0" w:space="0" w:color="auto"/>
      </w:divBdr>
      <w:divsChild>
        <w:div w:id="2079089334">
          <w:marLeft w:val="0"/>
          <w:marRight w:val="0"/>
          <w:marTop w:val="0"/>
          <w:marBottom w:val="0"/>
          <w:divBdr>
            <w:top w:val="none" w:sz="0" w:space="0" w:color="auto"/>
            <w:left w:val="none" w:sz="0" w:space="0" w:color="auto"/>
            <w:bottom w:val="none" w:sz="0" w:space="0" w:color="auto"/>
            <w:right w:val="none" w:sz="0" w:space="0" w:color="auto"/>
          </w:divBdr>
        </w:div>
        <w:div w:id="2034380763">
          <w:marLeft w:val="0"/>
          <w:marRight w:val="0"/>
          <w:marTop w:val="0"/>
          <w:marBottom w:val="0"/>
          <w:divBdr>
            <w:top w:val="none" w:sz="0" w:space="0" w:color="auto"/>
            <w:left w:val="none" w:sz="0" w:space="0" w:color="auto"/>
            <w:bottom w:val="none" w:sz="0" w:space="0" w:color="auto"/>
            <w:right w:val="none" w:sz="0" w:space="0" w:color="auto"/>
          </w:divBdr>
        </w:div>
        <w:div w:id="2097700276">
          <w:marLeft w:val="0"/>
          <w:marRight w:val="0"/>
          <w:marTop w:val="0"/>
          <w:marBottom w:val="0"/>
          <w:divBdr>
            <w:top w:val="none" w:sz="0" w:space="0" w:color="auto"/>
            <w:left w:val="none" w:sz="0" w:space="0" w:color="auto"/>
            <w:bottom w:val="none" w:sz="0" w:space="0" w:color="auto"/>
            <w:right w:val="none" w:sz="0" w:space="0" w:color="auto"/>
          </w:divBdr>
        </w:div>
        <w:div w:id="1906454384">
          <w:marLeft w:val="0"/>
          <w:marRight w:val="0"/>
          <w:marTop w:val="0"/>
          <w:marBottom w:val="0"/>
          <w:divBdr>
            <w:top w:val="none" w:sz="0" w:space="0" w:color="auto"/>
            <w:left w:val="none" w:sz="0" w:space="0" w:color="auto"/>
            <w:bottom w:val="none" w:sz="0" w:space="0" w:color="auto"/>
            <w:right w:val="none" w:sz="0" w:space="0" w:color="auto"/>
          </w:divBdr>
        </w:div>
        <w:div w:id="2017531670">
          <w:marLeft w:val="0"/>
          <w:marRight w:val="0"/>
          <w:marTop w:val="0"/>
          <w:marBottom w:val="0"/>
          <w:divBdr>
            <w:top w:val="none" w:sz="0" w:space="0" w:color="auto"/>
            <w:left w:val="none" w:sz="0" w:space="0" w:color="auto"/>
            <w:bottom w:val="none" w:sz="0" w:space="0" w:color="auto"/>
            <w:right w:val="none" w:sz="0" w:space="0" w:color="auto"/>
          </w:divBdr>
        </w:div>
        <w:div w:id="913667608">
          <w:marLeft w:val="0"/>
          <w:marRight w:val="0"/>
          <w:marTop w:val="0"/>
          <w:marBottom w:val="0"/>
          <w:divBdr>
            <w:top w:val="none" w:sz="0" w:space="0" w:color="auto"/>
            <w:left w:val="none" w:sz="0" w:space="0" w:color="auto"/>
            <w:bottom w:val="none" w:sz="0" w:space="0" w:color="auto"/>
            <w:right w:val="none" w:sz="0" w:space="0" w:color="auto"/>
          </w:divBdr>
        </w:div>
        <w:div w:id="652831902">
          <w:marLeft w:val="0"/>
          <w:marRight w:val="0"/>
          <w:marTop w:val="0"/>
          <w:marBottom w:val="0"/>
          <w:divBdr>
            <w:top w:val="none" w:sz="0" w:space="0" w:color="auto"/>
            <w:left w:val="none" w:sz="0" w:space="0" w:color="auto"/>
            <w:bottom w:val="none" w:sz="0" w:space="0" w:color="auto"/>
            <w:right w:val="none" w:sz="0" w:space="0" w:color="auto"/>
          </w:divBdr>
        </w:div>
        <w:div w:id="174541067">
          <w:marLeft w:val="0"/>
          <w:marRight w:val="0"/>
          <w:marTop w:val="0"/>
          <w:marBottom w:val="0"/>
          <w:divBdr>
            <w:top w:val="none" w:sz="0" w:space="0" w:color="auto"/>
            <w:left w:val="none" w:sz="0" w:space="0" w:color="auto"/>
            <w:bottom w:val="none" w:sz="0" w:space="0" w:color="auto"/>
            <w:right w:val="none" w:sz="0" w:space="0" w:color="auto"/>
          </w:divBdr>
        </w:div>
        <w:div w:id="1037050506">
          <w:marLeft w:val="0"/>
          <w:marRight w:val="0"/>
          <w:marTop w:val="0"/>
          <w:marBottom w:val="0"/>
          <w:divBdr>
            <w:top w:val="none" w:sz="0" w:space="0" w:color="auto"/>
            <w:left w:val="none" w:sz="0" w:space="0" w:color="auto"/>
            <w:bottom w:val="none" w:sz="0" w:space="0" w:color="auto"/>
            <w:right w:val="none" w:sz="0" w:space="0" w:color="auto"/>
          </w:divBdr>
        </w:div>
        <w:div w:id="168643160">
          <w:marLeft w:val="0"/>
          <w:marRight w:val="0"/>
          <w:marTop w:val="0"/>
          <w:marBottom w:val="0"/>
          <w:divBdr>
            <w:top w:val="none" w:sz="0" w:space="0" w:color="auto"/>
            <w:left w:val="none" w:sz="0" w:space="0" w:color="auto"/>
            <w:bottom w:val="none" w:sz="0" w:space="0" w:color="auto"/>
            <w:right w:val="none" w:sz="0" w:space="0" w:color="auto"/>
          </w:divBdr>
        </w:div>
        <w:div w:id="656349116">
          <w:marLeft w:val="0"/>
          <w:marRight w:val="0"/>
          <w:marTop w:val="0"/>
          <w:marBottom w:val="0"/>
          <w:divBdr>
            <w:top w:val="none" w:sz="0" w:space="0" w:color="auto"/>
            <w:left w:val="none" w:sz="0" w:space="0" w:color="auto"/>
            <w:bottom w:val="none" w:sz="0" w:space="0" w:color="auto"/>
            <w:right w:val="none" w:sz="0" w:space="0" w:color="auto"/>
          </w:divBdr>
        </w:div>
        <w:div w:id="571236943">
          <w:marLeft w:val="0"/>
          <w:marRight w:val="0"/>
          <w:marTop w:val="0"/>
          <w:marBottom w:val="0"/>
          <w:divBdr>
            <w:top w:val="none" w:sz="0" w:space="0" w:color="auto"/>
            <w:left w:val="none" w:sz="0" w:space="0" w:color="auto"/>
            <w:bottom w:val="none" w:sz="0" w:space="0" w:color="auto"/>
            <w:right w:val="none" w:sz="0" w:space="0" w:color="auto"/>
          </w:divBdr>
        </w:div>
        <w:div w:id="138809660">
          <w:marLeft w:val="0"/>
          <w:marRight w:val="0"/>
          <w:marTop w:val="0"/>
          <w:marBottom w:val="0"/>
          <w:divBdr>
            <w:top w:val="none" w:sz="0" w:space="0" w:color="auto"/>
            <w:left w:val="none" w:sz="0" w:space="0" w:color="auto"/>
            <w:bottom w:val="none" w:sz="0" w:space="0" w:color="auto"/>
            <w:right w:val="none" w:sz="0" w:space="0" w:color="auto"/>
          </w:divBdr>
        </w:div>
        <w:div w:id="927233470">
          <w:marLeft w:val="0"/>
          <w:marRight w:val="0"/>
          <w:marTop w:val="0"/>
          <w:marBottom w:val="0"/>
          <w:divBdr>
            <w:top w:val="none" w:sz="0" w:space="0" w:color="auto"/>
            <w:left w:val="none" w:sz="0" w:space="0" w:color="auto"/>
            <w:bottom w:val="none" w:sz="0" w:space="0" w:color="auto"/>
            <w:right w:val="none" w:sz="0" w:space="0" w:color="auto"/>
          </w:divBdr>
        </w:div>
        <w:div w:id="362756517">
          <w:marLeft w:val="0"/>
          <w:marRight w:val="0"/>
          <w:marTop w:val="0"/>
          <w:marBottom w:val="0"/>
          <w:divBdr>
            <w:top w:val="none" w:sz="0" w:space="0" w:color="auto"/>
            <w:left w:val="none" w:sz="0" w:space="0" w:color="auto"/>
            <w:bottom w:val="none" w:sz="0" w:space="0" w:color="auto"/>
            <w:right w:val="none" w:sz="0" w:space="0" w:color="auto"/>
          </w:divBdr>
        </w:div>
      </w:divsChild>
    </w:div>
    <w:div w:id="520516415">
      <w:bodyDiv w:val="1"/>
      <w:marLeft w:val="0"/>
      <w:marRight w:val="0"/>
      <w:marTop w:val="0"/>
      <w:marBottom w:val="0"/>
      <w:divBdr>
        <w:top w:val="none" w:sz="0" w:space="0" w:color="auto"/>
        <w:left w:val="none" w:sz="0" w:space="0" w:color="auto"/>
        <w:bottom w:val="none" w:sz="0" w:space="0" w:color="auto"/>
        <w:right w:val="none" w:sz="0" w:space="0" w:color="auto"/>
      </w:divBdr>
      <w:divsChild>
        <w:div w:id="1116175900">
          <w:marLeft w:val="0"/>
          <w:marRight w:val="0"/>
          <w:marTop w:val="0"/>
          <w:marBottom w:val="0"/>
          <w:divBdr>
            <w:top w:val="none" w:sz="0" w:space="0" w:color="auto"/>
            <w:left w:val="none" w:sz="0" w:space="0" w:color="auto"/>
            <w:bottom w:val="none" w:sz="0" w:space="0" w:color="auto"/>
            <w:right w:val="none" w:sz="0" w:space="0" w:color="auto"/>
          </w:divBdr>
        </w:div>
        <w:div w:id="631520941">
          <w:marLeft w:val="0"/>
          <w:marRight w:val="0"/>
          <w:marTop w:val="0"/>
          <w:marBottom w:val="0"/>
          <w:divBdr>
            <w:top w:val="none" w:sz="0" w:space="0" w:color="auto"/>
            <w:left w:val="none" w:sz="0" w:space="0" w:color="auto"/>
            <w:bottom w:val="none" w:sz="0" w:space="0" w:color="auto"/>
            <w:right w:val="none" w:sz="0" w:space="0" w:color="auto"/>
          </w:divBdr>
        </w:div>
        <w:div w:id="248077815">
          <w:marLeft w:val="0"/>
          <w:marRight w:val="0"/>
          <w:marTop w:val="0"/>
          <w:marBottom w:val="0"/>
          <w:divBdr>
            <w:top w:val="none" w:sz="0" w:space="0" w:color="auto"/>
            <w:left w:val="none" w:sz="0" w:space="0" w:color="auto"/>
            <w:bottom w:val="none" w:sz="0" w:space="0" w:color="auto"/>
            <w:right w:val="none" w:sz="0" w:space="0" w:color="auto"/>
          </w:divBdr>
        </w:div>
        <w:div w:id="1619991482">
          <w:marLeft w:val="0"/>
          <w:marRight w:val="0"/>
          <w:marTop w:val="0"/>
          <w:marBottom w:val="0"/>
          <w:divBdr>
            <w:top w:val="none" w:sz="0" w:space="0" w:color="auto"/>
            <w:left w:val="none" w:sz="0" w:space="0" w:color="auto"/>
            <w:bottom w:val="none" w:sz="0" w:space="0" w:color="auto"/>
            <w:right w:val="none" w:sz="0" w:space="0" w:color="auto"/>
          </w:divBdr>
        </w:div>
        <w:div w:id="1280798534">
          <w:marLeft w:val="0"/>
          <w:marRight w:val="0"/>
          <w:marTop w:val="0"/>
          <w:marBottom w:val="0"/>
          <w:divBdr>
            <w:top w:val="none" w:sz="0" w:space="0" w:color="auto"/>
            <w:left w:val="none" w:sz="0" w:space="0" w:color="auto"/>
            <w:bottom w:val="none" w:sz="0" w:space="0" w:color="auto"/>
            <w:right w:val="none" w:sz="0" w:space="0" w:color="auto"/>
          </w:divBdr>
        </w:div>
        <w:div w:id="2026976343">
          <w:marLeft w:val="0"/>
          <w:marRight w:val="0"/>
          <w:marTop w:val="0"/>
          <w:marBottom w:val="0"/>
          <w:divBdr>
            <w:top w:val="none" w:sz="0" w:space="0" w:color="auto"/>
            <w:left w:val="none" w:sz="0" w:space="0" w:color="auto"/>
            <w:bottom w:val="none" w:sz="0" w:space="0" w:color="auto"/>
            <w:right w:val="none" w:sz="0" w:space="0" w:color="auto"/>
          </w:divBdr>
        </w:div>
        <w:div w:id="22288421">
          <w:marLeft w:val="0"/>
          <w:marRight w:val="0"/>
          <w:marTop w:val="0"/>
          <w:marBottom w:val="0"/>
          <w:divBdr>
            <w:top w:val="none" w:sz="0" w:space="0" w:color="auto"/>
            <w:left w:val="none" w:sz="0" w:space="0" w:color="auto"/>
            <w:bottom w:val="none" w:sz="0" w:space="0" w:color="auto"/>
            <w:right w:val="none" w:sz="0" w:space="0" w:color="auto"/>
          </w:divBdr>
        </w:div>
        <w:div w:id="1359505689">
          <w:marLeft w:val="0"/>
          <w:marRight w:val="0"/>
          <w:marTop w:val="0"/>
          <w:marBottom w:val="0"/>
          <w:divBdr>
            <w:top w:val="none" w:sz="0" w:space="0" w:color="auto"/>
            <w:left w:val="none" w:sz="0" w:space="0" w:color="auto"/>
            <w:bottom w:val="none" w:sz="0" w:space="0" w:color="auto"/>
            <w:right w:val="none" w:sz="0" w:space="0" w:color="auto"/>
          </w:divBdr>
        </w:div>
        <w:div w:id="379130285">
          <w:marLeft w:val="0"/>
          <w:marRight w:val="0"/>
          <w:marTop w:val="0"/>
          <w:marBottom w:val="0"/>
          <w:divBdr>
            <w:top w:val="none" w:sz="0" w:space="0" w:color="auto"/>
            <w:left w:val="none" w:sz="0" w:space="0" w:color="auto"/>
            <w:bottom w:val="none" w:sz="0" w:space="0" w:color="auto"/>
            <w:right w:val="none" w:sz="0" w:space="0" w:color="auto"/>
          </w:divBdr>
        </w:div>
        <w:div w:id="686173778">
          <w:marLeft w:val="0"/>
          <w:marRight w:val="0"/>
          <w:marTop w:val="0"/>
          <w:marBottom w:val="0"/>
          <w:divBdr>
            <w:top w:val="none" w:sz="0" w:space="0" w:color="auto"/>
            <w:left w:val="none" w:sz="0" w:space="0" w:color="auto"/>
            <w:bottom w:val="none" w:sz="0" w:space="0" w:color="auto"/>
            <w:right w:val="none" w:sz="0" w:space="0" w:color="auto"/>
          </w:divBdr>
        </w:div>
        <w:div w:id="681005847">
          <w:marLeft w:val="0"/>
          <w:marRight w:val="0"/>
          <w:marTop w:val="0"/>
          <w:marBottom w:val="0"/>
          <w:divBdr>
            <w:top w:val="none" w:sz="0" w:space="0" w:color="auto"/>
            <w:left w:val="none" w:sz="0" w:space="0" w:color="auto"/>
            <w:bottom w:val="none" w:sz="0" w:space="0" w:color="auto"/>
            <w:right w:val="none" w:sz="0" w:space="0" w:color="auto"/>
          </w:divBdr>
        </w:div>
        <w:div w:id="1233928202">
          <w:marLeft w:val="0"/>
          <w:marRight w:val="0"/>
          <w:marTop w:val="0"/>
          <w:marBottom w:val="0"/>
          <w:divBdr>
            <w:top w:val="none" w:sz="0" w:space="0" w:color="auto"/>
            <w:left w:val="none" w:sz="0" w:space="0" w:color="auto"/>
            <w:bottom w:val="none" w:sz="0" w:space="0" w:color="auto"/>
            <w:right w:val="none" w:sz="0" w:space="0" w:color="auto"/>
          </w:divBdr>
        </w:div>
        <w:div w:id="1348100348">
          <w:marLeft w:val="0"/>
          <w:marRight w:val="0"/>
          <w:marTop w:val="0"/>
          <w:marBottom w:val="0"/>
          <w:divBdr>
            <w:top w:val="none" w:sz="0" w:space="0" w:color="auto"/>
            <w:left w:val="none" w:sz="0" w:space="0" w:color="auto"/>
            <w:bottom w:val="none" w:sz="0" w:space="0" w:color="auto"/>
            <w:right w:val="none" w:sz="0" w:space="0" w:color="auto"/>
          </w:divBdr>
        </w:div>
        <w:div w:id="998918918">
          <w:marLeft w:val="0"/>
          <w:marRight w:val="0"/>
          <w:marTop w:val="0"/>
          <w:marBottom w:val="0"/>
          <w:divBdr>
            <w:top w:val="none" w:sz="0" w:space="0" w:color="auto"/>
            <w:left w:val="none" w:sz="0" w:space="0" w:color="auto"/>
            <w:bottom w:val="none" w:sz="0" w:space="0" w:color="auto"/>
            <w:right w:val="none" w:sz="0" w:space="0" w:color="auto"/>
          </w:divBdr>
        </w:div>
        <w:div w:id="816655154">
          <w:marLeft w:val="0"/>
          <w:marRight w:val="0"/>
          <w:marTop w:val="0"/>
          <w:marBottom w:val="0"/>
          <w:divBdr>
            <w:top w:val="none" w:sz="0" w:space="0" w:color="auto"/>
            <w:left w:val="none" w:sz="0" w:space="0" w:color="auto"/>
            <w:bottom w:val="none" w:sz="0" w:space="0" w:color="auto"/>
            <w:right w:val="none" w:sz="0" w:space="0" w:color="auto"/>
          </w:divBdr>
        </w:div>
      </w:divsChild>
    </w:div>
    <w:div w:id="544177863">
      <w:bodyDiv w:val="1"/>
      <w:marLeft w:val="0"/>
      <w:marRight w:val="0"/>
      <w:marTop w:val="0"/>
      <w:marBottom w:val="0"/>
      <w:divBdr>
        <w:top w:val="none" w:sz="0" w:space="0" w:color="auto"/>
        <w:left w:val="none" w:sz="0" w:space="0" w:color="auto"/>
        <w:bottom w:val="none" w:sz="0" w:space="0" w:color="auto"/>
        <w:right w:val="none" w:sz="0" w:space="0" w:color="auto"/>
      </w:divBdr>
    </w:div>
    <w:div w:id="547227328">
      <w:bodyDiv w:val="1"/>
      <w:marLeft w:val="0"/>
      <w:marRight w:val="0"/>
      <w:marTop w:val="0"/>
      <w:marBottom w:val="0"/>
      <w:divBdr>
        <w:top w:val="none" w:sz="0" w:space="0" w:color="auto"/>
        <w:left w:val="none" w:sz="0" w:space="0" w:color="auto"/>
        <w:bottom w:val="none" w:sz="0" w:space="0" w:color="auto"/>
        <w:right w:val="none" w:sz="0" w:space="0" w:color="auto"/>
      </w:divBdr>
    </w:div>
    <w:div w:id="591200787">
      <w:bodyDiv w:val="1"/>
      <w:marLeft w:val="0"/>
      <w:marRight w:val="0"/>
      <w:marTop w:val="0"/>
      <w:marBottom w:val="0"/>
      <w:divBdr>
        <w:top w:val="none" w:sz="0" w:space="0" w:color="auto"/>
        <w:left w:val="none" w:sz="0" w:space="0" w:color="auto"/>
        <w:bottom w:val="none" w:sz="0" w:space="0" w:color="auto"/>
        <w:right w:val="none" w:sz="0" w:space="0" w:color="auto"/>
      </w:divBdr>
      <w:divsChild>
        <w:div w:id="1495757490">
          <w:marLeft w:val="0"/>
          <w:marRight w:val="0"/>
          <w:marTop w:val="0"/>
          <w:marBottom w:val="0"/>
          <w:divBdr>
            <w:top w:val="none" w:sz="0" w:space="0" w:color="auto"/>
            <w:left w:val="none" w:sz="0" w:space="0" w:color="auto"/>
            <w:bottom w:val="none" w:sz="0" w:space="0" w:color="auto"/>
            <w:right w:val="none" w:sz="0" w:space="0" w:color="auto"/>
          </w:divBdr>
        </w:div>
        <w:div w:id="1029263052">
          <w:marLeft w:val="0"/>
          <w:marRight w:val="0"/>
          <w:marTop w:val="0"/>
          <w:marBottom w:val="0"/>
          <w:divBdr>
            <w:top w:val="none" w:sz="0" w:space="0" w:color="auto"/>
            <w:left w:val="none" w:sz="0" w:space="0" w:color="auto"/>
            <w:bottom w:val="none" w:sz="0" w:space="0" w:color="auto"/>
            <w:right w:val="none" w:sz="0" w:space="0" w:color="auto"/>
          </w:divBdr>
        </w:div>
        <w:div w:id="1953125927">
          <w:marLeft w:val="0"/>
          <w:marRight w:val="0"/>
          <w:marTop w:val="0"/>
          <w:marBottom w:val="0"/>
          <w:divBdr>
            <w:top w:val="none" w:sz="0" w:space="0" w:color="auto"/>
            <w:left w:val="none" w:sz="0" w:space="0" w:color="auto"/>
            <w:bottom w:val="none" w:sz="0" w:space="0" w:color="auto"/>
            <w:right w:val="none" w:sz="0" w:space="0" w:color="auto"/>
          </w:divBdr>
        </w:div>
        <w:div w:id="828253872">
          <w:marLeft w:val="0"/>
          <w:marRight w:val="0"/>
          <w:marTop w:val="0"/>
          <w:marBottom w:val="0"/>
          <w:divBdr>
            <w:top w:val="none" w:sz="0" w:space="0" w:color="auto"/>
            <w:left w:val="none" w:sz="0" w:space="0" w:color="auto"/>
            <w:bottom w:val="none" w:sz="0" w:space="0" w:color="auto"/>
            <w:right w:val="none" w:sz="0" w:space="0" w:color="auto"/>
          </w:divBdr>
        </w:div>
        <w:div w:id="1194538446">
          <w:marLeft w:val="0"/>
          <w:marRight w:val="0"/>
          <w:marTop w:val="0"/>
          <w:marBottom w:val="0"/>
          <w:divBdr>
            <w:top w:val="none" w:sz="0" w:space="0" w:color="auto"/>
            <w:left w:val="none" w:sz="0" w:space="0" w:color="auto"/>
            <w:bottom w:val="none" w:sz="0" w:space="0" w:color="auto"/>
            <w:right w:val="none" w:sz="0" w:space="0" w:color="auto"/>
          </w:divBdr>
        </w:div>
        <w:div w:id="778136327">
          <w:marLeft w:val="0"/>
          <w:marRight w:val="0"/>
          <w:marTop w:val="0"/>
          <w:marBottom w:val="0"/>
          <w:divBdr>
            <w:top w:val="none" w:sz="0" w:space="0" w:color="auto"/>
            <w:left w:val="none" w:sz="0" w:space="0" w:color="auto"/>
            <w:bottom w:val="none" w:sz="0" w:space="0" w:color="auto"/>
            <w:right w:val="none" w:sz="0" w:space="0" w:color="auto"/>
          </w:divBdr>
        </w:div>
      </w:divsChild>
    </w:div>
    <w:div w:id="693925220">
      <w:bodyDiv w:val="1"/>
      <w:marLeft w:val="0"/>
      <w:marRight w:val="0"/>
      <w:marTop w:val="0"/>
      <w:marBottom w:val="0"/>
      <w:divBdr>
        <w:top w:val="none" w:sz="0" w:space="0" w:color="auto"/>
        <w:left w:val="none" w:sz="0" w:space="0" w:color="auto"/>
        <w:bottom w:val="none" w:sz="0" w:space="0" w:color="auto"/>
        <w:right w:val="none" w:sz="0" w:space="0" w:color="auto"/>
      </w:divBdr>
      <w:divsChild>
        <w:div w:id="845172619">
          <w:marLeft w:val="0"/>
          <w:marRight w:val="0"/>
          <w:marTop w:val="0"/>
          <w:marBottom w:val="0"/>
          <w:divBdr>
            <w:top w:val="none" w:sz="0" w:space="0" w:color="auto"/>
            <w:left w:val="single" w:sz="6" w:space="6" w:color="auto"/>
            <w:bottom w:val="none" w:sz="0" w:space="0" w:color="auto"/>
            <w:right w:val="none" w:sz="0" w:space="0" w:color="auto"/>
          </w:divBdr>
          <w:divsChild>
            <w:div w:id="1709640863">
              <w:marLeft w:val="660"/>
              <w:marRight w:val="0"/>
              <w:marTop w:val="0"/>
              <w:marBottom w:val="0"/>
              <w:divBdr>
                <w:top w:val="none" w:sz="0" w:space="0" w:color="auto"/>
                <w:left w:val="none" w:sz="0" w:space="0" w:color="auto"/>
                <w:bottom w:val="none" w:sz="0" w:space="0" w:color="auto"/>
                <w:right w:val="none" w:sz="0" w:space="0" w:color="auto"/>
              </w:divBdr>
              <w:divsChild>
                <w:div w:id="509367938">
                  <w:marLeft w:val="0"/>
                  <w:marRight w:val="225"/>
                  <w:marTop w:val="75"/>
                  <w:marBottom w:val="0"/>
                  <w:divBdr>
                    <w:top w:val="none" w:sz="0" w:space="0" w:color="auto"/>
                    <w:left w:val="none" w:sz="0" w:space="0" w:color="auto"/>
                    <w:bottom w:val="none" w:sz="0" w:space="0" w:color="auto"/>
                    <w:right w:val="none" w:sz="0" w:space="0" w:color="auto"/>
                  </w:divBdr>
                  <w:divsChild>
                    <w:div w:id="449594273">
                      <w:marLeft w:val="0"/>
                      <w:marRight w:val="0"/>
                      <w:marTop w:val="0"/>
                      <w:marBottom w:val="0"/>
                      <w:divBdr>
                        <w:top w:val="none" w:sz="0" w:space="0" w:color="auto"/>
                        <w:left w:val="none" w:sz="0" w:space="0" w:color="auto"/>
                        <w:bottom w:val="none" w:sz="0" w:space="0" w:color="auto"/>
                        <w:right w:val="none" w:sz="0" w:space="0" w:color="auto"/>
                      </w:divBdr>
                      <w:divsChild>
                        <w:div w:id="453253032">
                          <w:marLeft w:val="0"/>
                          <w:marRight w:val="0"/>
                          <w:marTop w:val="0"/>
                          <w:marBottom w:val="0"/>
                          <w:divBdr>
                            <w:top w:val="none" w:sz="0" w:space="0" w:color="auto"/>
                            <w:left w:val="none" w:sz="0" w:space="0" w:color="auto"/>
                            <w:bottom w:val="none" w:sz="0" w:space="0" w:color="auto"/>
                            <w:right w:val="none" w:sz="0" w:space="0" w:color="auto"/>
                          </w:divBdr>
                          <w:divsChild>
                            <w:div w:id="139573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113546">
      <w:bodyDiv w:val="1"/>
      <w:marLeft w:val="0"/>
      <w:marRight w:val="0"/>
      <w:marTop w:val="0"/>
      <w:marBottom w:val="0"/>
      <w:divBdr>
        <w:top w:val="none" w:sz="0" w:space="0" w:color="auto"/>
        <w:left w:val="none" w:sz="0" w:space="0" w:color="auto"/>
        <w:bottom w:val="none" w:sz="0" w:space="0" w:color="auto"/>
        <w:right w:val="none" w:sz="0" w:space="0" w:color="auto"/>
      </w:divBdr>
    </w:div>
    <w:div w:id="777067864">
      <w:bodyDiv w:val="1"/>
      <w:marLeft w:val="0"/>
      <w:marRight w:val="0"/>
      <w:marTop w:val="0"/>
      <w:marBottom w:val="0"/>
      <w:divBdr>
        <w:top w:val="none" w:sz="0" w:space="0" w:color="auto"/>
        <w:left w:val="none" w:sz="0" w:space="0" w:color="auto"/>
        <w:bottom w:val="none" w:sz="0" w:space="0" w:color="auto"/>
        <w:right w:val="none" w:sz="0" w:space="0" w:color="auto"/>
      </w:divBdr>
    </w:div>
    <w:div w:id="1013071585">
      <w:bodyDiv w:val="1"/>
      <w:marLeft w:val="0"/>
      <w:marRight w:val="0"/>
      <w:marTop w:val="0"/>
      <w:marBottom w:val="0"/>
      <w:divBdr>
        <w:top w:val="none" w:sz="0" w:space="0" w:color="auto"/>
        <w:left w:val="none" w:sz="0" w:space="0" w:color="auto"/>
        <w:bottom w:val="none" w:sz="0" w:space="0" w:color="auto"/>
        <w:right w:val="none" w:sz="0" w:space="0" w:color="auto"/>
      </w:divBdr>
      <w:divsChild>
        <w:div w:id="915018819">
          <w:marLeft w:val="0"/>
          <w:marRight w:val="0"/>
          <w:marTop w:val="0"/>
          <w:marBottom w:val="0"/>
          <w:divBdr>
            <w:top w:val="none" w:sz="0" w:space="0" w:color="auto"/>
            <w:left w:val="none" w:sz="0" w:space="0" w:color="auto"/>
            <w:bottom w:val="none" w:sz="0" w:space="0" w:color="auto"/>
            <w:right w:val="none" w:sz="0" w:space="0" w:color="auto"/>
          </w:divBdr>
        </w:div>
        <w:div w:id="1670251865">
          <w:marLeft w:val="0"/>
          <w:marRight w:val="0"/>
          <w:marTop w:val="0"/>
          <w:marBottom w:val="0"/>
          <w:divBdr>
            <w:top w:val="none" w:sz="0" w:space="0" w:color="auto"/>
            <w:left w:val="none" w:sz="0" w:space="0" w:color="auto"/>
            <w:bottom w:val="none" w:sz="0" w:space="0" w:color="auto"/>
            <w:right w:val="none" w:sz="0" w:space="0" w:color="auto"/>
          </w:divBdr>
        </w:div>
        <w:div w:id="572013300">
          <w:marLeft w:val="0"/>
          <w:marRight w:val="0"/>
          <w:marTop w:val="0"/>
          <w:marBottom w:val="0"/>
          <w:divBdr>
            <w:top w:val="none" w:sz="0" w:space="0" w:color="auto"/>
            <w:left w:val="none" w:sz="0" w:space="0" w:color="auto"/>
            <w:bottom w:val="none" w:sz="0" w:space="0" w:color="auto"/>
            <w:right w:val="none" w:sz="0" w:space="0" w:color="auto"/>
          </w:divBdr>
        </w:div>
        <w:div w:id="1216625769">
          <w:marLeft w:val="0"/>
          <w:marRight w:val="0"/>
          <w:marTop w:val="0"/>
          <w:marBottom w:val="0"/>
          <w:divBdr>
            <w:top w:val="none" w:sz="0" w:space="0" w:color="auto"/>
            <w:left w:val="none" w:sz="0" w:space="0" w:color="auto"/>
            <w:bottom w:val="none" w:sz="0" w:space="0" w:color="auto"/>
            <w:right w:val="none" w:sz="0" w:space="0" w:color="auto"/>
          </w:divBdr>
        </w:div>
        <w:div w:id="611088369">
          <w:marLeft w:val="0"/>
          <w:marRight w:val="0"/>
          <w:marTop w:val="0"/>
          <w:marBottom w:val="0"/>
          <w:divBdr>
            <w:top w:val="none" w:sz="0" w:space="0" w:color="auto"/>
            <w:left w:val="none" w:sz="0" w:space="0" w:color="auto"/>
            <w:bottom w:val="none" w:sz="0" w:space="0" w:color="auto"/>
            <w:right w:val="none" w:sz="0" w:space="0" w:color="auto"/>
          </w:divBdr>
        </w:div>
        <w:div w:id="191650482">
          <w:marLeft w:val="0"/>
          <w:marRight w:val="0"/>
          <w:marTop w:val="0"/>
          <w:marBottom w:val="0"/>
          <w:divBdr>
            <w:top w:val="none" w:sz="0" w:space="0" w:color="auto"/>
            <w:left w:val="none" w:sz="0" w:space="0" w:color="auto"/>
            <w:bottom w:val="none" w:sz="0" w:space="0" w:color="auto"/>
            <w:right w:val="none" w:sz="0" w:space="0" w:color="auto"/>
          </w:divBdr>
        </w:div>
        <w:div w:id="271059426">
          <w:marLeft w:val="0"/>
          <w:marRight w:val="0"/>
          <w:marTop w:val="0"/>
          <w:marBottom w:val="0"/>
          <w:divBdr>
            <w:top w:val="none" w:sz="0" w:space="0" w:color="auto"/>
            <w:left w:val="none" w:sz="0" w:space="0" w:color="auto"/>
            <w:bottom w:val="none" w:sz="0" w:space="0" w:color="auto"/>
            <w:right w:val="none" w:sz="0" w:space="0" w:color="auto"/>
          </w:divBdr>
        </w:div>
        <w:div w:id="1005092017">
          <w:marLeft w:val="0"/>
          <w:marRight w:val="0"/>
          <w:marTop w:val="0"/>
          <w:marBottom w:val="0"/>
          <w:divBdr>
            <w:top w:val="none" w:sz="0" w:space="0" w:color="auto"/>
            <w:left w:val="none" w:sz="0" w:space="0" w:color="auto"/>
            <w:bottom w:val="none" w:sz="0" w:space="0" w:color="auto"/>
            <w:right w:val="none" w:sz="0" w:space="0" w:color="auto"/>
          </w:divBdr>
        </w:div>
        <w:div w:id="985671785">
          <w:marLeft w:val="0"/>
          <w:marRight w:val="0"/>
          <w:marTop w:val="0"/>
          <w:marBottom w:val="0"/>
          <w:divBdr>
            <w:top w:val="none" w:sz="0" w:space="0" w:color="auto"/>
            <w:left w:val="none" w:sz="0" w:space="0" w:color="auto"/>
            <w:bottom w:val="none" w:sz="0" w:space="0" w:color="auto"/>
            <w:right w:val="none" w:sz="0" w:space="0" w:color="auto"/>
          </w:divBdr>
        </w:div>
        <w:div w:id="1701668262">
          <w:marLeft w:val="0"/>
          <w:marRight w:val="0"/>
          <w:marTop w:val="0"/>
          <w:marBottom w:val="0"/>
          <w:divBdr>
            <w:top w:val="none" w:sz="0" w:space="0" w:color="auto"/>
            <w:left w:val="none" w:sz="0" w:space="0" w:color="auto"/>
            <w:bottom w:val="none" w:sz="0" w:space="0" w:color="auto"/>
            <w:right w:val="none" w:sz="0" w:space="0" w:color="auto"/>
          </w:divBdr>
        </w:div>
        <w:div w:id="883101031">
          <w:marLeft w:val="0"/>
          <w:marRight w:val="0"/>
          <w:marTop w:val="0"/>
          <w:marBottom w:val="0"/>
          <w:divBdr>
            <w:top w:val="none" w:sz="0" w:space="0" w:color="auto"/>
            <w:left w:val="none" w:sz="0" w:space="0" w:color="auto"/>
            <w:bottom w:val="none" w:sz="0" w:space="0" w:color="auto"/>
            <w:right w:val="none" w:sz="0" w:space="0" w:color="auto"/>
          </w:divBdr>
        </w:div>
        <w:div w:id="737435619">
          <w:marLeft w:val="0"/>
          <w:marRight w:val="0"/>
          <w:marTop w:val="0"/>
          <w:marBottom w:val="0"/>
          <w:divBdr>
            <w:top w:val="none" w:sz="0" w:space="0" w:color="auto"/>
            <w:left w:val="none" w:sz="0" w:space="0" w:color="auto"/>
            <w:bottom w:val="none" w:sz="0" w:space="0" w:color="auto"/>
            <w:right w:val="none" w:sz="0" w:space="0" w:color="auto"/>
          </w:divBdr>
        </w:div>
        <w:div w:id="756679955">
          <w:marLeft w:val="0"/>
          <w:marRight w:val="0"/>
          <w:marTop w:val="0"/>
          <w:marBottom w:val="0"/>
          <w:divBdr>
            <w:top w:val="none" w:sz="0" w:space="0" w:color="auto"/>
            <w:left w:val="none" w:sz="0" w:space="0" w:color="auto"/>
            <w:bottom w:val="none" w:sz="0" w:space="0" w:color="auto"/>
            <w:right w:val="none" w:sz="0" w:space="0" w:color="auto"/>
          </w:divBdr>
        </w:div>
        <w:div w:id="564728240">
          <w:marLeft w:val="0"/>
          <w:marRight w:val="0"/>
          <w:marTop w:val="0"/>
          <w:marBottom w:val="0"/>
          <w:divBdr>
            <w:top w:val="none" w:sz="0" w:space="0" w:color="auto"/>
            <w:left w:val="none" w:sz="0" w:space="0" w:color="auto"/>
            <w:bottom w:val="none" w:sz="0" w:space="0" w:color="auto"/>
            <w:right w:val="none" w:sz="0" w:space="0" w:color="auto"/>
          </w:divBdr>
        </w:div>
        <w:div w:id="596836965">
          <w:marLeft w:val="0"/>
          <w:marRight w:val="0"/>
          <w:marTop w:val="0"/>
          <w:marBottom w:val="0"/>
          <w:divBdr>
            <w:top w:val="none" w:sz="0" w:space="0" w:color="auto"/>
            <w:left w:val="none" w:sz="0" w:space="0" w:color="auto"/>
            <w:bottom w:val="none" w:sz="0" w:space="0" w:color="auto"/>
            <w:right w:val="none" w:sz="0" w:space="0" w:color="auto"/>
          </w:divBdr>
        </w:div>
        <w:div w:id="1700357835">
          <w:marLeft w:val="0"/>
          <w:marRight w:val="0"/>
          <w:marTop w:val="0"/>
          <w:marBottom w:val="0"/>
          <w:divBdr>
            <w:top w:val="none" w:sz="0" w:space="0" w:color="auto"/>
            <w:left w:val="none" w:sz="0" w:space="0" w:color="auto"/>
            <w:bottom w:val="none" w:sz="0" w:space="0" w:color="auto"/>
            <w:right w:val="none" w:sz="0" w:space="0" w:color="auto"/>
          </w:divBdr>
        </w:div>
        <w:div w:id="588274814">
          <w:marLeft w:val="0"/>
          <w:marRight w:val="0"/>
          <w:marTop w:val="0"/>
          <w:marBottom w:val="0"/>
          <w:divBdr>
            <w:top w:val="none" w:sz="0" w:space="0" w:color="auto"/>
            <w:left w:val="none" w:sz="0" w:space="0" w:color="auto"/>
            <w:bottom w:val="none" w:sz="0" w:space="0" w:color="auto"/>
            <w:right w:val="none" w:sz="0" w:space="0" w:color="auto"/>
          </w:divBdr>
        </w:div>
        <w:div w:id="1842240017">
          <w:marLeft w:val="0"/>
          <w:marRight w:val="0"/>
          <w:marTop w:val="0"/>
          <w:marBottom w:val="0"/>
          <w:divBdr>
            <w:top w:val="none" w:sz="0" w:space="0" w:color="auto"/>
            <w:left w:val="none" w:sz="0" w:space="0" w:color="auto"/>
            <w:bottom w:val="none" w:sz="0" w:space="0" w:color="auto"/>
            <w:right w:val="none" w:sz="0" w:space="0" w:color="auto"/>
          </w:divBdr>
        </w:div>
        <w:div w:id="1507479530">
          <w:marLeft w:val="0"/>
          <w:marRight w:val="0"/>
          <w:marTop w:val="0"/>
          <w:marBottom w:val="0"/>
          <w:divBdr>
            <w:top w:val="none" w:sz="0" w:space="0" w:color="auto"/>
            <w:left w:val="none" w:sz="0" w:space="0" w:color="auto"/>
            <w:bottom w:val="none" w:sz="0" w:space="0" w:color="auto"/>
            <w:right w:val="none" w:sz="0" w:space="0" w:color="auto"/>
          </w:divBdr>
        </w:div>
        <w:div w:id="1648824912">
          <w:marLeft w:val="0"/>
          <w:marRight w:val="0"/>
          <w:marTop w:val="0"/>
          <w:marBottom w:val="0"/>
          <w:divBdr>
            <w:top w:val="none" w:sz="0" w:space="0" w:color="auto"/>
            <w:left w:val="none" w:sz="0" w:space="0" w:color="auto"/>
            <w:bottom w:val="none" w:sz="0" w:space="0" w:color="auto"/>
            <w:right w:val="none" w:sz="0" w:space="0" w:color="auto"/>
          </w:divBdr>
        </w:div>
        <w:div w:id="287323788">
          <w:marLeft w:val="0"/>
          <w:marRight w:val="0"/>
          <w:marTop w:val="0"/>
          <w:marBottom w:val="0"/>
          <w:divBdr>
            <w:top w:val="none" w:sz="0" w:space="0" w:color="auto"/>
            <w:left w:val="none" w:sz="0" w:space="0" w:color="auto"/>
            <w:bottom w:val="none" w:sz="0" w:space="0" w:color="auto"/>
            <w:right w:val="none" w:sz="0" w:space="0" w:color="auto"/>
          </w:divBdr>
        </w:div>
        <w:div w:id="805007320">
          <w:marLeft w:val="0"/>
          <w:marRight w:val="0"/>
          <w:marTop w:val="0"/>
          <w:marBottom w:val="0"/>
          <w:divBdr>
            <w:top w:val="none" w:sz="0" w:space="0" w:color="auto"/>
            <w:left w:val="none" w:sz="0" w:space="0" w:color="auto"/>
            <w:bottom w:val="none" w:sz="0" w:space="0" w:color="auto"/>
            <w:right w:val="none" w:sz="0" w:space="0" w:color="auto"/>
          </w:divBdr>
        </w:div>
        <w:div w:id="1648631444">
          <w:marLeft w:val="0"/>
          <w:marRight w:val="0"/>
          <w:marTop w:val="0"/>
          <w:marBottom w:val="0"/>
          <w:divBdr>
            <w:top w:val="none" w:sz="0" w:space="0" w:color="auto"/>
            <w:left w:val="none" w:sz="0" w:space="0" w:color="auto"/>
            <w:bottom w:val="none" w:sz="0" w:space="0" w:color="auto"/>
            <w:right w:val="none" w:sz="0" w:space="0" w:color="auto"/>
          </w:divBdr>
        </w:div>
        <w:div w:id="425468100">
          <w:marLeft w:val="0"/>
          <w:marRight w:val="0"/>
          <w:marTop w:val="0"/>
          <w:marBottom w:val="0"/>
          <w:divBdr>
            <w:top w:val="none" w:sz="0" w:space="0" w:color="auto"/>
            <w:left w:val="none" w:sz="0" w:space="0" w:color="auto"/>
            <w:bottom w:val="none" w:sz="0" w:space="0" w:color="auto"/>
            <w:right w:val="none" w:sz="0" w:space="0" w:color="auto"/>
          </w:divBdr>
        </w:div>
        <w:div w:id="351878026">
          <w:marLeft w:val="0"/>
          <w:marRight w:val="0"/>
          <w:marTop w:val="0"/>
          <w:marBottom w:val="0"/>
          <w:divBdr>
            <w:top w:val="none" w:sz="0" w:space="0" w:color="auto"/>
            <w:left w:val="none" w:sz="0" w:space="0" w:color="auto"/>
            <w:bottom w:val="none" w:sz="0" w:space="0" w:color="auto"/>
            <w:right w:val="none" w:sz="0" w:space="0" w:color="auto"/>
          </w:divBdr>
        </w:div>
        <w:div w:id="615866125">
          <w:marLeft w:val="0"/>
          <w:marRight w:val="0"/>
          <w:marTop w:val="0"/>
          <w:marBottom w:val="0"/>
          <w:divBdr>
            <w:top w:val="none" w:sz="0" w:space="0" w:color="auto"/>
            <w:left w:val="none" w:sz="0" w:space="0" w:color="auto"/>
            <w:bottom w:val="none" w:sz="0" w:space="0" w:color="auto"/>
            <w:right w:val="none" w:sz="0" w:space="0" w:color="auto"/>
          </w:divBdr>
        </w:div>
        <w:div w:id="487089710">
          <w:marLeft w:val="0"/>
          <w:marRight w:val="0"/>
          <w:marTop w:val="0"/>
          <w:marBottom w:val="0"/>
          <w:divBdr>
            <w:top w:val="none" w:sz="0" w:space="0" w:color="auto"/>
            <w:left w:val="none" w:sz="0" w:space="0" w:color="auto"/>
            <w:bottom w:val="none" w:sz="0" w:space="0" w:color="auto"/>
            <w:right w:val="none" w:sz="0" w:space="0" w:color="auto"/>
          </w:divBdr>
        </w:div>
        <w:div w:id="314338211">
          <w:marLeft w:val="0"/>
          <w:marRight w:val="0"/>
          <w:marTop w:val="0"/>
          <w:marBottom w:val="0"/>
          <w:divBdr>
            <w:top w:val="none" w:sz="0" w:space="0" w:color="auto"/>
            <w:left w:val="none" w:sz="0" w:space="0" w:color="auto"/>
            <w:bottom w:val="none" w:sz="0" w:space="0" w:color="auto"/>
            <w:right w:val="none" w:sz="0" w:space="0" w:color="auto"/>
          </w:divBdr>
        </w:div>
        <w:div w:id="1966112484">
          <w:marLeft w:val="0"/>
          <w:marRight w:val="0"/>
          <w:marTop w:val="0"/>
          <w:marBottom w:val="0"/>
          <w:divBdr>
            <w:top w:val="none" w:sz="0" w:space="0" w:color="auto"/>
            <w:left w:val="none" w:sz="0" w:space="0" w:color="auto"/>
            <w:bottom w:val="none" w:sz="0" w:space="0" w:color="auto"/>
            <w:right w:val="none" w:sz="0" w:space="0" w:color="auto"/>
          </w:divBdr>
        </w:div>
        <w:div w:id="725640697">
          <w:marLeft w:val="0"/>
          <w:marRight w:val="0"/>
          <w:marTop w:val="0"/>
          <w:marBottom w:val="0"/>
          <w:divBdr>
            <w:top w:val="none" w:sz="0" w:space="0" w:color="auto"/>
            <w:left w:val="none" w:sz="0" w:space="0" w:color="auto"/>
            <w:bottom w:val="none" w:sz="0" w:space="0" w:color="auto"/>
            <w:right w:val="none" w:sz="0" w:space="0" w:color="auto"/>
          </w:divBdr>
        </w:div>
        <w:div w:id="938148762">
          <w:marLeft w:val="0"/>
          <w:marRight w:val="0"/>
          <w:marTop w:val="0"/>
          <w:marBottom w:val="0"/>
          <w:divBdr>
            <w:top w:val="none" w:sz="0" w:space="0" w:color="auto"/>
            <w:left w:val="none" w:sz="0" w:space="0" w:color="auto"/>
            <w:bottom w:val="none" w:sz="0" w:space="0" w:color="auto"/>
            <w:right w:val="none" w:sz="0" w:space="0" w:color="auto"/>
          </w:divBdr>
        </w:div>
        <w:div w:id="846866352">
          <w:marLeft w:val="0"/>
          <w:marRight w:val="0"/>
          <w:marTop w:val="0"/>
          <w:marBottom w:val="0"/>
          <w:divBdr>
            <w:top w:val="none" w:sz="0" w:space="0" w:color="auto"/>
            <w:left w:val="none" w:sz="0" w:space="0" w:color="auto"/>
            <w:bottom w:val="none" w:sz="0" w:space="0" w:color="auto"/>
            <w:right w:val="none" w:sz="0" w:space="0" w:color="auto"/>
          </w:divBdr>
        </w:div>
        <w:div w:id="381487409">
          <w:marLeft w:val="0"/>
          <w:marRight w:val="0"/>
          <w:marTop w:val="0"/>
          <w:marBottom w:val="0"/>
          <w:divBdr>
            <w:top w:val="none" w:sz="0" w:space="0" w:color="auto"/>
            <w:left w:val="none" w:sz="0" w:space="0" w:color="auto"/>
            <w:bottom w:val="none" w:sz="0" w:space="0" w:color="auto"/>
            <w:right w:val="none" w:sz="0" w:space="0" w:color="auto"/>
          </w:divBdr>
        </w:div>
        <w:div w:id="742147755">
          <w:marLeft w:val="0"/>
          <w:marRight w:val="0"/>
          <w:marTop w:val="0"/>
          <w:marBottom w:val="0"/>
          <w:divBdr>
            <w:top w:val="none" w:sz="0" w:space="0" w:color="auto"/>
            <w:left w:val="none" w:sz="0" w:space="0" w:color="auto"/>
            <w:bottom w:val="none" w:sz="0" w:space="0" w:color="auto"/>
            <w:right w:val="none" w:sz="0" w:space="0" w:color="auto"/>
          </w:divBdr>
        </w:div>
        <w:div w:id="920137878">
          <w:marLeft w:val="0"/>
          <w:marRight w:val="0"/>
          <w:marTop w:val="0"/>
          <w:marBottom w:val="0"/>
          <w:divBdr>
            <w:top w:val="none" w:sz="0" w:space="0" w:color="auto"/>
            <w:left w:val="none" w:sz="0" w:space="0" w:color="auto"/>
            <w:bottom w:val="none" w:sz="0" w:space="0" w:color="auto"/>
            <w:right w:val="none" w:sz="0" w:space="0" w:color="auto"/>
          </w:divBdr>
        </w:div>
        <w:div w:id="174420054">
          <w:marLeft w:val="0"/>
          <w:marRight w:val="0"/>
          <w:marTop w:val="0"/>
          <w:marBottom w:val="0"/>
          <w:divBdr>
            <w:top w:val="none" w:sz="0" w:space="0" w:color="auto"/>
            <w:left w:val="none" w:sz="0" w:space="0" w:color="auto"/>
            <w:bottom w:val="none" w:sz="0" w:space="0" w:color="auto"/>
            <w:right w:val="none" w:sz="0" w:space="0" w:color="auto"/>
          </w:divBdr>
        </w:div>
        <w:div w:id="1133867368">
          <w:marLeft w:val="0"/>
          <w:marRight w:val="0"/>
          <w:marTop w:val="0"/>
          <w:marBottom w:val="0"/>
          <w:divBdr>
            <w:top w:val="none" w:sz="0" w:space="0" w:color="auto"/>
            <w:left w:val="none" w:sz="0" w:space="0" w:color="auto"/>
            <w:bottom w:val="none" w:sz="0" w:space="0" w:color="auto"/>
            <w:right w:val="none" w:sz="0" w:space="0" w:color="auto"/>
          </w:divBdr>
        </w:div>
        <w:div w:id="1114052941">
          <w:marLeft w:val="0"/>
          <w:marRight w:val="0"/>
          <w:marTop w:val="0"/>
          <w:marBottom w:val="0"/>
          <w:divBdr>
            <w:top w:val="none" w:sz="0" w:space="0" w:color="auto"/>
            <w:left w:val="none" w:sz="0" w:space="0" w:color="auto"/>
            <w:bottom w:val="none" w:sz="0" w:space="0" w:color="auto"/>
            <w:right w:val="none" w:sz="0" w:space="0" w:color="auto"/>
          </w:divBdr>
        </w:div>
        <w:div w:id="900554489">
          <w:marLeft w:val="0"/>
          <w:marRight w:val="0"/>
          <w:marTop w:val="0"/>
          <w:marBottom w:val="0"/>
          <w:divBdr>
            <w:top w:val="none" w:sz="0" w:space="0" w:color="auto"/>
            <w:left w:val="none" w:sz="0" w:space="0" w:color="auto"/>
            <w:bottom w:val="none" w:sz="0" w:space="0" w:color="auto"/>
            <w:right w:val="none" w:sz="0" w:space="0" w:color="auto"/>
          </w:divBdr>
        </w:div>
        <w:div w:id="150563926">
          <w:marLeft w:val="0"/>
          <w:marRight w:val="0"/>
          <w:marTop w:val="0"/>
          <w:marBottom w:val="0"/>
          <w:divBdr>
            <w:top w:val="none" w:sz="0" w:space="0" w:color="auto"/>
            <w:left w:val="none" w:sz="0" w:space="0" w:color="auto"/>
            <w:bottom w:val="none" w:sz="0" w:space="0" w:color="auto"/>
            <w:right w:val="none" w:sz="0" w:space="0" w:color="auto"/>
          </w:divBdr>
        </w:div>
        <w:div w:id="1409497506">
          <w:marLeft w:val="0"/>
          <w:marRight w:val="0"/>
          <w:marTop w:val="0"/>
          <w:marBottom w:val="0"/>
          <w:divBdr>
            <w:top w:val="none" w:sz="0" w:space="0" w:color="auto"/>
            <w:left w:val="none" w:sz="0" w:space="0" w:color="auto"/>
            <w:bottom w:val="none" w:sz="0" w:space="0" w:color="auto"/>
            <w:right w:val="none" w:sz="0" w:space="0" w:color="auto"/>
          </w:divBdr>
        </w:div>
        <w:div w:id="67962744">
          <w:marLeft w:val="0"/>
          <w:marRight w:val="0"/>
          <w:marTop w:val="0"/>
          <w:marBottom w:val="0"/>
          <w:divBdr>
            <w:top w:val="none" w:sz="0" w:space="0" w:color="auto"/>
            <w:left w:val="none" w:sz="0" w:space="0" w:color="auto"/>
            <w:bottom w:val="none" w:sz="0" w:space="0" w:color="auto"/>
            <w:right w:val="none" w:sz="0" w:space="0" w:color="auto"/>
          </w:divBdr>
        </w:div>
        <w:div w:id="7803151">
          <w:marLeft w:val="0"/>
          <w:marRight w:val="0"/>
          <w:marTop w:val="0"/>
          <w:marBottom w:val="0"/>
          <w:divBdr>
            <w:top w:val="none" w:sz="0" w:space="0" w:color="auto"/>
            <w:left w:val="none" w:sz="0" w:space="0" w:color="auto"/>
            <w:bottom w:val="none" w:sz="0" w:space="0" w:color="auto"/>
            <w:right w:val="none" w:sz="0" w:space="0" w:color="auto"/>
          </w:divBdr>
        </w:div>
        <w:div w:id="2027053780">
          <w:marLeft w:val="0"/>
          <w:marRight w:val="0"/>
          <w:marTop w:val="0"/>
          <w:marBottom w:val="0"/>
          <w:divBdr>
            <w:top w:val="none" w:sz="0" w:space="0" w:color="auto"/>
            <w:left w:val="none" w:sz="0" w:space="0" w:color="auto"/>
            <w:bottom w:val="none" w:sz="0" w:space="0" w:color="auto"/>
            <w:right w:val="none" w:sz="0" w:space="0" w:color="auto"/>
          </w:divBdr>
        </w:div>
        <w:div w:id="2097245874">
          <w:marLeft w:val="0"/>
          <w:marRight w:val="0"/>
          <w:marTop w:val="0"/>
          <w:marBottom w:val="0"/>
          <w:divBdr>
            <w:top w:val="none" w:sz="0" w:space="0" w:color="auto"/>
            <w:left w:val="none" w:sz="0" w:space="0" w:color="auto"/>
            <w:bottom w:val="none" w:sz="0" w:space="0" w:color="auto"/>
            <w:right w:val="none" w:sz="0" w:space="0" w:color="auto"/>
          </w:divBdr>
        </w:div>
        <w:div w:id="1255670232">
          <w:marLeft w:val="0"/>
          <w:marRight w:val="0"/>
          <w:marTop w:val="0"/>
          <w:marBottom w:val="0"/>
          <w:divBdr>
            <w:top w:val="none" w:sz="0" w:space="0" w:color="auto"/>
            <w:left w:val="none" w:sz="0" w:space="0" w:color="auto"/>
            <w:bottom w:val="none" w:sz="0" w:space="0" w:color="auto"/>
            <w:right w:val="none" w:sz="0" w:space="0" w:color="auto"/>
          </w:divBdr>
        </w:div>
      </w:divsChild>
    </w:div>
    <w:div w:id="1071537146">
      <w:bodyDiv w:val="1"/>
      <w:marLeft w:val="0"/>
      <w:marRight w:val="0"/>
      <w:marTop w:val="0"/>
      <w:marBottom w:val="0"/>
      <w:divBdr>
        <w:top w:val="none" w:sz="0" w:space="0" w:color="auto"/>
        <w:left w:val="none" w:sz="0" w:space="0" w:color="auto"/>
        <w:bottom w:val="none" w:sz="0" w:space="0" w:color="auto"/>
        <w:right w:val="none" w:sz="0" w:space="0" w:color="auto"/>
      </w:divBdr>
      <w:divsChild>
        <w:div w:id="653531771">
          <w:marLeft w:val="0"/>
          <w:marRight w:val="0"/>
          <w:marTop w:val="0"/>
          <w:marBottom w:val="0"/>
          <w:divBdr>
            <w:top w:val="none" w:sz="0" w:space="0" w:color="auto"/>
            <w:left w:val="none" w:sz="0" w:space="0" w:color="auto"/>
            <w:bottom w:val="none" w:sz="0" w:space="0" w:color="auto"/>
            <w:right w:val="none" w:sz="0" w:space="0" w:color="auto"/>
          </w:divBdr>
        </w:div>
        <w:div w:id="50033528">
          <w:marLeft w:val="0"/>
          <w:marRight w:val="0"/>
          <w:marTop w:val="0"/>
          <w:marBottom w:val="0"/>
          <w:divBdr>
            <w:top w:val="none" w:sz="0" w:space="0" w:color="auto"/>
            <w:left w:val="none" w:sz="0" w:space="0" w:color="auto"/>
            <w:bottom w:val="none" w:sz="0" w:space="0" w:color="auto"/>
            <w:right w:val="none" w:sz="0" w:space="0" w:color="auto"/>
          </w:divBdr>
        </w:div>
        <w:div w:id="1706830728">
          <w:marLeft w:val="0"/>
          <w:marRight w:val="0"/>
          <w:marTop w:val="0"/>
          <w:marBottom w:val="0"/>
          <w:divBdr>
            <w:top w:val="none" w:sz="0" w:space="0" w:color="auto"/>
            <w:left w:val="none" w:sz="0" w:space="0" w:color="auto"/>
            <w:bottom w:val="none" w:sz="0" w:space="0" w:color="auto"/>
            <w:right w:val="none" w:sz="0" w:space="0" w:color="auto"/>
          </w:divBdr>
        </w:div>
        <w:div w:id="453523067">
          <w:marLeft w:val="0"/>
          <w:marRight w:val="0"/>
          <w:marTop w:val="0"/>
          <w:marBottom w:val="0"/>
          <w:divBdr>
            <w:top w:val="none" w:sz="0" w:space="0" w:color="auto"/>
            <w:left w:val="none" w:sz="0" w:space="0" w:color="auto"/>
            <w:bottom w:val="none" w:sz="0" w:space="0" w:color="auto"/>
            <w:right w:val="none" w:sz="0" w:space="0" w:color="auto"/>
          </w:divBdr>
        </w:div>
        <w:div w:id="649285501">
          <w:marLeft w:val="0"/>
          <w:marRight w:val="0"/>
          <w:marTop w:val="0"/>
          <w:marBottom w:val="0"/>
          <w:divBdr>
            <w:top w:val="none" w:sz="0" w:space="0" w:color="auto"/>
            <w:left w:val="none" w:sz="0" w:space="0" w:color="auto"/>
            <w:bottom w:val="none" w:sz="0" w:space="0" w:color="auto"/>
            <w:right w:val="none" w:sz="0" w:space="0" w:color="auto"/>
          </w:divBdr>
        </w:div>
        <w:div w:id="321742088">
          <w:marLeft w:val="0"/>
          <w:marRight w:val="0"/>
          <w:marTop w:val="0"/>
          <w:marBottom w:val="0"/>
          <w:divBdr>
            <w:top w:val="none" w:sz="0" w:space="0" w:color="auto"/>
            <w:left w:val="none" w:sz="0" w:space="0" w:color="auto"/>
            <w:bottom w:val="none" w:sz="0" w:space="0" w:color="auto"/>
            <w:right w:val="none" w:sz="0" w:space="0" w:color="auto"/>
          </w:divBdr>
        </w:div>
        <w:div w:id="168718878">
          <w:marLeft w:val="0"/>
          <w:marRight w:val="0"/>
          <w:marTop w:val="0"/>
          <w:marBottom w:val="0"/>
          <w:divBdr>
            <w:top w:val="none" w:sz="0" w:space="0" w:color="auto"/>
            <w:left w:val="none" w:sz="0" w:space="0" w:color="auto"/>
            <w:bottom w:val="none" w:sz="0" w:space="0" w:color="auto"/>
            <w:right w:val="none" w:sz="0" w:space="0" w:color="auto"/>
          </w:divBdr>
        </w:div>
        <w:div w:id="340620647">
          <w:marLeft w:val="0"/>
          <w:marRight w:val="0"/>
          <w:marTop w:val="0"/>
          <w:marBottom w:val="0"/>
          <w:divBdr>
            <w:top w:val="none" w:sz="0" w:space="0" w:color="auto"/>
            <w:left w:val="none" w:sz="0" w:space="0" w:color="auto"/>
            <w:bottom w:val="none" w:sz="0" w:space="0" w:color="auto"/>
            <w:right w:val="none" w:sz="0" w:space="0" w:color="auto"/>
          </w:divBdr>
        </w:div>
        <w:div w:id="459152322">
          <w:marLeft w:val="0"/>
          <w:marRight w:val="0"/>
          <w:marTop w:val="0"/>
          <w:marBottom w:val="0"/>
          <w:divBdr>
            <w:top w:val="none" w:sz="0" w:space="0" w:color="auto"/>
            <w:left w:val="none" w:sz="0" w:space="0" w:color="auto"/>
            <w:bottom w:val="none" w:sz="0" w:space="0" w:color="auto"/>
            <w:right w:val="none" w:sz="0" w:space="0" w:color="auto"/>
          </w:divBdr>
        </w:div>
        <w:div w:id="1894612641">
          <w:marLeft w:val="0"/>
          <w:marRight w:val="0"/>
          <w:marTop w:val="0"/>
          <w:marBottom w:val="0"/>
          <w:divBdr>
            <w:top w:val="none" w:sz="0" w:space="0" w:color="auto"/>
            <w:left w:val="none" w:sz="0" w:space="0" w:color="auto"/>
            <w:bottom w:val="none" w:sz="0" w:space="0" w:color="auto"/>
            <w:right w:val="none" w:sz="0" w:space="0" w:color="auto"/>
          </w:divBdr>
        </w:div>
        <w:div w:id="223875531">
          <w:marLeft w:val="0"/>
          <w:marRight w:val="0"/>
          <w:marTop w:val="0"/>
          <w:marBottom w:val="0"/>
          <w:divBdr>
            <w:top w:val="none" w:sz="0" w:space="0" w:color="auto"/>
            <w:left w:val="none" w:sz="0" w:space="0" w:color="auto"/>
            <w:bottom w:val="none" w:sz="0" w:space="0" w:color="auto"/>
            <w:right w:val="none" w:sz="0" w:space="0" w:color="auto"/>
          </w:divBdr>
        </w:div>
        <w:div w:id="409276924">
          <w:marLeft w:val="0"/>
          <w:marRight w:val="0"/>
          <w:marTop w:val="0"/>
          <w:marBottom w:val="0"/>
          <w:divBdr>
            <w:top w:val="none" w:sz="0" w:space="0" w:color="auto"/>
            <w:left w:val="none" w:sz="0" w:space="0" w:color="auto"/>
            <w:bottom w:val="none" w:sz="0" w:space="0" w:color="auto"/>
            <w:right w:val="none" w:sz="0" w:space="0" w:color="auto"/>
          </w:divBdr>
        </w:div>
        <w:div w:id="2068071345">
          <w:marLeft w:val="0"/>
          <w:marRight w:val="0"/>
          <w:marTop w:val="0"/>
          <w:marBottom w:val="0"/>
          <w:divBdr>
            <w:top w:val="none" w:sz="0" w:space="0" w:color="auto"/>
            <w:left w:val="none" w:sz="0" w:space="0" w:color="auto"/>
            <w:bottom w:val="none" w:sz="0" w:space="0" w:color="auto"/>
            <w:right w:val="none" w:sz="0" w:space="0" w:color="auto"/>
          </w:divBdr>
        </w:div>
        <w:div w:id="1917934659">
          <w:marLeft w:val="0"/>
          <w:marRight w:val="0"/>
          <w:marTop w:val="0"/>
          <w:marBottom w:val="0"/>
          <w:divBdr>
            <w:top w:val="none" w:sz="0" w:space="0" w:color="auto"/>
            <w:left w:val="none" w:sz="0" w:space="0" w:color="auto"/>
            <w:bottom w:val="none" w:sz="0" w:space="0" w:color="auto"/>
            <w:right w:val="none" w:sz="0" w:space="0" w:color="auto"/>
          </w:divBdr>
        </w:div>
        <w:div w:id="739451026">
          <w:marLeft w:val="0"/>
          <w:marRight w:val="0"/>
          <w:marTop w:val="0"/>
          <w:marBottom w:val="0"/>
          <w:divBdr>
            <w:top w:val="none" w:sz="0" w:space="0" w:color="auto"/>
            <w:left w:val="none" w:sz="0" w:space="0" w:color="auto"/>
            <w:bottom w:val="none" w:sz="0" w:space="0" w:color="auto"/>
            <w:right w:val="none" w:sz="0" w:space="0" w:color="auto"/>
          </w:divBdr>
        </w:div>
        <w:div w:id="247005526">
          <w:marLeft w:val="0"/>
          <w:marRight w:val="0"/>
          <w:marTop w:val="0"/>
          <w:marBottom w:val="0"/>
          <w:divBdr>
            <w:top w:val="none" w:sz="0" w:space="0" w:color="auto"/>
            <w:left w:val="none" w:sz="0" w:space="0" w:color="auto"/>
            <w:bottom w:val="none" w:sz="0" w:space="0" w:color="auto"/>
            <w:right w:val="none" w:sz="0" w:space="0" w:color="auto"/>
          </w:divBdr>
        </w:div>
        <w:div w:id="1004281257">
          <w:marLeft w:val="0"/>
          <w:marRight w:val="0"/>
          <w:marTop w:val="0"/>
          <w:marBottom w:val="0"/>
          <w:divBdr>
            <w:top w:val="none" w:sz="0" w:space="0" w:color="auto"/>
            <w:left w:val="none" w:sz="0" w:space="0" w:color="auto"/>
            <w:bottom w:val="none" w:sz="0" w:space="0" w:color="auto"/>
            <w:right w:val="none" w:sz="0" w:space="0" w:color="auto"/>
          </w:divBdr>
        </w:div>
        <w:div w:id="1650940210">
          <w:marLeft w:val="0"/>
          <w:marRight w:val="0"/>
          <w:marTop w:val="0"/>
          <w:marBottom w:val="0"/>
          <w:divBdr>
            <w:top w:val="none" w:sz="0" w:space="0" w:color="auto"/>
            <w:left w:val="none" w:sz="0" w:space="0" w:color="auto"/>
            <w:bottom w:val="none" w:sz="0" w:space="0" w:color="auto"/>
            <w:right w:val="none" w:sz="0" w:space="0" w:color="auto"/>
          </w:divBdr>
        </w:div>
        <w:div w:id="1721900715">
          <w:marLeft w:val="0"/>
          <w:marRight w:val="0"/>
          <w:marTop w:val="0"/>
          <w:marBottom w:val="0"/>
          <w:divBdr>
            <w:top w:val="none" w:sz="0" w:space="0" w:color="auto"/>
            <w:left w:val="none" w:sz="0" w:space="0" w:color="auto"/>
            <w:bottom w:val="none" w:sz="0" w:space="0" w:color="auto"/>
            <w:right w:val="none" w:sz="0" w:space="0" w:color="auto"/>
          </w:divBdr>
        </w:div>
        <w:div w:id="582758839">
          <w:marLeft w:val="0"/>
          <w:marRight w:val="0"/>
          <w:marTop w:val="0"/>
          <w:marBottom w:val="0"/>
          <w:divBdr>
            <w:top w:val="none" w:sz="0" w:space="0" w:color="auto"/>
            <w:left w:val="none" w:sz="0" w:space="0" w:color="auto"/>
            <w:bottom w:val="none" w:sz="0" w:space="0" w:color="auto"/>
            <w:right w:val="none" w:sz="0" w:space="0" w:color="auto"/>
          </w:divBdr>
        </w:div>
        <w:div w:id="1162962823">
          <w:marLeft w:val="0"/>
          <w:marRight w:val="0"/>
          <w:marTop w:val="0"/>
          <w:marBottom w:val="0"/>
          <w:divBdr>
            <w:top w:val="none" w:sz="0" w:space="0" w:color="auto"/>
            <w:left w:val="none" w:sz="0" w:space="0" w:color="auto"/>
            <w:bottom w:val="none" w:sz="0" w:space="0" w:color="auto"/>
            <w:right w:val="none" w:sz="0" w:space="0" w:color="auto"/>
          </w:divBdr>
        </w:div>
        <w:div w:id="1193423781">
          <w:marLeft w:val="0"/>
          <w:marRight w:val="0"/>
          <w:marTop w:val="0"/>
          <w:marBottom w:val="0"/>
          <w:divBdr>
            <w:top w:val="none" w:sz="0" w:space="0" w:color="auto"/>
            <w:left w:val="none" w:sz="0" w:space="0" w:color="auto"/>
            <w:bottom w:val="none" w:sz="0" w:space="0" w:color="auto"/>
            <w:right w:val="none" w:sz="0" w:space="0" w:color="auto"/>
          </w:divBdr>
        </w:div>
        <w:div w:id="1191798087">
          <w:marLeft w:val="0"/>
          <w:marRight w:val="0"/>
          <w:marTop w:val="0"/>
          <w:marBottom w:val="0"/>
          <w:divBdr>
            <w:top w:val="none" w:sz="0" w:space="0" w:color="auto"/>
            <w:left w:val="none" w:sz="0" w:space="0" w:color="auto"/>
            <w:bottom w:val="none" w:sz="0" w:space="0" w:color="auto"/>
            <w:right w:val="none" w:sz="0" w:space="0" w:color="auto"/>
          </w:divBdr>
        </w:div>
        <w:div w:id="2034065919">
          <w:marLeft w:val="0"/>
          <w:marRight w:val="0"/>
          <w:marTop w:val="0"/>
          <w:marBottom w:val="0"/>
          <w:divBdr>
            <w:top w:val="none" w:sz="0" w:space="0" w:color="auto"/>
            <w:left w:val="none" w:sz="0" w:space="0" w:color="auto"/>
            <w:bottom w:val="none" w:sz="0" w:space="0" w:color="auto"/>
            <w:right w:val="none" w:sz="0" w:space="0" w:color="auto"/>
          </w:divBdr>
        </w:div>
        <w:div w:id="670638935">
          <w:marLeft w:val="0"/>
          <w:marRight w:val="0"/>
          <w:marTop w:val="0"/>
          <w:marBottom w:val="0"/>
          <w:divBdr>
            <w:top w:val="none" w:sz="0" w:space="0" w:color="auto"/>
            <w:left w:val="none" w:sz="0" w:space="0" w:color="auto"/>
            <w:bottom w:val="none" w:sz="0" w:space="0" w:color="auto"/>
            <w:right w:val="none" w:sz="0" w:space="0" w:color="auto"/>
          </w:divBdr>
        </w:div>
        <w:div w:id="1163085394">
          <w:marLeft w:val="0"/>
          <w:marRight w:val="0"/>
          <w:marTop w:val="0"/>
          <w:marBottom w:val="0"/>
          <w:divBdr>
            <w:top w:val="none" w:sz="0" w:space="0" w:color="auto"/>
            <w:left w:val="none" w:sz="0" w:space="0" w:color="auto"/>
            <w:bottom w:val="none" w:sz="0" w:space="0" w:color="auto"/>
            <w:right w:val="none" w:sz="0" w:space="0" w:color="auto"/>
          </w:divBdr>
        </w:div>
        <w:div w:id="1218056495">
          <w:marLeft w:val="0"/>
          <w:marRight w:val="0"/>
          <w:marTop w:val="0"/>
          <w:marBottom w:val="0"/>
          <w:divBdr>
            <w:top w:val="none" w:sz="0" w:space="0" w:color="auto"/>
            <w:left w:val="none" w:sz="0" w:space="0" w:color="auto"/>
            <w:bottom w:val="none" w:sz="0" w:space="0" w:color="auto"/>
            <w:right w:val="none" w:sz="0" w:space="0" w:color="auto"/>
          </w:divBdr>
        </w:div>
        <w:div w:id="1445224869">
          <w:marLeft w:val="0"/>
          <w:marRight w:val="0"/>
          <w:marTop w:val="0"/>
          <w:marBottom w:val="0"/>
          <w:divBdr>
            <w:top w:val="none" w:sz="0" w:space="0" w:color="auto"/>
            <w:left w:val="none" w:sz="0" w:space="0" w:color="auto"/>
            <w:bottom w:val="none" w:sz="0" w:space="0" w:color="auto"/>
            <w:right w:val="none" w:sz="0" w:space="0" w:color="auto"/>
          </w:divBdr>
        </w:div>
        <w:div w:id="653604088">
          <w:marLeft w:val="0"/>
          <w:marRight w:val="0"/>
          <w:marTop w:val="0"/>
          <w:marBottom w:val="0"/>
          <w:divBdr>
            <w:top w:val="none" w:sz="0" w:space="0" w:color="auto"/>
            <w:left w:val="none" w:sz="0" w:space="0" w:color="auto"/>
            <w:bottom w:val="none" w:sz="0" w:space="0" w:color="auto"/>
            <w:right w:val="none" w:sz="0" w:space="0" w:color="auto"/>
          </w:divBdr>
        </w:div>
        <w:div w:id="693504426">
          <w:marLeft w:val="0"/>
          <w:marRight w:val="0"/>
          <w:marTop w:val="0"/>
          <w:marBottom w:val="0"/>
          <w:divBdr>
            <w:top w:val="none" w:sz="0" w:space="0" w:color="auto"/>
            <w:left w:val="none" w:sz="0" w:space="0" w:color="auto"/>
            <w:bottom w:val="none" w:sz="0" w:space="0" w:color="auto"/>
            <w:right w:val="none" w:sz="0" w:space="0" w:color="auto"/>
          </w:divBdr>
        </w:div>
        <w:div w:id="1386182281">
          <w:marLeft w:val="0"/>
          <w:marRight w:val="0"/>
          <w:marTop w:val="0"/>
          <w:marBottom w:val="0"/>
          <w:divBdr>
            <w:top w:val="none" w:sz="0" w:space="0" w:color="auto"/>
            <w:left w:val="none" w:sz="0" w:space="0" w:color="auto"/>
            <w:bottom w:val="none" w:sz="0" w:space="0" w:color="auto"/>
            <w:right w:val="none" w:sz="0" w:space="0" w:color="auto"/>
          </w:divBdr>
        </w:div>
        <w:div w:id="604071625">
          <w:marLeft w:val="0"/>
          <w:marRight w:val="0"/>
          <w:marTop w:val="0"/>
          <w:marBottom w:val="0"/>
          <w:divBdr>
            <w:top w:val="none" w:sz="0" w:space="0" w:color="auto"/>
            <w:left w:val="none" w:sz="0" w:space="0" w:color="auto"/>
            <w:bottom w:val="none" w:sz="0" w:space="0" w:color="auto"/>
            <w:right w:val="none" w:sz="0" w:space="0" w:color="auto"/>
          </w:divBdr>
        </w:div>
        <w:div w:id="1718624643">
          <w:marLeft w:val="0"/>
          <w:marRight w:val="0"/>
          <w:marTop w:val="0"/>
          <w:marBottom w:val="0"/>
          <w:divBdr>
            <w:top w:val="none" w:sz="0" w:space="0" w:color="auto"/>
            <w:left w:val="none" w:sz="0" w:space="0" w:color="auto"/>
            <w:bottom w:val="none" w:sz="0" w:space="0" w:color="auto"/>
            <w:right w:val="none" w:sz="0" w:space="0" w:color="auto"/>
          </w:divBdr>
        </w:div>
        <w:div w:id="774591533">
          <w:marLeft w:val="0"/>
          <w:marRight w:val="0"/>
          <w:marTop w:val="0"/>
          <w:marBottom w:val="0"/>
          <w:divBdr>
            <w:top w:val="none" w:sz="0" w:space="0" w:color="auto"/>
            <w:left w:val="none" w:sz="0" w:space="0" w:color="auto"/>
            <w:bottom w:val="none" w:sz="0" w:space="0" w:color="auto"/>
            <w:right w:val="none" w:sz="0" w:space="0" w:color="auto"/>
          </w:divBdr>
        </w:div>
        <w:div w:id="1533809527">
          <w:marLeft w:val="0"/>
          <w:marRight w:val="0"/>
          <w:marTop w:val="0"/>
          <w:marBottom w:val="0"/>
          <w:divBdr>
            <w:top w:val="none" w:sz="0" w:space="0" w:color="auto"/>
            <w:left w:val="none" w:sz="0" w:space="0" w:color="auto"/>
            <w:bottom w:val="none" w:sz="0" w:space="0" w:color="auto"/>
            <w:right w:val="none" w:sz="0" w:space="0" w:color="auto"/>
          </w:divBdr>
        </w:div>
        <w:div w:id="1447506903">
          <w:marLeft w:val="0"/>
          <w:marRight w:val="0"/>
          <w:marTop w:val="0"/>
          <w:marBottom w:val="0"/>
          <w:divBdr>
            <w:top w:val="none" w:sz="0" w:space="0" w:color="auto"/>
            <w:left w:val="none" w:sz="0" w:space="0" w:color="auto"/>
            <w:bottom w:val="none" w:sz="0" w:space="0" w:color="auto"/>
            <w:right w:val="none" w:sz="0" w:space="0" w:color="auto"/>
          </w:divBdr>
        </w:div>
        <w:div w:id="1573202273">
          <w:marLeft w:val="0"/>
          <w:marRight w:val="0"/>
          <w:marTop w:val="0"/>
          <w:marBottom w:val="0"/>
          <w:divBdr>
            <w:top w:val="none" w:sz="0" w:space="0" w:color="auto"/>
            <w:left w:val="none" w:sz="0" w:space="0" w:color="auto"/>
            <w:bottom w:val="none" w:sz="0" w:space="0" w:color="auto"/>
            <w:right w:val="none" w:sz="0" w:space="0" w:color="auto"/>
          </w:divBdr>
        </w:div>
        <w:div w:id="1867910915">
          <w:marLeft w:val="0"/>
          <w:marRight w:val="0"/>
          <w:marTop w:val="0"/>
          <w:marBottom w:val="0"/>
          <w:divBdr>
            <w:top w:val="none" w:sz="0" w:space="0" w:color="auto"/>
            <w:left w:val="none" w:sz="0" w:space="0" w:color="auto"/>
            <w:bottom w:val="none" w:sz="0" w:space="0" w:color="auto"/>
            <w:right w:val="none" w:sz="0" w:space="0" w:color="auto"/>
          </w:divBdr>
        </w:div>
        <w:div w:id="1667202459">
          <w:marLeft w:val="0"/>
          <w:marRight w:val="0"/>
          <w:marTop w:val="0"/>
          <w:marBottom w:val="0"/>
          <w:divBdr>
            <w:top w:val="none" w:sz="0" w:space="0" w:color="auto"/>
            <w:left w:val="none" w:sz="0" w:space="0" w:color="auto"/>
            <w:bottom w:val="none" w:sz="0" w:space="0" w:color="auto"/>
            <w:right w:val="none" w:sz="0" w:space="0" w:color="auto"/>
          </w:divBdr>
        </w:div>
        <w:div w:id="1565291799">
          <w:marLeft w:val="0"/>
          <w:marRight w:val="0"/>
          <w:marTop w:val="0"/>
          <w:marBottom w:val="0"/>
          <w:divBdr>
            <w:top w:val="none" w:sz="0" w:space="0" w:color="auto"/>
            <w:left w:val="none" w:sz="0" w:space="0" w:color="auto"/>
            <w:bottom w:val="none" w:sz="0" w:space="0" w:color="auto"/>
            <w:right w:val="none" w:sz="0" w:space="0" w:color="auto"/>
          </w:divBdr>
        </w:div>
        <w:div w:id="200745838">
          <w:marLeft w:val="0"/>
          <w:marRight w:val="0"/>
          <w:marTop w:val="0"/>
          <w:marBottom w:val="0"/>
          <w:divBdr>
            <w:top w:val="none" w:sz="0" w:space="0" w:color="auto"/>
            <w:left w:val="none" w:sz="0" w:space="0" w:color="auto"/>
            <w:bottom w:val="none" w:sz="0" w:space="0" w:color="auto"/>
            <w:right w:val="none" w:sz="0" w:space="0" w:color="auto"/>
          </w:divBdr>
        </w:div>
        <w:div w:id="974681230">
          <w:marLeft w:val="0"/>
          <w:marRight w:val="0"/>
          <w:marTop w:val="0"/>
          <w:marBottom w:val="0"/>
          <w:divBdr>
            <w:top w:val="none" w:sz="0" w:space="0" w:color="auto"/>
            <w:left w:val="none" w:sz="0" w:space="0" w:color="auto"/>
            <w:bottom w:val="none" w:sz="0" w:space="0" w:color="auto"/>
            <w:right w:val="none" w:sz="0" w:space="0" w:color="auto"/>
          </w:divBdr>
        </w:div>
        <w:div w:id="422189404">
          <w:marLeft w:val="0"/>
          <w:marRight w:val="0"/>
          <w:marTop w:val="0"/>
          <w:marBottom w:val="0"/>
          <w:divBdr>
            <w:top w:val="none" w:sz="0" w:space="0" w:color="auto"/>
            <w:left w:val="none" w:sz="0" w:space="0" w:color="auto"/>
            <w:bottom w:val="none" w:sz="0" w:space="0" w:color="auto"/>
            <w:right w:val="none" w:sz="0" w:space="0" w:color="auto"/>
          </w:divBdr>
        </w:div>
        <w:div w:id="1870676512">
          <w:marLeft w:val="0"/>
          <w:marRight w:val="0"/>
          <w:marTop w:val="0"/>
          <w:marBottom w:val="0"/>
          <w:divBdr>
            <w:top w:val="none" w:sz="0" w:space="0" w:color="auto"/>
            <w:left w:val="none" w:sz="0" w:space="0" w:color="auto"/>
            <w:bottom w:val="none" w:sz="0" w:space="0" w:color="auto"/>
            <w:right w:val="none" w:sz="0" w:space="0" w:color="auto"/>
          </w:divBdr>
        </w:div>
        <w:div w:id="1630547842">
          <w:marLeft w:val="0"/>
          <w:marRight w:val="0"/>
          <w:marTop w:val="0"/>
          <w:marBottom w:val="0"/>
          <w:divBdr>
            <w:top w:val="none" w:sz="0" w:space="0" w:color="auto"/>
            <w:left w:val="none" w:sz="0" w:space="0" w:color="auto"/>
            <w:bottom w:val="none" w:sz="0" w:space="0" w:color="auto"/>
            <w:right w:val="none" w:sz="0" w:space="0" w:color="auto"/>
          </w:divBdr>
        </w:div>
        <w:div w:id="722683036">
          <w:marLeft w:val="0"/>
          <w:marRight w:val="0"/>
          <w:marTop w:val="0"/>
          <w:marBottom w:val="0"/>
          <w:divBdr>
            <w:top w:val="none" w:sz="0" w:space="0" w:color="auto"/>
            <w:left w:val="none" w:sz="0" w:space="0" w:color="auto"/>
            <w:bottom w:val="none" w:sz="0" w:space="0" w:color="auto"/>
            <w:right w:val="none" w:sz="0" w:space="0" w:color="auto"/>
          </w:divBdr>
        </w:div>
      </w:divsChild>
    </w:div>
    <w:div w:id="1149860759">
      <w:bodyDiv w:val="1"/>
      <w:marLeft w:val="0"/>
      <w:marRight w:val="0"/>
      <w:marTop w:val="0"/>
      <w:marBottom w:val="0"/>
      <w:divBdr>
        <w:top w:val="none" w:sz="0" w:space="0" w:color="auto"/>
        <w:left w:val="none" w:sz="0" w:space="0" w:color="auto"/>
        <w:bottom w:val="none" w:sz="0" w:space="0" w:color="auto"/>
        <w:right w:val="none" w:sz="0" w:space="0" w:color="auto"/>
      </w:divBdr>
    </w:div>
    <w:div w:id="1191842345">
      <w:bodyDiv w:val="1"/>
      <w:marLeft w:val="0"/>
      <w:marRight w:val="0"/>
      <w:marTop w:val="0"/>
      <w:marBottom w:val="0"/>
      <w:divBdr>
        <w:top w:val="none" w:sz="0" w:space="0" w:color="auto"/>
        <w:left w:val="none" w:sz="0" w:space="0" w:color="auto"/>
        <w:bottom w:val="none" w:sz="0" w:space="0" w:color="auto"/>
        <w:right w:val="none" w:sz="0" w:space="0" w:color="auto"/>
      </w:divBdr>
    </w:div>
    <w:div w:id="1244535586">
      <w:bodyDiv w:val="1"/>
      <w:marLeft w:val="0"/>
      <w:marRight w:val="0"/>
      <w:marTop w:val="0"/>
      <w:marBottom w:val="0"/>
      <w:divBdr>
        <w:top w:val="none" w:sz="0" w:space="0" w:color="auto"/>
        <w:left w:val="none" w:sz="0" w:space="0" w:color="auto"/>
        <w:bottom w:val="none" w:sz="0" w:space="0" w:color="auto"/>
        <w:right w:val="none" w:sz="0" w:space="0" w:color="auto"/>
      </w:divBdr>
    </w:div>
    <w:div w:id="1568614744">
      <w:bodyDiv w:val="1"/>
      <w:marLeft w:val="0"/>
      <w:marRight w:val="0"/>
      <w:marTop w:val="0"/>
      <w:marBottom w:val="0"/>
      <w:divBdr>
        <w:top w:val="none" w:sz="0" w:space="0" w:color="auto"/>
        <w:left w:val="none" w:sz="0" w:space="0" w:color="auto"/>
        <w:bottom w:val="none" w:sz="0" w:space="0" w:color="auto"/>
        <w:right w:val="none" w:sz="0" w:space="0" w:color="auto"/>
      </w:divBdr>
    </w:div>
    <w:div w:id="1593977013">
      <w:bodyDiv w:val="1"/>
      <w:marLeft w:val="0"/>
      <w:marRight w:val="0"/>
      <w:marTop w:val="0"/>
      <w:marBottom w:val="0"/>
      <w:divBdr>
        <w:top w:val="none" w:sz="0" w:space="0" w:color="auto"/>
        <w:left w:val="none" w:sz="0" w:space="0" w:color="auto"/>
        <w:bottom w:val="none" w:sz="0" w:space="0" w:color="auto"/>
        <w:right w:val="none" w:sz="0" w:space="0" w:color="auto"/>
      </w:divBdr>
    </w:div>
    <w:div w:id="1730763938">
      <w:bodyDiv w:val="1"/>
      <w:marLeft w:val="0"/>
      <w:marRight w:val="0"/>
      <w:marTop w:val="0"/>
      <w:marBottom w:val="0"/>
      <w:divBdr>
        <w:top w:val="none" w:sz="0" w:space="0" w:color="auto"/>
        <w:left w:val="none" w:sz="0" w:space="0" w:color="auto"/>
        <w:bottom w:val="none" w:sz="0" w:space="0" w:color="auto"/>
        <w:right w:val="none" w:sz="0" w:space="0" w:color="auto"/>
      </w:divBdr>
    </w:div>
    <w:div w:id="1809324287">
      <w:bodyDiv w:val="1"/>
      <w:marLeft w:val="0"/>
      <w:marRight w:val="0"/>
      <w:marTop w:val="0"/>
      <w:marBottom w:val="0"/>
      <w:divBdr>
        <w:top w:val="none" w:sz="0" w:space="0" w:color="auto"/>
        <w:left w:val="none" w:sz="0" w:space="0" w:color="auto"/>
        <w:bottom w:val="none" w:sz="0" w:space="0" w:color="auto"/>
        <w:right w:val="none" w:sz="0" w:space="0" w:color="auto"/>
      </w:divBdr>
    </w:div>
    <w:div w:id="1824587876">
      <w:bodyDiv w:val="1"/>
      <w:marLeft w:val="0"/>
      <w:marRight w:val="0"/>
      <w:marTop w:val="0"/>
      <w:marBottom w:val="0"/>
      <w:divBdr>
        <w:top w:val="none" w:sz="0" w:space="0" w:color="auto"/>
        <w:left w:val="none" w:sz="0" w:space="0" w:color="auto"/>
        <w:bottom w:val="none" w:sz="0" w:space="0" w:color="auto"/>
        <w:right w:val="none" w:sz="0" w:space="0" w:color="auto"/>
      </w:divBdr>
    </w:div>
    <w:div w:id="1913008534">
      <w:bodyDiv w:val="1"/>
      <w:marLeft w:val="0"/>
      <w:marRight w:val="0"/>
      <w:marTop w:val="0"/>
      <w:marBottom w:val="0"/>
      <w:divBdr>
        <w:top w:val="none" w:sz="0" w:space="0" w:color="auto"/>
        <w:left w:val="none" w:sz="0" w:space="0" w:color="auto"/>
        <w:bottom w:val="none" w:sz="0" w:space="0" w:color="auto"/>
        <w:right w:val="none" w:sz="0" w:space="0" w:color="auto"/>
      </w:divBdr>
    </w:div>
    <w:div w:id="1980263305">
      <w:bodyDiv w:val="1"/>
      <w:marLeft w:val="0"/>
      <w:marRight w:val="0"/>
      <w:marTop w:val="0"/>
      <w:marBottom w:val="0"/>
      <w:divBdr>
        <w:top w:val="none" w:sz="0" w:space="0" w:color="auto"/>
        <w:left w:val="none" w:sz="0" w:space="0" w:color="auto"/>
        <w:bottom w:val="none" w:sz="0" w:space="0" w:color="auto"/>
        <w:right w:val="none" w:sz="0" w:space="0" w:color="auto"/>
      </w:divBdr>
      <w:divsChild>
        <w:div w:id="1569994752">
          <w:marLeft w:val="0"/>
          <w:marRight w:val="0"/>
          <w:marTop w:val="0"/>
          <w:marBottom w:val="0"/>
          <w:divBdr>
            <w:top w:val="none" w:sz="0" w:space="0" w:color="auto"/>
            <w:left w:val="none" w:sz="0" w:space="0" w:color="auto"/>
            <w:bottom w:val="none" w:sz="0" w:space="0" w:color="auto"/>
            <w:right w:val="none" w:sz="0" w:space="0" w:color="auto"/>
          </w:divBdr>
        </w:div>
        <w:div w:id="1996685560">
          <w:marLeft w:val="0"/>
          <w:marRight w:val="0"/>
          <w:marTop w:val="0"/>
          <w:marBottom w:val="0"/>
          <w:divBdr>
            <w:top w:val="none" w:sz="0" w:space="0" w:color="auto"/>
            <w:left w:val="none" w:sz="0" w:space="0" w:color="auto"/>
            <w:bottom w:val="none" w:sz="0" w:space="0" w:color="auto"/>
            <w:right w:val="none" w:sz="0" w:space="0" w:color="auto"/>
          </w:divBdr>
        </w:div>
        <w:div w:id="961763075">
          <w:marLeft w:val="0"/>
          <w:marRight w:val="0"/>
          <w:marTop w:val="0"/>
          <w:marBottom w:val="0"/>
          <w:divBdr>
            <w:top w:val="none" w:sz="0" w:space="0" w:color="auto"/>
            <w:left w:val="none" w:sz="0" w:space="0" w:color="auto"/>
            <w:bottom w:val="none" w:sz="0" w:space="0" w:color="auto"/>
            <w:right w:val="none" w:sz="0" w:space="0" w:color="auto"/>
          </w:divBdr>
        </w:div>
        <w:div w:id="657076075">
          <w:marLeft w:val="0"/>
          <w:marRight w:val="0"/>
          <w:marTop w:val="0"/>
          <w:marBottom w:val="0"/>
          <w:divBdr>
            <w:top w:val="none" w:sz="0" w:space="0" w:color="auto"/>
            <w:left w:val="none" w:sz="0" w:space="0" w:color="auto"/>
            <w:bottom w:val="none" w:sz="0" w:space="0" w:color="auto"/>
            <w:right w:val="none" w:sz="0" w:space="0" w:color="auto"/>
          </w:divBdr>
        </w:div>
        <w:div w:id="752052558">
          <w:marLeft w:val="0"/>
          <w:marRight w:val="0"/>
          <w:marTop w:val="0"/>
          <w:marBottom w:val="0"/>
          <w:divBdr>
            <w:top w:val="none" w:sz="0" w:space="0" w:color="auto"/>
            <w:left w:val="none" w:sz="0" w:space="0" w:color="auto"/>
            <w:bottom w:val="none" w:sz="0" w:space="0" w:color="auto"/>
            <w:right w:val="none" w:sz="0" w:space="0" w:color="auto"/>
          </w:divBdr>
        </w:div>
        <w:div w:id="1798064545">
          <w:marLeft w:val="0"/>
          <w:marRight w:val="0"/>
          <w:marTop w:val="0"/>
          <w:marBottom w:val="0"/>
          <w:divBdr>
            <w:top w:val="none" w:sz="0" w:space="0" w:color="auto"/>
            <w:left w:val="none" w:sz="0" w:space="0" w:color="auto"/>
            <w:bottom w:val="none" w:sz="0" w:space="0" w:color="auto"/>
            <w:right w:val="none" w:sz="0" w:space="0" w:color="auto"/>
          </w:divBdr>
        </w:div>
        <w:div w:id="1044406918">
          <w:marLeft w:val="0"/>
          <w:marRight w:val="0"/>
          <w:marTop w:val="0"/>
          <w:marBottom w:val="0"/>
          <w:divBdr>
            <w:top w:val="none" w:sz="0" w:space="0" w:color="auto"/>
            <w:left w:val="none" w:sz="0" w:space="0" w:color="auto"/>
            <w:bottom w:val="none" w:sz="0" w:space="0" w:color="auto"/>
            <w:right w:val="none" w:sz="0" w:space="0" w:color="auto"/>
          </w:divBdr>
        </w:div>
        <w:div w:id="1492065843">
          <w:marLeft w:val="0"/>
          <w:marRight w:val="0"/>
          <w:marTop w:val="0"/>
          <w:marBottom w:val="0"/>
          <w:divBdr>
            <w:top w:val="none" w:sz="0" w:space="0" w:color="auto"/>
            <w:left w:val="none" w:sz="0" w:space="0" w:color="auto"/>
            <w:bottom w:val="none" w:sz="0" w:space="0" w:color="auto"/>
            <w:right w:val="none" w:sz="0" w:space="0" w:color="auto"/>
          </w:divBdr>
        </w:div>
        <w:div w:id="254018280">
          <w:marLeft w:val="0"/>
          <w:marRight w:val="0"/>
          <w:marTop w:val="0"/>
          <w:marBottom w:val="0"/>
          <w:divBdr>
            <w:top w:val="none" w:sz="0" w:space="0" w:color="auto"/>
            <w:left w:val="none" w:sz="0" w:space="0" w:color="auto"/>
            <w:bottom w:val="none" w:sz="0" w:space="0" w:color="auto"/>
            <w:right w:val="none" w:sz="0" w:space="0" w:color="auto"/>
          </w:divBdr>
        </w:div>
        <w:div w:id="277034608">
          <w:marLeft w:val="0"/>
          <w:marRight w:val="0"/>
          <w:marTop w:val="0"/>
          <w:marBottom w:val="0"/>
          <w:divBdr>
            <w:top w:val="none" w:sz="0" w:space="0" w:color="auto"/>
            <w:left w:val="none" w:sz="0" w:space="0" w:color="auto"/>
            <w:bottom w:val="none" w:sz="0" w:space="0" w:color="auto"/>
            <w:right w:val="none" w:sz="0" w:space="0" w:color="auto"/>
          </w:divBdr>
        </w:div>
        <w:div w:id="1874033205">
          <w:marLeft w:val="0"/>
          <w:marRight w:val="0"/>
          <w:marTop w:val="0"/>
          <w:marBottom w:val="0"/>
          <w:divBdr>
            <w:top w:val="none" w:sz="0" w:space="0" w:color="auto"/>
            <w:left w:val="none" w:sz="0" w:space="0" w:color="auto"/>
            <w:bottom w:val="none" w:sz="0" w:space="0" w:color="auto"/>
            <w:right w:val="none" w:sz="0" w:space="0" w:color="auto"/>
          </w:divBdr>
        </w:div>
        <w:div w:id="1945065380">
          <w:marLeft w:val="0"/>
          <w:marRight w:val="0"/>
          <w:marTop w:val="0"/>
          <w:marBottom w:val="0"/>
          <w:divBdr>
            <w:top w:val="none" w:sz="0" w:space="0" w:color="auto"/>
            <w:left w:val="none" w:sz="0" w:space="0" w:color="auto"/>
            <w:bottom w:val="none" w:sz="0" w:space="0" w:color="auto"/>
            <w:right w:val="none" w:sz="0" w:space="0" w:color="auto"/>
          </w:divBdr>
        </w:div>
        <w:div w:id="1636138692">
          <w:marLeft w:val="0"/>
          <w:marRight w:val="0"/>
          <w:marTop w:val="0"/>
          <w:marBottom w:val="0"/>
          <w:divBdr>
            <w:top w:val="none" w:sz="0" w:space="0" w:color="auto"/>
            <w:left w:val="none" w:sz="0" w:space="0" w:color="auto"/>
            <w:bottom w:val="none" w:sz="0" w:space="0" w:color="auto"/>
            <w:right w:val="none" w:sz="0" w:space="0" w:color="auto"/>
          </w:divBdr>
        </w:div>
        <w:div w:id="1327708364">
          <w:marLeft w:val="0"/>
          <w:marRight w:val="0"/>
          <w:marTop w:val="0"/>
          <w:marBottom w:val="0"/>
          <w:divBdr>
            <w:top w:val="none" w:sz="0" w:space="0" w:color="auto"/>
            <w:left w:val="none" w:sz="0" w:space="0" w:color="auto"/>
            <w:bottom w:val="none" w:sz="0" w:space="0" w:color="auto"/>
            <w:right w:val="none" w:sz="0" w:space="0" w:color="auto"/>
          </w:divBdr>
        </w:div>
        <w:div w:id="2131045545">
          <w:marLeft w:val="0"/>
          <w:marRight w:val="0"/>
          <w:marTop w:val="0"/>
          <w:marBottom w:val="0"/>
          <w:divBdr>
            <w:top w:val="none" w:sz="0" w:space="0" w:color="auto"/>
            <w:left w:val="none" w:sz="0" w:space="0" w:color="auto"/>
            <w:bottom w:val="none" w:sz="0" w:space="0" w:color="auto"/>
            <w:right w:val="none" w:sz="0" w:space="0" w:color="auto"/>
          </w:divBdr>
        </w:div>
        <w:div w:id="1880582643">
          <w:marLeft w:val="0"/>
          <w:marRight w:val="0"/>
          <w:marTop w:val="0"/>
          <w:marBottom w:val="0"/>
          <w:divBdr>
            <w:top w:val="none" w:sz="0" w:space="0" w:color="auto"/>
            <w:left w:val="none" w:sz="0" w:space="0" w:color="auto"/>
            <w:bottom w:val="none" w:sz="0" w:space="0" w:color="auto"/>
            <w:right w:val="none" w:sz="0" w:space="0" w:color="auto"/>
          </w:divBdr>
        </w:div>
        <w:div w:id="1061247306">
          <w:marLeft w:val="0"/>
          <w:marRight w:val="0"/>
          <w:marTop w:val="0"/>
          <w:marBottom w:val="0"/>
          <w:divBdr>
            <w:top w:val="none" w:sz="0" w:space="0" w:color="auto"/>
            <w:left w:val="none" w:sz="0" w:space="0" w:color="auto"/>
            <w:bottom w:val="none" w:sz="0" w:space="0" w:color="auto"/>
            <w:right w:val="none" w:sz="0" w:space="0" w:color="auto"/>
          </w:divBdr>
        </w:div>
        <w:div w:id="517277651">
          <w:marLeft w:val="0"/>
          <w:marRight w:val="0"/>
          <w:marTop w:val="0"/>
          <w:marBottom w:val="0"/>
          <w:divBdr>
            <w:top w:val="none" w:sz="0" w:space="0" w:color="auto"/>
            <w:left w:val="none" w:sz="0" w:space="0" w:color="auto"/>
            <w:bottom w:val="none" w:sz="0" w:space="0" w:color="auto"/>
            <w:right w:val="none" w:sz="0" w:space="0" w:color="auto"/>
          </w:divBdr>
        </w:div>
        <w:div w:id="1146821694">
          <w:marLeft w:val="0"/>
          <w:marRight w:val="0"/>
          <w:marTop w:val="0"/>
          <w:marBottom w:val="0"/>
          <w:divBdr>
            <w:top w:val="none" w:sz="0" w:space="0" w:color="auto"/>
            <w:left w:val="none" w:sz="0" w:space="0" w:color="auto"/>
            <w:bottom w:val="none" w:sz="0" w:space="0" w:color="auto"/>
            <w:right w:val="none" w:sz="0" w:space="0" w:color="auto"/>
          </w:divBdr>
        </w:div>
        <w:div w:id="2011642188">
          <w:marLeft w:val="0"/>
          <w:marRight w:val="0"/>
          <w:marTop w:val="0"/>
          <w:marBottom w:val="0"/>
          <w:divBdr>
            <w:top w:val="none" w:sz="0" w:space="0" w:color="auto"/>
            <w:left w:val="none" w:sz="0" w:space="0" w:color="auto"/>
            <w:bottom w:val="none" w:sz="0" w:space="0" w:color="auto"/>
            <w:right w:val="none" w:sz="0" w:space="0" w:color="auto"/>
          </w:divBdr>
        </w:div>
        <w:div w:id="535240435">
          <w:marLeft w:val="0"/>
          <w:marRight w:val="0"/>
          <w:marTop w:val="0"/>
          <w:marBottom w:val="0"/>
          <w:divBdr>
            <w:top w:val="none" w:sz="0" w:space="0" w:color="auto"/>
            <w:left w:val="none" w:sz="0" w:space="0" w:color="auto"/>
            <w:bottom w:val="none" w:sz="0" w:space="0" w:color="auto"/>
            <w:right w:val="none" w:sz="0" w:space="0" w:color="auto"/>
          </w:divBdr>
        </w:div>
        <w:div w:id="1558276346">
          <w:marLeft w:val="0"/>
          <w:marRight w:val="0"/>
          <w:marTop w:val="0"/>
          <w:marBottom w:val="0"/>
          <w:divBdr>
            <w:top w:val="none" w:sz="0" w:space="0" w:color="auto"/>
            <w:left w:val="none" w:sz="0" w:space="0" w:color="auto"/>
            <w:bottom w:val="none" w:sz="0" w:space="0" w:color="auto"/>
            <w:right w:val="none" w:sz="0" w:space="0" w:color="auto"/>
          </w:divBdr>
        </w:div>
        <w:div w:id="1778982172">
          <w:marLeft w:val="0"/>
          <w:marRight w:val="0"/>
          <w:marTop w:val="0"/>
          <w:marBottom w:val="0"/>
          <w:divBdr>
            <w:top w:val="none" w:sz="0" w:space="0" w:color="auto"/>
            <w:left w:val="none" w:sz="0" w:space="0" w:color="auto"/>
            <w:bottom w:val="none" w:sz="0" w:space="0" w:color="auto"/>
            <w:right w:val="none" w:sz="0" w:space="0" w:color="auto"/>
          </w:divBdr>
        </w:div>
        <w:div w:id="1252927536">
          <w:marLeft w:val="0"/>
          <w:marRight w:val="0"/>
          <w:marTop w:val="0"/>
          <w:marBottom w:val="0"/>
          <w:divBdr>
            <w:top w:val="none" w:sz="0" w:space="0" w:color="auto"/>
            <w:left w:val="none" w:sz="0" w:space="0" w:color="auto"/>
            <w:bottom w:val="none" w:sz="0" w:space="0" w:color="auto"/>
            <w:right w:val="none" w:sz="0" w:space="0" w:color="auto"/>
          </w:divBdr>
        </w:div>
        <w:div w:id="1161698076">
          <w:marLeft w:val="0"/>
          <w:marRight w:val="0"/>
          <w:marTop w:val="0"/>
          <w:marBottom w:val="0"/>
          <w:divBdr>
            <w:top w:val="none" w:sz="0" w:space="0" w:color="auto"/>
            <w:left w:val="none" w:sz="0" w:space="0" w:color="auto"/>
            <w:bottom w:val="none" w:sz="0" w:space="0" w:color="auto"/>
            <w:right w:val="none" w:sz="0" w:space="0" w:color="auto"/>
          </w:divBdr>
        </w:div>
        <w:div w:id="492063739">
          <w:marLeft w:val="0"/>
          <w:marRight w:val="0"/>
          <w:marTop w:val="0"/>
          <w:marBottom w:val="0"/>
          <w:divBdr>
            <w:top w:val="none" w:sz="0" w:space="0" w:color="auto"/>
            <w:left w:val="none" w:sz="0" w:space="0" w:color="auto"/>
            <w:bottom w:val="none" w:sz="0" w:space="0" w:color="auto"/>
            <w:right w:val="none" w:sz="0" w:space="0" w:color="auto"/>
          </w:divBdr>
        </w:div>
        <w:div w:id="1757557989">
          <w:marLeft w:val="0"/>
          <w:marRight w:val="0"/>
          <w:marTop w:val="0"/>
          <w:marBottom w:val="0"/>
          <w:divBdr>
            <w:top w:val="none" w:sz="0" w:space="0" w:color="auto"/>
            <w:left w:val="none" w:sz="0" w:space="0" w:color="auto"/>
            <w:bottom w:val="none" w:sz="0" w:space="0" w:color="auto"/>
            <w:right w:val="none" w:sz="0" w:space="0" w:color="auto"/>
          </w:divBdr>
        </w:div>
        <w:div w:id="1539590022">
          <w:marLeft w:val="0"/>
          <w:marRight w:val="0"/>
          <w:marTop w:val="0"/>
          <w:marBottom w:val="0"/>
          <w:divBdr>
            <w:top w:val="none" w:sz="0" w:space="0" w:color="auto"/>
            <w:left w:val="none" w:sz="0" w:space="0" w:color="auto"/>
            <w:bottom w:val="none" w:sz="0" w:space="0" w:color="auto"/>
            <w:right w:val="none" w:sz="0" w:space="0" w:color="auto"/>
          </w:divBdr>
        </w:div>
        <w:div w:id="1978678758">
          <w:marLeft w:val="0"/>
          <w:marRight w:val="0"/>
          <w:marTop w:val="0"/>
          <w:marBottom w:val="0"/>
          <w:divBdr>
            <w:top w:val="none" w:sz="0" w:space="0" w:color="auto"/>
            <w:left w:val="none" w:sz="0" w:space="0" w:color="auto"/>
            <w:bottom w:val="none" w:sz="0" w:space="0" w:color="auto"/>
            <w:right w:val="none" w:sz="0" w:space="0" w:color="auto"/>
          </w:divBdr>
        </w:div>
        <w:div w:id="993414711">
          <w:marLeft w:val="0"/>
          <w:marRight w:val="0"/>
          <w:marTop w:val="0"/>
          <w:marBottom w:val="0"/>
          <w:divBdr>
            <w:top w:val="none" w:sz="0" w:space="0" w:color="auto"/>
            <w:left w:val="none" w:sz="0" w:space="0" w:color="auto"/>
            <w:bottom w:val="none" w:sz="0" w:space="0" w:color="auto"/>
            <w:right w:val="none" w:sz="0" w:space="0" w:color="auto"/>
          </w:divBdr>
        </w:div>
        <w:div w:id="746657318">
          <w:marLeft w:val="0"/>
          <w:marRight w:val="0"/>
          <w:marTop w:val="0"/>
          <w:marBottom w:val="0"/>
          <w:divBdr>
            <w:top w:val="none" w:sz="0" w:space="0" w:color="auto"/>
            <w:left w:val="none" w:sz="0" w:space="0" w:color="auto"/>
            <w:bottom w:val="none" w:sz="0" w:space="0" w:color="auto"/>
            <w:right w:val="none" w:sz="0" w:space="0" w:color="auto"/>
          </w:divBdr>
        </w:div>
        <w:div w:id="729232203">
          <w:marLeft w:val="0"/>
          <w:marRight w:val="0"/>
          <w:marTop w:val="0"/>
          <w:marBottom w:val="0"/>
          <w:divBdr>
            <w:top w:val="none" w:sz="0" w:space="0" w:color="auto"/>
            <w:left w:val="none" w:sz="0" w:space="0" w:color="auto"/>
            <w:bottom w:val="none" w:sz="0" w:space="0" w:color="auto"/>
            <w:right w:val="none" w:sz="0" w:space="0" w:color="auto"/>
          </w:divBdr>
        </w:div>
        <w:div w:id="1335574945">
          <w:marLeft w:val="0"/>
          <w:marRight w:val="0"/>
          <w:marTop w:val="0"/>
          <w:marBottom w:val="0"/>
          <w:divBdr>
            <w:top w:val="none" w:sz="0" w:space="0" w:color="auto"/>
            <w:left w:val="none" w:sz="0" w:space="0" w:color="auto"/>
            <w:bottom w:val="none" w:sz="0" w:space="0" w:color="auto"/>
            <w:right w:val="none" w:sz="0" w:space="0" w:color="auto"/>
          </w:divBdr>
        </w:div>
        <w:div w:id="1234049847">
          <w:marLeft w:val="0"/>
          <w:marRight w:val="0"/>
          <w:marTop w:val="0"/>
          <w:marBottom w:val="0"/>
          <w:divBdr>
            <w:top w:val="none" w:sz="0" w:space="0" w:color="auto"/>
            <w:left w:val="none" w:sz="0" w:space="0" w:color="auto"/>
            <w:bottom w:val="none" w:sz="0" w:space="0" w:color="auto"/>
            <w:right w:val="none" w:sz="0" w:space="0" w:color="auto"/>
          </w:divBdr>
        </w:div>
        <w:div w:id="806971923">
          <w:marLeft w:val="0"/>
          <w:marRight w:val="0"/>
          <w:marTop w:val="0"/>
          <w:marBottom w:val="0"/>
          <w:divBdr>
            <w:top w:val="none" w:sz="0" w:space="0" w:color="auto"/>
            <w:left w:val="none" w:sz="0" w:space="0" w:color="auto"/>
            <w:bottom w:val="none" w:sz="0" w:space="0" w:color="auto"/>
            <w:right w:val="none" w:sz="0" w:space="0" w:color="auto"/>
          </w:divBdr>
        </w:div>
        <w:div w:id="311175432">
          <w:marLeft w:val="0"/>
          <w:marRight w:val="0"/>
          <w:marTop w:val="0"/>
          <w:marBottom w:val="0"/>
          <w:divBdr>
            <w:top w:val="none" w:sz="0" w:space="0" w:color="auto"/>
            <w:left w:val="none" w:sz="0" w:space="0" w:color="auto"/>
            <w:bottom w:val="none" w:sz="0" w:space="0" w:color="auto"/>
            <w:right w:val="none" w:sz="0" w:space="0" w:color="auto"/>
          </w:divBdr>
        </w:div>
        <w:div w:id="479614582">
          <w:marLeft w:val="0"/>
          <w:marRight w:val="0"/>
          <w:marTop w:val="0"/>
          <w:marBottom w:val="0"/>
          <w:divBdr>
            <w:top w:val="none" w:sz="0" w:space="0" w:color="auto"/>
            <w:left w:val="none" w:sz="0" w:space="0" w:color="auto"/>
            <w:bottom w:val="none" w:sz="0" w:space="0" w:color="auto"/>
            <w:right w:val="none" w:sz="0" w:space="0" w:color="auto"/>
          </w:divBdr>
        </w:div>
        <w:div w:id="2085253128">
          <w:marLeft w:val="0"/>
          <w:marRight w:val="0"/>
          <w:marTop w:val="0"/>
          <w:marBottom w:val="0"/>
          <w:divBdr>
            <w:top w:val="none" w:sz="0" w:space="0" w:color="auto"/>
            <w:left w:val="none" w:sz="0" w:space="0" w:color="auto"/>
            <w:bottom w:val="none" w:sz="0" w:space="0" w:color="auto"/>
            <w:right w:val="none" w:sz="0" w:space="0" w:color="auto"/>
          </w:divBdr>
        </w:div>
        <w:div w:id="382094817">
          <w:marLeft w:val="0"/>
          <w:marRight w:val="0"/>
          <w:marTop w:val="0"/>
          <w:marBottom w:val="0"/>
          <w:divBdr>
            <w:top w:val="none" w:sz="0" w:space="0" w:color="auto"/>
            <w:left w:val="none" w:sz="0" w:space="0" w:color="auto"/>
            <w:bottom w:val="none" w:sz="0" w:space="0" w:color="auto"/>
            <w:right w:val="none" w:sz="0" w:space="0" w:color="auto"/>
          </w:divBdr>
        </w:div>
        <w:div w:id="1570456700">
          <w:marLeft w:val="0"/>
          <w:marRight w:val="0"/>
          <w:marTop w:val="0"/>
          <w:marBottom w:val="0"/>
          <w:divBdr>
            <w:top w:val="none" w:sz="0" w:space="0" w:color="auto"/>
            <w:left w:val="none" w:sz="0" w:space="0" w:color="auto"/>
            <w:bottom w:val="none" w:sz="0" w:space="0" w:color="auto"/>
            <w:right w:val="none" w:sz="0" w:space="0" w:color="auto"/>
          </w:divBdr>
        </w:div>
        <w:div w:id="1845316641">
          <w:marLeft w:val="0"/>
          <w:marRight w:val="0"/>
          <w:marTop w:val="0"/>
          <w:marBottom w:val="0"/>
          <w:divBdr>
            <w:top w:val="none" w:sz="0" w:space="0" w:color="auto"/>
            <w:left w:val="none" w:sz="0" w:space="0" w:color="auto"/>
            <w:bottom w:val="none" w:sz="0" w:space="0" w:color="auto"/>
            <w:right w:val="none" w:sz="0" w:space="0" w:color="auto"/>
          </w:divBdr>
        </w:div>
        <w:div w:id="489373746">
          <w:marLeft w:val="0"/>
          <w:marRight w:val="0"/>
          <w:marTop w:val="0"/>
          <w:marBottom w:val="0"/>
          <w:divBdr>
            <w:top w:val="none" w:sz="0" w:space="0" w:color="auto"/>
            <w:left w:val="none" w:sz="0" w:space="0" w:color="auto"/>
            <w:bottom w:val="none" w:sz="0" w:space="0" w:color="auto"/>
            <w:right w:val="none" w:sz="0" w:space="0" w:color="auto"/>
          </w:divBdr>
        </w:div>
        <w:div w:id="1496412231">
          <w:marLeft w:val="0"/>
          <w:marRight w:val="0"/>
          <w:marTop w:val="0"/>
          <w:marBottom w:val="0"/>
          <w:divBdr>
            <w:top w:val="none" w:sz="0" w:space="0" w:color="auto"/>
            <w:left w:val="none" w:sz="0" w:space="0" w:color="auto"/>
            <w:bottom w:val="none" w:sz="0" w:space="0" w:color="auto"/>
            <w:right w:val="none" w:sz="0" w:space="0" w:color="auto"/>
          </w:divBdr>
        </w:div>
        <w:div w:id="1795253965">
          <w:marLeft w:val="0"/>
          <w:marRight w:val="0"/>
          <w:marTop w:val="0"/>
          <w:marBottom w:val="0"/>
          <w:divBdr>
            <w:top w:val="none" w:sz="0" w:space="0" w:color="auto"/>
            <w:left w:val="none" w:sz="0" w:space="0" w:color="auto"/>
            <w:bottom w:val="none" w:sz="0" w:space="0" w:color="auto"/>
            <w:right w:val="none" w:sz="0" w:space="0" w:color="auto"/>
          </w:divBdr>
        </w:div>
        <w:div w:id="2022051690">
          <w:marLeft w:val="0"/>
          <w:marRight w:val="0"/>
          <w:marTop w:val="0"/>
          <w:marBottom w:val="0"/>
          <w:divBdr>
            <w:top w:val="none" w:sz="0" w:space="0" w:color="auto"/>
            <w:left w:val="none" w:sz="0" w:space="0" w:color="auto"/>
            <w:bottom w:val="none" w:sz="0" w:space="0" w:color="auto"/>
            <w:right w:val="none" w:sz="0" w:space="0" w:color="auto"/>
          </w:divBdr>
        </w:div>
        <w:div w:id="1391153027">
          <w:marLeft w:val="0"/>
          <w:marRight w:val="0"/>
          <w:marTop w:val="0"/>
          <w:marBottom w:val="0"/>
          <w:divBdr>
            <w:top w:val="none" w:sz="0" w:space="0" w:color="auto"/>
            <w:left w:val="none" w:sz="0" w:space="0" w:color="auto"/>
            <w:bottom w:val="none" w:sz="0" w:space="0" w:color="auto"/>
            <w:right w:val="none" w:sz="0" w:space="0" w:color="auto"/>
          </w:divBdr>
        </w:div>
      </w:divsChild>
    </w:div>
    <w:div w:id="1981030558">
      <w:bodyDiv w:val="1"/>
      <w:marLeft w:val="0"/>
      <w:marRight w:val="0"/>
      <w:marTop w:val="0"/>
      <w:marBottom w:val="0"/>
      <w:divBdr>
        <w:top w:val="none" w:sz="0" w:space="0" w:color="auto"/>
        <w:left w:val="none" w:sz="0" w:space="0" w:color="auto"/>
        <w:bottom w:val="none" w:sz="0" w:space="0" w:color="auto"/>
        <w:right w:val="none" w:sz="0" w:space="0" w:color="auto"/>
      </w:divBdr>
      <w:divsChild>
        <w:div w:id="979655570">
          <w:marLeft w:val="0"/>
          <w:marRight w:val="0"/>
          <w:marTop w:val="0"/>
          <w:marBottom w:val="0"/>
          <w:divBdr>
            <w:top w:val="none" w:sz="0" w:space="0" w:color="auto"/>
            <w:left w:val="none" w:sz="0" w:space="0" w:color="auto"/>
            <w:bottom w:val="none" w:sz="0" w:space="0" w:color="auto"/>
            <w:right w:val="none" w:sz="0" w:space="0" w:color="auto"/>
          </w:divBdr>
        </w:div>
        <w:div w:id="613056476">
          <w:marLeft w:val="0"/>
          <w:marRight w:val="0"/>
          <w:marTop w:val="0"/>
          <w:marBottom w:val="0"/>
          <w:divBdr>
            <w:top w:val="none" w:sz="0" w:space="0" w:color="auto"/>
            <w:left w:val="none" w:sz="0" w:space="0" w:color="auto"/>
            <w:bottom w:val="none" w:sz="0" w:space="0" w:color="auto"/>
            <w:right w:val="none" w:sz="0" w:space="0" w:color="auto"/>
          </w:divBdr>
        </w:div>
        <w:div w:id="1271165366">
          <w:marLeft w:val="0"/>
          <w:marRight w:val="0"/>
          <w:marTop w:val="0"/>
          <w:marBottom w:val="0"/>
          <w:divBdr>
            <w:top w:val="none" w:sz="0" w:space="0" w:color="auto"/>
            <w:left w:val="none" w:sz="0" w:space="0" w:color="auto"/>
            <w:bottom w:val="none" w:sz="0" w:space="0" w:color="auto"/>
            <w:right w:val="none" w:sz="0" w:space="0" w:color="auto"/>
          </w:divBdr>
        </w:div>
        <w:div w:id="261031813">
          <w:marLeft w:val="0"/>
          <w:marRight w:val="0"/>
          <w:marTop w:val="0"/>
          <w:marBottom w:val="0"/>
          <w:divBdr>
            <w:top w:val="none" w:sz="0" w:space="0" w:color="auto"/>
            <w:left w:val="none" w:sz="0" w:space="0" w:color="auto"/>
            <w:bottom w:val="none" w:sz="0" w:space="0" w:color="auto"/>
            <w:right w:val="none" w:sz="0" w:space="0" w:color="auto"/>
          </w:divBdr>
        </w:div>
        <w:div w:id="285234104">
          <w:marLeft w:val="0"/>
          <w:marRight w:val="0"/>
          <w:marTop w:val="0"/>
          <w:marBottom w:val="0"/>
          <w:divBdr>
            <w:top w:val="none" w:sz="0" w:space="0" w:color="auto"/>
            <w:left w:val="none" w:sz="0" w:space="0" w:color="auto"/>
            <w:bottom w:val="none" w:sz="0" w:space="0" w:color="auto"/>
            <w:right w:val="none" w:sz="0" w:space="0" w:color="auto"/>
          </w:divBdr>
        </w:div>
        <w:div w:id="1437676393">
          <w:marLeft w:val="0"/>
          <w:marRight w:val="0"/>
          <w:marTop w:val="0"/>
          <w:marBottom w:val="0"/>
          <w:divBdr>
            <w:top w:val="none" w:sz="0" w:space="0" w:color="auto"/>
            <w:left w:val="none" w:sz="0" w:space="0" w:color="auto"/>
            <w:bottom w:val="none" w:sz="0" w:space="0" w:color="auto"/>
            <w:right w:val="none" w:sz="0" w:space="0" w:color="auto"/>
          </w:divBdr>
        </w:div>
        <w:div w:id="1694575911">
          <w:marLeft w:val="0"/>
          <w:marRight w:val="0"/>
          <w:marTop w:val="0"/>
          <w:marBottom w:val="0"/>
          <w:divBdr>
            <w:top w:val="none" w:sz="0" w:space="0" w:color="auto"/>
            <w:left w:val="none" w:sz="0" w:space="0" w:color="auto"/>
            <w:bottom w:val="none" w:sz="0" w:space="0" w:color="auto"/>
            <w:right w:val="none" w:sz="0" w:space="0" w:color="auto"/>
          </w:divBdr>
        </w:div>
        <w:div w:id="1397973558">
          <w:marLeft w:val="0"/>
          <w:marRight w:val="0"/>
          <w:marTop w:val="0"/>
          <w:marBottom w:val="0"/>
          <w:divBdr>
            <w:top w:val="none" w:sz="0" w:space="0" w:color="auto"/>
            <w:left w:val="none" w:sz="0" w:space="0" w:color="auto"/>
            <w:bottom w:val="none" w:sz="0" w:space="0" w:color="auto"/>
            <w:right w:val="none" w:sz="0" w:space="0" w:color="auto"/>
          </w:divBdr>
        </w:div>
        <w:div w:id="1442262599">
          <w:marLeft w:val="0"/>
          <w:marRight w:val="0"/>
          <w:marTop w:val="0"/>
          <w:marBottom w:val="0"/>
          <w:divBdr>
            <w:top w:val="none" w:sz="0" w:space="0" w:color="auto"/>
            <w:left w:val="none" w:sz="0" w:space="0" w:color="auto"/>
            <w:bottom w:val="none" w:sz="0" w:space="0" w:color="auto"/>
            <w:right w:val="none" w:sz="0" w:space="0" w:color="auto"/>
          </w:divBdr>
        </w:div>
        <w:div w:id="1816801311">
          <w:marLeft w:val="0"/>
          <w:marRight w:val="0"/>
          <w:marTop w:val="0"/>
          <w:marBottom w:val="0"/>
          <w:divBdr>
            <w:top w:val="none" w:sz="0" w:space="0" w:color="auto"/>
            <w:left w:val="none" w:sz="0" w:space="0" w:color="auto"/>
            <w:bottom w:val="none" w:sz="0" w:space="0" w:color="auto"/>
            <w:right w:val="none" w:sz="0" w:space="0" w:color="auto"/>
          </w:divBdr>
        </w:div>
        <w:div w:id="450049996">
          <w:marLeft w:val="0"/>
          <w:marRight w:val="0"/>
          <w:marTop w:val="0"/>
          <w:marBottom w:val="0"/>
          <w:divBdr>
            <w:top w:val="none" w:sz="0" w:space="0" w:color="auto"/>
            <w:left w:val="none" w:sz="0" w:space="0" w:color="auto"/>
            <w:bottom w:val="none" w:sz="0" w:space="0" w:color="auto"/>
            <w:right w:val="none" w:sz="0" w:space="0" w:color="auto"/>
          </w:divBdr>
        </w:div>
        <w:div w:id="846865431">
          <w:marLeft w:val="0"/>
          <w:marRight w:val="0"/>
          <w:marTop w:val="0"/>
          <w:marBottom w:val="0"/>
          <w:divBdr>
            <w:top w:val="none" w:sz="0" w:space="0" w:color="auto"/>
            <w:left w:val="none" w:sz="0" w:space="0" w:color="auto"/>
            <w:bottom w:val="none" w:sz="0" w:space="0" w:color="auto"/>
            <w:right w:val="none" w:sz="0" w:space="0" w:color="auto"/>
          </w:divBdr>
        </w:div>
        <w:div w:id="230391741">
          <w:marLeft w:val="0"/>
          <w:marRight w:val="0"/>
          <w:marTop w:val="0"/>
          <w:marBottom w:val="0"/>
          <w:divBdr>
            <w:top w:val="none" w:sz="0" w:space="0" w:color="auto"/>
            <w:left w:val="none" w:sz="0" w:space="0" w:color="auto"/>
            <w:bottom w:val="none" w:sz="0" w:space="0" w:color="auto"/>
            <w:right w:val="none" w:sz="0" w:space="0" w:color="auto"/>
          </w:divBdr>
        </w:div>
        <w:div w:id="764694433">
          <w:marLeft w:val="0"/>
          <w:marRight w:val="0"/>
          <w:marTop w:val="0"/>
          <w:marBottom w:val="0"/>
          <w:divBdr>
            <w:top w:val="none" w:sz="0" w:space="0" w:color="auto"/>
            <w:left w:val="none" w:sz="0" w:space="0" w:color="auto"/>
            <w:bottom w:val="none" w:sz="0" w:space="0" w:color="auto"/>
            <w:right w:val="none" w:sz="0" w:space="0" w:color="auto"/>
          </w:divBdr>
        </w:div>
      </w:divsChild>
    </w:div>
    <w:div w:id="1989819842">
      <w:bodyDiv w:val="1"/>
      <w:marLeft w:val="0"/>
      <w:marRight w:val="0"/>
      <w:marTop w:val="0"/>
      <w:marBottom w:val="0"/>
      <w:divBdr>
        <w:top w:val="none" w:sz="0" w:space="0" w:color="auto"/>
        <w:left w:val="none" w:sz="0" w:space="0" w:color="auto"/>
        <w:bottom w:val="none" w:sz="0" w:space="0" w:color="auto"/>
        <w:right w:val="none" w:sz="0" w:space="0" w:color="auto"/>
      </w:divBdr>
    </w:div>
    <w:div w:id="1999963054">
      <w:bodyDiv w:val="1"/>
      <w:marLeft w:val="0"/>
      <w:marRight w:val="0"/>
      <w:marTop w:val="0"/>
      <w:marBottom w:val="0"/>
      <w:divBdr>
        <w:top w:val="none" w:sz="0" w:space="0" w:color="auto"/>
        <w:left w:val="none" w:sz="0" w:space="0" w:color="auto"/>
        <w:bottom w:val="none" w:sz="0" w:space="0" w:color="auto"/>
        <w:right w:val="none" w:sz="0" w:space="0" w:color="auto"/>
      </w:divBdr>
    </w:div>
    <w:div w:id="2010450429">
      <w:bodyDiv w:val="1"/>
      <w:marLeft w:val="0"/>
      <w:marRight w:val="0"/>
      <w:marTop w:val="0"/>
      <w:marBottom w:val="0"/>
      <w:divBdr>
        <w:top w:val="none" w:sz="0" w:space="0" w:color="auto"/>
        <w:left w:val="none" w:sz="0" w:space="0" w:color="auto"/>
        <w:bottom w:val="none" w:sz="0" w:space="0" w:color="auto"/>
        <w:right w:val="none" w:sz="0" w:space="0" w:color="auto"/>
      </w:divBdr>
      <w:divsChild>
        <w:div w:id="1869752243">
          <w:marLeft w:val="0"/>
          <w:marRight w:val="0"/>
          <w:marTop w:val="0"/>
          <w:marBottom w:val="0"/>
          <w:divBdr>
            <w:top w:val="none" w:sz="0" w:space="0" w:color="auto"/>
            <w:left w:val="single" w:sz="6" w:space="6" w:color="auto"/>
            <w:bottom w:val="none" w:sz="0" w:space="0" w:color="auto"/>
            <w:right w:val="none" w:sz="0" w:space="0" w:color="auto"/>
          </w:divBdr>
          <w:divsChild>
            <w:div w:id="286162769">
              <w:marLeft w:val="660"/>
              <w:marRight w:val="0"/>
              <w:marTop w:val="0"/>
              <w:marBottom w:val="0"/>
              <w:divBdr>
                <w:top w:val="none" w:sz="0" w:space="0" w:color="auto"/>
                <w:left w:val="none" w:sz="0" w:space="0" w:color="auto"/>
                <w:bottom w:val="none" w:sz="0" w:space="0" w:color="auto"/>
                <w:right w:val="none" w:sz="0" w:space="0" w:color="auto"/>
              </w:divBdr>
              <w:divsChild>
                <w:div w:id="387336921">
                  <w:marLeft w:val="0"/>
                  <w:marRight w:val="225"/>
                  <w:marTop w:val="75"/>
                  <w:marBottom w:val="0"/>
                  <w:divBdr>
                    <w:top w:val="none" w:sz="0" w:space="0" w:color="auto"/>
                    <w:left w:val="none" w:sz="0" w:space="0" w:color="auto"/>
                    <w:bottom w:val="none" w:sz="0" w:space="0" w:color="auto"/>
                    <w:right w:val="none" w:sz="0" w:space="0" w:color="auto"/>
                  </w:divBdr>
                  <w:divsChild>
                    <w:div w:id="1709334822">
                      <w:marLeft w:val="0"/>
                      <w:marRight w:val="0"/>
                      <w:marTop w:val="0"/>
                      <w:marBottom w:val="0"/>
                      <w:divBdr>
                        <w:top w:val="none" w:sz="0" w:space="0" w:color="auto"/>
                        <w:left w:val="none" w:sz="0" w:space="0" w:color="auto"/>
                        <w:bottom w:val="none" w:sz="0" w:space="0" w:color="auto"/>
                        <w:right w:val="none" w:sz="0" w:space="0" w:color="auto"/>
                      </w:divBdr>
                      <w:divsChild>
                        <w:div w:id="747726347">
                          <w:marLeft w:val="0"/>
                          <w:marRight w:val="0"/>
                          <w:marTop w:val="0"/>
                          <w:marBottom w:val="0"/>
                          <w:divBdr>
                            <w:top w:val="none" w:sz="0" w:space="0" w:color="auto"/>
                            <w:left w:val="none" w:sz="0" w:space="0" w:color="auto"/>
                            <w:bottom w:val="none" w:sz="0" w:space="0" w:color="auto"/>
                            <w:right w:val="none" w:sz="0" w:space="0" w:color="auto"/>
                          </w:divBdr>
                          <w:divsChild>
                            <w:div w:id="5918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encoding w:val="utf-8"/>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117" Type="http://schemas.openxmlformats.org/officeDocument/2006/relationships/oleObject" Target="embeddings/oleObject31.bin"/><Relationship Id="rId21" Type="http://schemas.openxmlformats.org/officeDocument/2006/relationships/hyperlink" Target="http://www.opengis.uab.es/cgi-bin/IdoneitatPI/MiraMon5_0.cgi?request=GetCapabilities&amp;service=WMS" TargetMode="External"/><Relationship Id="rId42" Type="http://schemas.openxmlformats.org/officeDocument/2006/relationships/image" Target="media/image15.emf"/><Relationship Id="rId47" Type="http://schemas.openxmlformats.org/officeDocument/2006/relationships/oleObject" Target="embeddings/oleObject11.bin"/><Relationship Id="rId63" Type="http://schemas.openxmlformats.org/officeDocument/2006/relationships/image" Target="media/image28.wmf"/><Relationship Id="rId68" Type="http://schemas.openxmlformats.org/officeDocument/2006/relationships/oleObject" Target="embeddings/oleObject19.bin"/><Relationship Id="rId84" Type="http://schemas.openxmlformats.org/officeDocument/2006/relationships/hyperlink" Target="https://es.wikipedia.org/wiki/GIF" TargetMode="External"/><Relationship Id="rId89" Type="http://schemas.openxmlformats.org/officeDocument/2006/relationships/hyperlink" Target="https://es.wikipedia.org/wiki/WMS" TargetMode="External"/><Relationship Id="rId112" Type="http://schemas.openxmlformats.org/officeDocument/2006/relationships/image" Target="media/image44.emf"/><Relationship Id="rId133" Type="http://schemas.openxmlformats.org/officeDocument/2006/relationships/image" Target="media/image58.gif"/><Relationship Id="rId16" Type="http://schemas.openxmlformats.org/officeDocument/2006/relationships/hyperlink" Target="http://www.opengis.net/spec/WCS_service-model_scaling+interpolation/1.0/conf/scaling+interpolation" TargetMode="External"/><Relationship Id="rId107" Type="http://schemas.openxmlformats.org/officeDocument/2006/relationships/oleObject" Target="embeddings/oleObject26.bin"/><Relationship Id="rId11" Type="http://schemas.openxmlformats.org/officeDocument/2006/relationships/image" Target="media/image4.png"/><Relationship Id="rId32" Type="http://schemas.openxmlformats.org/officeDocument/2006/relationships/image" Target="media/image10.emf"/><Relationship Id="rId37" Type="http://schemas.openxmlformats.org/officeDocument/2006/relationships/oleObject" Target="embeddings/oleObject6.bin"/><Relationship Id="rId53" Type="http://schemas.openxmlformats.org/officeDocument/2006/relationships/oleObject" Target="embeddings/oleObject13.bin"/><Relationship Id="rId58" Type="http://schemas.openxmlformats.org/officeDocument/2006/relationships/image" Target="media/image25.wmf"/><Relationship Id="rId74" Type="http://schemas.openxmlformats.org/officeDocument/2006/relationships/oleObject" Target="embeddings/oleObject22.bin"/><Relationship Id="rId79" Type="http://schemas.openxmlformats.org/officeDocument/2006/relationships/image" Target="media/image37.png"/><Relationship Id="rId102" Type="http://schemas.openxmlformats.org/officeDocument/2006/relationships/image" Target="media/image39.emf"/><Relationship Id="rId123" Type="http://schemas.openxmlformats.org/officeDocument/2006/relationships/oleObject" Target="embeddings/oleObject34.bin"/><Relationship Id="rId128" Type="http://schemas.openxmlformats.org/officeDocument/2006/relationships/image" Target="media/image53.png"/><Relationship Id="rId5" Type="http://schemas.openxmlformats.org/officeDocument/2006/relationships/webSettings" Target="webSettings.xml"/><Relationship Id="rId90" Type="http://schemas.openxmlformats.org/officeDocument/2006/relationships/hyperlink" Target="https://es.wikipedia.org/wiki/WMS" TargetMode="External"/><Relationship Id="rId95" Type="http://schemas.openxmlformats.org/officeDocument/2006/relationships/hyperlink" Target="https://es.wikipedia.org/wiki/World_Wide_Web" TargetMode="External"/><Relationship Id="rId14" Type="http://schemas.openxmlformats.org/officeDocument/2006/relationships/hyperlink" Target="http://www.opengis.net/spec/WCS_service-model_scaling+interpolation/1.0/conf/scaling+interpolation" TargetMode="External"/><Relationship Id="rId22" Type="http://schemas.openxmlformats.org/officeDocument/2006/relationships/hyperlink" Target="http://www.opengis.uab.es/cgi-" TargetMode="External"/><Relationship Id="rId27" Type="http://schemas.openxmlformats.org/officeDocument/2006/relationships/oleObject" Target="embeddings/oleObject1.bin"/><Relationship Id="rId30" Type="http://schemas.openxmlformats.org/officeDocument/2006/relationships/image" Target="media/image9.w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18.emf"/><Relationship Id="rId56" Type="http://schemas.openxmlformats.org/officeDocument/2006/relationships/oleObject" Target="embeddings/oleObject14.bin"/><Relationship Id="rId64" Type="http://schemas.openxmlformats.org/officeDocument/2006/relationships/oleObject" Target="embeddings/oleObject17.bin"/><Relationship Id="rId69" Type="http://schemas.openxmlformats.org/officeDocument/2006/relationships/image" Target="media/image31.wmf"/><Relationship Id="rId77" Type="http://schemas.openxmlformats.org/officeDocument/2006/relationships/image" Target="media/image35.png"/><Relationship Id="rId100" Type="http://schemas.openxmlformats.org/officeDocument/2006/relationships/image" Target="media/image38.emf"/><Relationship Id="rId105" Type="http://schemas.openxmlformats.org/officeDocument/2006/relationships/oleObject" Target="embeddings/oleObject25.bin"/><Relationship Id="rId113" Type="http://schemas.openxmlformats.org/officeDocument/2006/relationships/oleObject" Target="embeddings/oleObject29.bin"/><Relationship Id="rId118" Type="http://schemas.openxmlformats.org/officeDocument/2006/relationships/image" Target="media/image47.emf"/><Relationship Id="rId126" Type="http://schemas.openxmlformats.org/officeDocument/2006/relationships/image" Target="media/image51.png"/><Relationship Id="rId134"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20.png"/><Relationship Id="rId72" Type="http://schemas.openxmlformats.org/officeDocument/2006/relationships/oleObject" Target="embeddings/oleObject21.bin"/><Relationship Id="rId80" Type="http://schemas.openxmlformats.org/officeDocument/2006/relationships/hyperlink" Target="https://es.wikipedia.org/wiki/Mapa" TargetMode="External"/><Relationship Id="rId85" Type="http://schemas.openxmlformats.org/officeDocument/2006/relationships/hyperlink" Target="https://es.wikipedia.org/wiki/JPEG" TargetMode="External"/><Relationship Id="rId93" Type="http://schemas.openxmlformats.org/officeDocument/2006/relationships/hyperlink" Target="https://es.wikipedia.org/wiki/Interfaz" TargetMode="External"/><Relationship Id="rId98" Type="http://schemas.openxmlformats.org/officeDocument/2006/relationships/hyperlink" Target="https://es.wikipedia.org/wiki/Sistema_de_Informaci%C3%B3n_Geogr%C3%A1fica" TargetMode="External"/><Relationship Id="rId121" Type="http://schemas.openxmlformats.org/officeDocument/2006/relationships/oleObject" Target="embeddings/oleObject33.bin"/><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www.opengis.net/spec/WCS_service-model_scaling+interpolation/1.0/conf/scaling+interpolation" TargetMode="External"/><Relationship Id="rId25" Type="http://schemas.openxmlformats.org/officeDocument/2006/relationships/hyperlink" Target="http://www.opengis.uab.es/cgi-bin/Educacio/MiraMon.cgi?REQUEST=GetCapabilities&amp;SERVICE=WMS&amp;VERSION=1.3.0" TargetMode="External"/><Relationship Id="rId33" Type="http://schemas.openxmlformats.org/officeDocument/2006/relationships/oleObject" Target="embeddings/oleObject4.bin"/><Relationship Id="rId38" Type="http://schemas.openxmlformats.org/officeDocument/2006/relationships/image" Target="media/image13.wmf"/><Relationship Id="rId46" Type="http://schemas.openxmlformats.org/officeDocument/2006/relationships/image" Target="media/image17.emf"/><Relationship Id="rId59" Type="http://schemas.openxmlformats.org/officeDocument/2006/relationships/oleObject" Target="embeddings/oleObject15.bin"/><Relationship Id="rId67" Type="http://schemas.openxmlformats.org/officeDocument/2006/relationships/image" Target="media/image30.wmf"/><Relationship Id="rId103" Type="http://schemas.openxmlformats.org/officeDocument/2006/relationships/oleObject" Target="embeddings/oleObject24.bin"/><Relationship Id="rId108" Type="http://schemas.openxmlformats.org/officeDocument/2006/relationships/image" Target="media/image42.emf"/><Relationship Id="rId116" Type="http://schemas.openxmlformats.org/officeDocument/2006/relationships/image" Target="media/image46.emf"/><Relationship Id="rId124" Type="http://schemas.openxmlformats.org/officeDocument/2006/relationships/image" Target="media/image50.emf"/><Relationship Id="rId129" Type="http://schemas.openxmlformats.org/officeDocument/2006/relationships/image" Target="media/image54.png"/><Relationship Id="rId137" Type="http://schemas.openxmlformats.org/officeDocument/2006/relationships/theme" Target="theme/theme1.xml"/><Relationship Id="rId20" Type="http://schemas.openxmlformats.org/officeDocument/2006/relationships/hyperlink" Target="http://www.opengis.uab.es/cgi-bin/IdoneitatPI/MiraMon5_0.cgi" TargetMode="External"/><Relationship Id="rId41" Type="http://schemas.openxmlformats.org/officeDocument/2006/relationships/oleObject" Target="embeddings/oleObject8.bin"/><Relationship Id="rId54" Type="http://schemas.openxmlformats.org/officeDocument/2006/relationships/image" Target="media/image22.png"/><Relationship Id="rId62" Type="http://schemas.openxmlformats.org/officeDocument/2006/relationships/oleObject" Target="embeddings/oleObject16.bin"/><Relationship Id="rId70" Type="http://schemas.openxmlformats.org/officeDocument/2006/relationships/oleObject" Target="embeddings/oleObject20.bin"/><Relationship Id="rId75" Type="http://schemas.openxmlformats.org/officeDocument/2006/relationships/hyperlink" Target="http://www.idee.es)" TargetMode="External"/><Relationship Id="rId83" Type="http://schemas.openxmlformats.org/officeDocument/2006/relationships/hyperlink" Target="https://es.wikipedia.org/wiki/PNG" TargetMode="External"/><Relationship Id="rId88" Type="http://schemas.openxmlformats.org/officeDocument/2006/relationships/hyperlink" Target="https://es.wikipedia.org/wiki/Interfaz" TargetMode="External"/><Relationship Id="rId91" Type="http://schemas.openxmlformats.org/officeDocument/2006/relationships/hyperlink" Target="https://es.wikipedia.org/wiki/GML" TargetMode="External"/><Relationship Id="rId96" Type="http://schemas.openxmlformats.org/officeDocument/2006/relationships/hyperlink" Target="https://es.wikipedia.org/wiki/Web_Map_Service" TargetMode="External"/><Relationship Id="rId111" Type="http://schemas.openxmlformats.org/officeDocument/2006/relationships/oleObject" Target="embeddings/oleObject28.bin"/><Relationship Id="rId132"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opengis.net/spec/WCS_service-model_scaling+interpolation/1.0/conf/scaling+interpolation" TargetMode="External"/><Relationship Id="rId23" Type="http://schemas.openxmlformats.org/officeDocument/2006/relationships/hyperlink" Target="http://www.opengis.uab.es/cgi-bin/IdoneitatPI/MiraMon5_0.cgi" TargetMode="External"/><Relationship Id="rId28" Type="http://schemas.openxmlformats.org/officeDocument/2006/relationships/image" Target="media/image8.wmf"/><Relationship Id="rId36" Type="http://schemas.openxmlformats.org/officeDocument/2006/relationships/image" Target="media/image12.emf"/><Relationship Id="rId49" Type="http://schemas.openxmlformats.org/officeDocument/2006/relationships/oleObject" Target="embeddings/oleObject12.bin"/><Relationship Id="rId57" Type="http://schemas.openxmlformats.org/officeDocument/2006/relationships/image" Target="media/image24.png"/><Relationship Id="rId106" Type="http://schemas.openxmlformats.org/officeDocument/2006/relationships/image" Target="media/image41.emf"/><Relationship Id="rId114" Type="http://schemas.openxmlformats.org/officeDocument/2006/relationships/image" Target="media/image45.emf"/><Relationship Id="rId119" Type="http://schemas.openxmlformats.org/officeDocument/2006/relationships/oleObject" Target="embeddings/oleObject32.bin"/><Relationship Id="rId127" Type="http://schemas.openxmlformats.org/officeDocument/2006/relationships/image" Target="media/image52.png"/><Relationship Id="rId10" Type="http://schemas.openxmlformats.org/officeDocument/2006/relationships/image" Target="media/image3.png"/><Relationship Id="rId31" Type="http://schemas.openxmlformats.org/officeDocument/2006/relationships/oleObject" Target="embeddings/oleObject3.bin"/><Relationship Id="rId44" Type="http://schemas.openxmlformats.org/officeDocument/2006/relationships/image" Target="media/image16.emf"/><Relationship Id="rId52" Type="http://schemas.openxmlformats.org/officeDocument/2006/relationships/image" Target="media/image21.wmf"/><Relationship Id="rId60" Type="http://schemas.openxmlformats.org/officeDocument/2006/relationships/image" Target="media/image26.png"/><Relationship Id="rId65" Type="http://schemas.openxmlformats.org/officeDocument/2006/relationships/image" Target="media/image29.wmf"/><Relationship Id="rId73" Type="http://schemas.openxmlformats.org/officeDocument/2006/relationships/image" Target="media/image33.wmf"/><Relationship Id="rId78" Type="http://schemas.openxmlformats.org/officeDocument/2006/relationships/image" Target="media/image36.png"/><Relationship Id="rId81" Type="http://schemas.openxmlformats.org/officeDocument/2006/relationships/hyperlink" Target="https://es.wikipedia.org/wiki/Informaci%C3%B3n_geogr%C3%A1fica" TargetMode="External"/><Relationship Id="rId86" Type="http://schemas.openxmlformats.org/officeDocument/2006/relationships/hyperlink" Target="https://es.wikipedia.org/wiki/Scalable_Vector_Graphics" TargetMode="External"/><Relationship Id="rId94" Type="http://schemas.openxmlformats.org/officeDocument/2006/relationships/hyperlink" Target="https://es.wikipedia.org/wiki/Geograf%C3%ADa" TargetMode="External"/><Relationship Id="rId99" Type="http://schemas.openxmlformats.org/officeDocument/2006/relationships/hyperlink" Target="https://es.wikipedia.org/wiki/Metadato" TargetMode="External"/><Relationship Id="rId101" Type="http://schemas.openxmlformats.org/officeDocument/2006/relationships/oleObject" Target="embeddings/oleObject23.bin"/><Relationship Id="rId122" Type="http://schemas.openxmlformats.org/officeDocument/2006/relationships/image" Target="media/image49.emf"/><Relationship Id="rId130" Type="http://schemas.openxmlformats.org/officeDocument/2006/relationships/image" Target="media/image55.png"/><Relationship Id="rId13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www.opengis.uab.es/cgi-bin/IdoneitatPI/MiraMon5_0.cgi?request=GetCapabilities&amp;service=WMS" TargetMode="External"/><Relationship Id="rId39" Type="http://schemas.openxmlformats.org/officeDocument/2006/relationships/oleObject" Target="embeddings/oleObject7.bin"/><Relationship Id="rId109" Type="http://schemas.openxmlformats.org/officeDocument/2006/relationships/oleObject" Target="embeddings/oleObject27.bin"/><Relationship Id="rId34" Type="http://schemas.openxmlformats.org/officeDocument/2006/relationships/image" Target="media/image11.emf"/><Relationship Id="rId50" Type="http://schemas.openxmlformats.org/officeDocument/2006/relationships/image" Target="media/image19.png"/><Relationship Id="rId55" Type="http://schemas.openxmlformats.org/officeDocument/2006/relationships/image" Target="media/image23.wmf"/><Relationship Id="rId76" Type="http://schemas.openxmlformats.org/officeDocument/2006/relationships/image" Target="media/image34.png"/><Relationship Id="rId97" Type="http://schemas.openxmlformats.org/officeDocument/2006/relationships/hyperlink" Target="https://es.wikipedia.org/wiki/Google_Maps" TargetMode="External"/><Relationship Id="rId104" Type="http://schemas.openxmlformats.org/officeDocument/2006/relationships/image" Target="media/image40.emf"/><Relationship Id="rId120" Type="http://schemas.openxmlformats.org/officeDocument/2006/relationships/image" Target="media/image48.emf"/><Relationship Id="rId125" Type="http://schemas.openxmlformats.org/officeDocument/2006/relationships/oleObject" Target="embeddings/oleObject35.bin"/><Relationship Id="rId7" Type="http://schemas.openxmlformats.org/officeDocument/2006/relationships/endnotes" Target="endnotes.xml"/><Relationship Id="rId71" Type="http://schemas.openxmlformats.org/officeDocument/2006/relationships/image" Target="media/image32.emf"/><Relationship Id="rId92" Type="http://schemas.openxmlformats.org/officeDocument/2006/relationships/hyperlink" Target="https://es.wikipedia.org/wiki/XML" TargetMode="External"/><Relationship Id="rId2" Type="http://schemas.openxmlformats.org/officeDocument/2006/relationships/numbering" Target="numbering.xml"/><Relationship Id="rId29" Type="http://schemas.openxmlformats.org/officeDocument/2006/relationships/oleObject" Target="embeddings/oleObject2.bin"/><Relationship Id="rId24" Type="http://schemas.openxmlformats.org/officeDocument/2006/relationships/hyperlink" Target="http://www.opengis.uab.es/cgi-bin/Educacio/MiraMon.cgi?REQUEST=GetCapabilities&amp;SERVICE=WMS&amp;VERSION=1.3.0" TargetMode="External"/><Relationship Id="rId40" Type="http://schemas.openxmlformats.org/officeDocument/2006/relationships/image" Target="media/image14.emf"/><Relationship Id="rId45" Type="http://schemas.openxmlformats.org/officeDocument/2006/relationships/oleObject" Target="embeddings/oleObject10.bin"/><Relationship Id="rId66" Type="http://schemas.openxmlformats.org/officeDocument/2006/relationships/oleObject" Target="embeddings/oleObject18.bin"/><Relationship Id="rId87" Type="http://schemas.openxmlformats.org/officeDocument/2006/relationships/hyperlink" Target="https://es.wikipedia.org/w/index.php?title=WebCGM&amp;action=edit&amp;redlink=1" TargetMode="External"/><Relationship Id="rId110" Type="http://schemas.openxmlformats.org/officeDocument/2006/relationships/image" Target="media/image43.emf"/><Relationship Id="rId115" Type="http://schemas.openxmlformats.org/officeDocument/2006/relationships/oleObject" Target="embeddings/oleObject30.bin"/><Relationship Id="rId131" Type="http://schemas.openxmlformats.org/officeDocument/2006/relationships/image" Target="media/image56.png"/><Relationship Id="rId136" Type="http://schemas.openxmlformats.org/officeDocument/2006/relationships/fontTable" Target="fontTable.xml"/><Relationship Id="rId61" Type="http://schemas.openxmlformats.org/officeDocument/2006/relationships/image" Target="media/image27.emf"/><Relationship Id="rId82" Type="http://schemas.openxmlformats.org/officeDocument/2006/relationships/hyperlink" Target="https://es.wikipedia.org/wiki/Normalizaci%C3%B3n" TargetMode="External"/><Relationship Id="rId19" Type="http://schemas.openxmlformats.org/officeDocument/2006/relationships/hyperlink" Target="http://www.opengis.uab.es/cgi-"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CCB2E00E-DDD2-45A0-8549-3643DBAC1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TotalTime>
  <Pages>1</Pages>
  <Words>14264</Words>
  <Characters>78458</Characters>
  <Application>Microsoft Office Word</Application>
  <DocSecurity>0</DocSecurity>
  <Lines>653</Lines>
  <Paragraphs>18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GeoCrawler: sistema de crawler web enfocado al descubrimiento de información geográfica</vt:lpstr>
      <vt:lpstr>GeoCrawler: sistema de crawler web enfocado al descubrimiento de información geográfica</vt:lpstr>
    </vt:vector>
  </TitlesOfParts>
  <Company>Universidad de Zaragoza</Company>
  <LinksUpToDate>false</LinksUpToDate>
  <CharactersWithSpaces>92537</CharactersWithSpaces>
  <SharedDoc>false</SharedDoc>
  <HLinks>
    <vt:vector size="102" baseType="variant">
      <vt:variant>
        <vt:i4>1572917</vt:i4>
      </vt:variant>
      <vt:variant>
        <vt:i4>98</vt:i4>
      </vt:variant>
      <vt:variant>
        <vt:i4>0</vt:i4>
      </vt:variant>
      <vt:variant>
        <vt:i4>5</vt:i4>
      </vt:variant>
      <vt:variant>
        <vt:lpwstr/>
      </vt:variant>
      <vt:variant>
        <vt:lpwstr>_Toc450823311</vt:lpwstr>
      </vt:variant>
      <vt:variant>
        <vt:i4>1572917</vt:i4>
      </vt:variant>
      <vt:variant>
        <vt:i4>92</vt:i4>
      </vt:variant>
      <vt:variant>
        <vt:i4>0</vt:i4>
      </vt:variant>
      <vt:variant>
        <vt:i4>5</vt:i4>
      </vt:variant>
      <vt:variant>
        <vt:lpwstr/>
      </vt:variant>
      <vt:variant>
        <vt:lpwstr>_Toc450823310</vt:lpwstr>
      </vt:variant>
      <vt:variant>
        <vt:i4>1638453</vt:i4>
      </vt:variant>
      <vt:variant>
        <vt:i4>86</vt:i4>
      </vt:variant>
      <vt:variant>
        <vt:i4>0</vt:i4>
      </vt:variant>
      <vt:variant>
        <vt:i4>5</vt:i4>
      </vt:variant>
      <vt:variant>
        <vt:lpwstr/>
      </vt:variant>
      <vt:variant>
        <vt:lpwstr>_Toc450823309</vt:lpwstr>
      </vt:variant>
      <vt:variant>
        <vt:i4>1638453</vt:i4>
      </vt:variant>
      <vt:variant>
        <vt:i4>80</vt:i4>
      </vt:variant>
      <vt:variant>
        <vt:i4>0</vt:i4>
      </vt:variant>
      <vt:variant>
        <vt:i4>5</vt:i4>
      </vt:variant>
      <vt:variant>
        <vt:lpwstr/>
      </vt:variant>
      <vt:variant>
        <vt:lpwstr>_Toc450823308</vt:lpwstr>
      </vt:variant>
      <vt:variant>
        <vt:i4>1638453</vt:i4>
      </vt:variant>
      <vt:variant>
        <vt:i4>74</vt:i4>
      </vt:variant>
      <vt:variant>
        <vt:i4>0</vt:i4>
      </vt:variant>
      <vt:variant>
        <vt:i4>5</vt:i4>
      </vt:variant>
      <vt:variant>
        <vt:lpwstr/>
      </vt:variant>
      <vt:variant>
        <vt:lpwstr>_Toc450823307</vt:lpwstr>
      </vt:variant>
      <vt:variant>
        <vt:i4>1638453</vt:i4>
      </vt:variant>
      <vt:variant>
        <vt:i4>68</vt:i4>
      </vt:variant>
      <vt:variant>
        <vt:i4>0</vt:i4>
      </vt:variant>
      <vt:variant>
        <vt:i4>5</vt:i4>
      </vt:variant>
      <vt:variant>
        <vt:lpwstr/>
      </vt:variant>
      <vt:variant>
        <vt:lpwstr>_Toc450823306</vt:lpwstr>
      </vt:variant>
      <vt:variant>
        <vt:i4>1638453</vt:i4>
      </vt:variant>
      <vt:variant>
        <vt:i4>62</vt:i4>
      </vt:variant>
      <vt:variant>
        <vt:i4>0</vt:i4>
      </vt:variant>
      <vt:variant>
        <vt:i4>5</vt:i4>
      </vt:variant>
      <vt:variant>
        <vt:lpwstr/>
      </vt:variant>
      <vt:variant>
        <vt:lpwstr>_Toc450823305</vt:lpwstr>
      </vt:variant>
      <vt:variant>
        <vt:i4>1638453</vt:i4>
      </vt:variant>
      <vt:variant>
        <vt:i4>56</vt:i4>
      </vt:variant>
      <vt:variant>
        <vt:i4>0</vt:i4>
      </vt:variant>
      <vt:variant>
        <vt:i4>5</vt:i4>
      </vt:variant>
      <vt:variant>
        <vt:lpwstr/>
      </vt:variant>
      <vt:variant>
        <vt:lpwstr>_Toc450823304</vt:lpwstr>
      </vt:variant>
      <vt:variant>
        <vt:i4>1638453</vt:i4>
      </vt:variant>
      <vt:variant>
        <vt:i4>50</vt:i4>
      </vt:variant>
      <vt:variant>
        <vt:i4>0</vt:i4>
      </vt:variant>
      <vt:variant>
        <vt:i4>5</vt:i4>
      </vt:variant>
      <vt:variant>
        <vt:lpwstr/>
      </vt:variant>
      <vt:variant>
        <vt:lpwstr>_Toc450823303</vt:lpwstr>
      </vt:variant>
      <vt:variant>
        <vt:i4>1638453</vt:i4>
      </vt:variant>
      <vt:variant>
        <vt:i4>44</vt:i4>
      </vt:variant>
      <vt:variant>
        <vt:i4>0</vt:i4>
      </vt:variant>
      <vt:variant>
        <vt:i4>5</vt:i4>
      </vt:variant>
      <vt:variant>
        <vt:lpwstr/>
      </vt:variant>
      <vt:variant>
        <vt:lpwstr>_Toc450823302</vt:lpwstr>
      </vt:variant>
      <vt:variant>
        <vt:i4>1638453</vt:i4>
      </vt:variant>
      <vt:variant>
        <vt:i4>38</vt:i4>
      </vt:variant>
      <vt:variant>
        <vt:i4>0</vt:i4>
      </vt:variant>
      <vt:variant>
        <vt:i4>5</vt:i4>
      </vt:variant>
      <vt:variant>
        <vt:lpwstr/>
      </vt:variant>
      <vt:variant>
        <vt:lpwstr>_Toc450823301</vt:lpwstr>
      </vt:variant>
      <vt:variant>
        <vt:i4>1638453</vt:i4>
      </vt:variant>
      <vt:variant>
        <vt:i4>32</vt:i4>
      </vt:variant>
      <vt:variant>
        <vt:i4>0</vt:i4>
      </vt:variant>
      <vt:variant>
        <vt:i4>5</vt:i4>
      </vt:variant>
      <vt:variant>
        <vt:lpwstr/>
      </vt:variant>
      <vt:variant>
        <vt:lpwstr>_Toc450823300</vt:lpwstr>
      </vt:variant>
      <vt:variant>
        <vt:i4>1048628</vt:i4>
      </vt:variant>
      <vt:variant>
        <vt:i4>26</vt:i4>
      </vt:variant>
      <vt:variant>
        <vt:i4>0</vt:i4>
      </vt:variant>
      <vt:variant>
        <vt:i4>5</vt:i4>
      </vt:variant>
      <vt:variant>
        <vt:lpwstr/>
      </vt:variant>
      <vt:variant>
        <vt:lpwstr>_Toc450823299</vt:lpwstr>
      </vt:variant>
      <vt:variant>
        <vt:i4>1048628</vt:i4>
      </vt:variant>
      <vt:variant>
        <vt:i4>20</vt:i4>
      </vt:variant>
      <vt:variant>
        <vt:i4>0</vt:i4>
      </vt:variant>
      <vt:variant>
        <vt:i4>5</vt:i4>
      </vt:variant>
      <vt:variant>
        <vt:lpwstr/>
      </vt:variant>
      <vt:variant>
        <vt:lpwstr>_Toc450823298</vt:lpwstr>
      </vt:variant>
      <vt:variant>
        <vt:i4>1048628</vt:i4>
      </vt:variant>
      <vt:variant>
        <vt:i4>14</vt:i4>
      </vt:variant>
      <vt:variant>
        <vt:i4>0</vt:i4>
      </vt:variant>
      <vt:variant>
        <vt:i4>5</vt:i4>
      </vt:variant>
      <vt:variant>
        <vt:lpwstr/>
      </vt:variant>
      <vt:variant>
        <vt:lpwstr>_Toc450823297</vt:lpwstr>
      </vt:variant>
      <vt:variant>
        <vt:i4>1048628</vt:i4>
      </vt:variant>
      <vt:variant>
        <vt:i4>8</vt:i4>
      </vt:variant>
      <vt:variant>
        <vt:i4>0</vt:i4>
      </vt:variant>
      <vt:variant>
        <vt:i4>5</vt:i4>
      </vt:variant>
      <vt:variant>
        <vt:lpwstr/>
      </vt:variant>
      <vt:variant>
        <vt:lpwstr>_Toc450823296</vt:lpwstr>
      </vt:variant>
      <vt:variant>
        <vt:i4>1048628</vt:i4>
      </vt:variant>
      <vt:variant>
        <vt:i4>2</vt:i4>
      </vt:variant>
      <vt:variant>
        <vt:i4>0</vt:i4>
      </vt:variant>
      <vt:variant>
        <vt:i4>5</vt:i4>
      </vt:variant>
      <vt:variant>
        <vt:lpwstr/>
      </vt:variant>
      <vt:variant>
        <vt:lpwstr>_Toc4508232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Crawler: sistema de crawler web enfocado al descubrimiento de información geográfica</dc:title>
  <dc:subject/>
  <dc:creator>Jorge Cáncer Gil</dc:creator>
  <cp:keywords/>
  <dc:description/>
  <cp:lastModifiedBy>Jorge Cáncer Gil</cp:lastModifiedBy>
  <cp:revision>99</cp:revision>
  <cp:lastPrinted>2016-06-18T17:26:00Z</cp:lastPrinted>
  <dcterms:created xsi:type="dcterms:W3CDTF">2016-06-16T13:21:00Z</dcterms:created>
  <dcterms:modified xsi:type="dcterms:W3CDTF">2016-06-18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gecancerp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